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BA4A0C" w14:paraId="229AA991" w14:textId="77777777" w:rsidTr="00BA4A0C">
        <w:tc>
          <w:tcPr>
            <w:tcW w:w="4555" w:type="dxa"/>
          </w:tcPr>
          <w:p w14:paraId="2E034C45" w14:textId="7794AF8B" w:rsidR="00BA4A0C" w:rsidRDefault="00BA4A0C" w:rsidP="00FB712B">
            <w:pPr>
              <w:pStyle w:val="Title"/>
              <w:ind w:firstLine="0"/>
            </w:pPr>
            <w:r>
              <w:t>BỘ GIÁO DỤC VÀ ĐÀO TẠO</w:t>
            </w:r>
          </w:p>
        </w:tc>
        <w:tc>
          <w:tcPr>
            <w:tcW w:w="4556" w:type="dxa"/>
          </w:tcPr>
          <w:p w14:paraId="4F91ACB0" w14:textId="453C7228" w:rsidR="00BA4A0C" w:rsidRDefault="00BA4A0C" w:rsidP="00FB712B">
            <w:pPr>
              <w:pStyle w:val="Title"/>
              <w:ind w:firstLine="0"/>
            </w:pPr>
            <w:r w:rsidRPr="00FB712B">
              <w:t>BỘ Y TẾ</w:t>
            </w:r>
          </w:p>
        </w:tc>
      </w:tr>
    </w:tbl>
    <w:p w14:paraId="473FE43D" w14:textId="64C73A67" w:rsidR="00993362" w:rsidRDefault="00BA4A0C" w:rsidP="00FB712B">
      <w:pPr>
        <w:pStyle w:val="Title"/>
      </w:pPr>
      <w:r>
        <w:t xml:space="preserve"> </w:t>
      </w:r>
    </w:p>
    <w:p w14:paraId="4A186D64" w14:textId="2629655A" w:rsidR="00C439CB" w:rsidRDefault="00C439CB" w:rsidP="00C439CB"/>
    <w:p w14:paraId="1D22073D" w14:textId="77777777" w:rsidR="00C439CB" w:rsidRPr="00C439CB" w:rsidRDefault="00C439CB" w:rsidP="00C439CB"/>
    <w:p w14:paraId="7923C076" w14:textId="3080C4CD" w:rsidR="00993362" w:rsidRDefault="00993362" w:rsidP="00FB712B">
      <w:pPr>
        <w:pStyle w:val="Title"/>
      </w:pPr>
      <w:r w:rsidRPr="00FB712B">
        <w:t>TRƯỜNG ĐẠI HỌC Y DƯỢC HẢI PHÒNG</w:t>
      </w:r>
    </w:p>
    <w:p w14:paraId="5CCE4E3A" w14:textId="77777777" w:rsidR="00BA4A0C" w:rsidRPr="00BA4A0C" w:rsidRDefault="00BA4A0C" w:rsidP="00BA4A0C"/>
    <w:p w14:paraId="6B9B79EF" w14:textId="77777777" w:rsidR="00993362" w:rsidRPr="00FB712B" w:rsidRDefault="00993362" w:rsidP="00FB712B">
      <w:pPr>
        <w:pStyle w:val="Title"/>
      </w:pPr>
      <w:r w:rsidRPr="00FB712B">
        <w:rPr>
          <w:noProof/>
        </w:rPr>
        <w:drawing>
          <wp:inline distT="0" distB="0" distL="0" distR="0" wp14:anchorId="1662B3D3" wp14:editId="63995BD3">
            <wp:extent cx="1438910" cy="143891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Pr="00FB712B" w:rsidRDefault="00D80B9E" w:rsidP="00FB712B">
      <w:pPr>
        <w:pStyle w:val="Title"/>
      </w:pPr>
      <w:r>
        <w:t>NGUYỄN LONG NHẬT</w:t>
      </w:r>
    </w:p>
    <w:p w14:paraId="210EC43A" w14:textId="77777777" w:rsidR="00993362" w:rsidRPr="00FB712B" w:rsidRDefault="00993362" w:rsidP="00FB712B">
      <w:pPr>
        <w:pStyle w:val="Title"/>
      </w:pPr>
      <w:r w:rsidRPr="00FB712B">
        <w:t>TÌNH TRẠNG DINH DƯỠNG VÀ MỘT SỐ YẾU TỐ LIÊN QUAN Ở BỆNH NHÂN LAO PHỔI MỚI TẠI BỆNH VIỆN PHỔI HẢI PHÒNG NĂM 2021-2022</w:t>
      </w:r>
    </w:p>
    <w:p w14:paraId="4E8AA0CA" w14:textId="77777777" w:rsidR="00993362" w:rsidRPr="00FB712B" w:rsidRDefault="00993362" w:rsidP="00FB712B">
      <w:pPr>
        <w:pStyle w:val="Title"/>
      </w:pPr>
    </w:p>
    <w:p w14:paraId="3747364E" w14:textId="77777777" w:rsidR="00993362" w:rsidRPr="00FB712B" w:rsidRDefault="00993362" w:rsidP="00FB712B">
      <w:pPr>
        <w:pStyle w:val="Title"/>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26F43EE9" w14:textId="77777777" w:rsidR="00993362" w:rsidRPr="00FB712B" w:rsidRDefault="00993362" w:rsidP="00FB712B">
      <w:pPr>
        <w:pStyle w:val="Title"/>
      </w:pPr>
      <w:r w:rsidRPr="00FB712B">
        <w:t>HẢI PHÒNG - 2023</w:t>
      </w:r>
    </w:p>
    <w:p w14:paraId="5DD3CD55" w14:textId="77777777" w:rsidR="00993362" w:rsidRPr="00FB712B" w:rsidRDefault="00993362" w:rsidP="00FB712B">
      <w:pPr>
        <w:pStyle w:val="Title"/>
      </w:pPr>
    </w:p>
    <w:p w14:paraId="217915F0" w14:textId="77777777" w:rsidR="00993362" w:rsidRPr="00FB712B" w:rsidRDefault="00993362" w:rsidP="00FB712B">
      <w:pPr>
        <w:pStyle w:val="Title"/>
      </w:pPr>
    </w:p>
    <w:p w14:paraId="295198EE" w14:textId="77777777" w:rsidR="00015C87" w:rsidRDefault="00015C87" w:rsidP="00FB712B">
      <w:pPr>
        <w:pStyle w:val="Title"/>
      </w:pPr>
    </w:p>
    <w:p w14:paraId="40BBFFA5" w14:textId="77777777" w:rsidR="00015C87" w:rsidRDefault="00015C87" w:rsidP="00FB712B">
      <w:pPr>
        <w:pStyle w:val="Title"/>
      </w:pPr>
    </w:p>
    <w:p w14:paraId="3D4B6CC8" w14:textId="3A649BDB" w:rsidR="00993362" w:rsidRPr="00FB712B" w:rsidRDefault="00993362" w:rsidP="00FB712B">
      <w:pPr>
        <w:pStyle w:val="Title"/>
      </w:pPr>
      <w:r w:rsidRPr="00FB712B">
        <w:t>NGUYỄN LONG NHẬT</w:t>
      </w:r>
    </w:p>
    <w:p w14:paraId="11991145" w14:textId="77777777" w:rsidR="00993362" w:rsidRPr="000F7A41" w:rsidRDefault="00993362" w:rsidP="00C23165"/>
    <w:p w14:paraId="38384B06" w14:textId="77777777" w:rsidR="00993362" w:rsidRPr="005D14CF" w:rsidRDefault="00993362" w:rsidP="00C23165"/>
    <w:p w14:paraId="62A2FF8B" w14:textId="77777777" w:rsidR="00993362" w:rsidRPr="001F292B" w:rsidRDefault="00993362" w:rsidP="00FB712B">
      <w:pPr>
        <w:pStyle w:val="Title"/>
      </w:pPr>
      <w:r w:rsidRPr="009C260C">
        <w:t>TÌNH TRẠNG DINH DƯỠNG VÀ MỘT SỐ YẾU TỐ LIÊN QUAN</w:t>
      </w:r>
      <w:r>
        <w:t xml:space="preserve"> </w:t>
      </w:r>
      <w:r w:rsidRPr="009C260C">
        <w:t>Ở BỆNH NHÂN LAO PHỔI MỚI TẠI BỆNH VIỆN PHỔI HẢI PHÒNG NĂM 2021-2022</w:t>
      </w:r>
    </w:p>
    <w:p w14:paraId="22325396" w14:textId="77777777" w:rsidR="00993362" w:rsidRPr="000F7A41" w:rsidRDefault="00993362" w:rsidP="00FB712B">
      <w:pPr>
        <w:pStyle w:val="Title"/>
      </w:pPr>
    </w:p>
    <w:p w14:paraId="7FBD5E08" w14:textId="77777777"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45876870" w14:textId="77777777" w:rsidR="00993362" w:rsidRDefault="00993362" w:rsidP="00C23165"/>
    <w:p w14:paraId="76BE6CD9" w14:textId="77777777" w:rsidR="00993362" w:rsidRPr="00FB712B" w:rsidRDefault="00993362" w:rsidP="00FB712B">
      <w:pPr>
        <w:pStyle w:val="Title"/>
      </w:pPr>
      <w:r>
        <w:tab/>
      </w:r>
      <w:r>
        <w:tab/>
      </w:r>
      <w:r>
        <w:tab/>
      </w:r>
      <w:r>
        <w:tab/>
      </w:r>
      <w:r w:rsidRPr="00FB712B">
        <w:t>Người hướng dẫn: Ths.Bs. Nguyễn Thị Trang</w:t>
      </w:r>
    </w:p>
    <w:p w14:paraId="0262AAB6" w14:textId="77777777" w:rsidR="00993362" w:rsidRPr="000F7A41" w:rsidRDefault="00993362" w:rsidP="00C23165"/>
    <w:p w14:paraId="1E3BAE8F" w14:textId="77777777" w:rsidR="00993362" w:rsidRDefault="00993362" w:rsidP="00C23165"/>
    <w:p w14:paraId="72A45E65" w14:textId="77777777" w:rsidR="00993362" w:rsidRDefault="00993362" w:rsidP="00C23165"/>
    <w:p w14:paraId="6D4BC908" w14:textId="77777777" w:rsidR="00993362" w:rsidRDefault="00993362" w:rsidP="00F3662E">
      <w:pPr>
        <w:ind w:firstLine="0"/>
      </w:pPr>
    </w:p>
    <w:p w14:paraId="0F6C25E7" w14:textId="77777777" w:rsidR="00993362" w:rsidRPr="001235D2" w:rsidRDefault="00993362" w:rsidP="00FB712B">
      <w:pPr>
        <w:pStyle w:val="Title"/>
      </w:pPr>
      <w:r w:rsidRPr="001235D2">
        <w:t>HẢI PHÒNG - 2023</w:t>
      </w:r>
    </w:p>
    <w:p w14:paraId="42F6DB45" w14:textId="77777777" w:rsidR="00993362" w:rsidRPr="00D50266" w:rsidRDefault="00993362" w:rsidP="00C23165">
      <w:pPr>
        <w:sectPr w:rsidR="00993362" w:rsidRPr="00D50266" w:rsidSect="000B188C">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p>
    <w:p w14:paraId="1346C36E" w14:textId="78BFFB6C" w:rsidR="00993362" w:rsidRPr="00C35F08" w:rsidRDefault="00993362" w:rsidP="00C35F08">
      <w:pPr>
        <w:jc w:val="center"/>
        <w:rPr>
          <w:b/>
          <w:bCs/>
        </w:rPr>
      </w:pPr>
      <w:bookmarkStart w:id="0" w:name="_Toc74303490"/>
      <w:bookmarkStart w:id="1" w:name="_Toc74659285"/>
      <w:bookmarkStart w:id="2" w:name="_Toc104997268"/>
      <w:bookmarkStart w:id="3" w:name="_Toc107307736"/>
      <w:r w:rsidRPr="00C35F08">
        <w:rPr>
          <w:b/>
          <w:bCs/>
        </w:rPr>
        <w:lastRenderedPageBreak/>
        <w:t>LỜI CẢM ƠN</w:t>
      </w:r>
      <w:bookmarkEnd w:id="0"/>
      <w:bookmarkEnd w:id="1"/>
      <w:bookmarkEnd w:id="2"/>
      <w:bookmarkEnd w:id="3"/>
    </w:p>
    <w:p w14:paraId="2914F2E5" w14:textId="5CFA434B" w:rsidR="00993362" w:rsidRPr="006B2671" w:rsidRDefault="00993362" w:rsidP="00C23165">
      <w:r w:rsidRPr="006B2671">
        <w:t>Để hoàn thành luận văn này, cho phép tôi được bày tỏ lòng biết ơn chân thành tới:</w:t>
      </w:r>
    </w:p>
    <w:p w14:paraId="23B6F4AA" w14:textId="3EFD32C7" w:rsidR="00993362" w:rsidRPr="006B2671" w:rsidRDefault="00993362" w:rsidP="00C23165">
      <w:r w:rsidRPr="006B2671">
        <w:t>Đảng ủy, Ban giám hiệu, phòng Đào tạo Đại học, Bộ môn Lao và Bệnh phổi Trường Đại học Y Dược Hải Phòng đã tạo mọi điều kiện thuận lợi cho tôi trong quá trình học tập, nghiên cứu và hoàn thành khóa luận.</w:t>
      </w:r>
    </w:p>
    <w:p w14:paraId="3CD4DD73" w14:textId="1291CCFE" w:rsidR="00993362" w:rsidRPr="006B2671" w:rsidRDefault="00993362" w:rsidP="00C23165">
      <w:r w:rsidRPr="006B2671">
        <w:t>Ban Giám đốc, Phòng Kế hoạch tổng hợp, phòng hồ sơ lưu trữ, Bệnh viện Phổi Hải Phòng đã tạo điều kiện giúp đỡ tôi trong thời gian học tập và thực hiện đề tài nghiên cứu của mình.</w:t>
      </w:r>
    </w:p>
    <w:p w14:paraId="6229A456" w14:textId="77777777" w:rsidR="004C3C72" w:rsidRDefault="00993362" w:rsidP="004C3C72">
      <w:r w:rsidRPr="006B2671">
        <w:t>Tôi xin cảm ơn các thầy cô giáo trong Bộ môn Lao và Bệnh phổi Trường đại học Y Dược Hải Phòng, những người thầy đã ân cần chỉ bảo tôi, cung cấp cho tôi nhiều kiến thức quý báu, giúp đỡ tôi hoàn thành khóa luận này.</w:t>
      </w:r>
    </w:p>
    <w:p w14:paraId="7A7346F5" w14:textId="77777777" w:rsidR="004C3C72" w:rsidRDefault="00993362" w:rsidP="004C3C72">
      <w:r w:rsidRPr="006B2671">
        <w:t xml:space="preserve">Tôi xin được bày tỏ lòng biết ơn sâu sắc đến Ths.Bs. Nguyễn Thị Trang, giảng viên bộ môn Lao và Bệnh phổi Trường đại học Y Dược Hải Phòng, người đã tận tình hướng dẫn, chỉ bảo cho tôi trong quá trình học tập, cung cấp cho tôi những kiến thức quý báu, phương pháp luận và trực tiếp hướng giúp tôi hoàn thành nghiên cứu này. </w:t>
      </w:r>
    </w:p>
    <w:p w14:paraId="27D742D3" w14:textId="7EBED80C" w:rsidR="00993362" w:rsidRPr="006B2671" w:rsidRDefault="00993362" w:rsidP="004C3C72">
      <w:r w:rsidRPr="006B2671">
        <w:t>Cuối cùng, xin gửi lời cảm ơn đến quý thầy cô, gia đình, bạn bè đã động viên, khích lệ,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ind w:firstLine="0"/>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77777777" w:rsidR="00DB32E2" w:rsidRPr="00DB32E2" w:rsidRDefault="00DB32E2" w:rsidP="00DB32E2">
            <w:pPr>
              <w:jc w:val="center"/>
              <w:rPr>
                <w:sz w:val="28"/>
                <w:szCs w:val="28"/>
              </w:rPr>
            </w:pPr>
            <w:r w:rsidRPr="00DB32E2">
              <w:rPr>
                <w:sz w:val="28"/>
                <w:szCs w:val="28"/>
              </w:rPr>
              <w:t>Hải Phòng, ngày 31 tháng 05 năm 2023</w:t>
            </w:r>
          </w:p>
          <w:p w14:paraId="1DBF57F0" w14:textId="77777777" w:rsidR="00DB32E2" w:rsidRPr="00DB32E2" w:rsidRDefault="00DB32E2" w:rsidP="00DB32E2">
            <w:pPr>
              <w:jc w:val="center"/>
              <w:rPr>
                <w:sz w:val="28"/>
                <w:szCs w:val="28"/>
              </w:rPr>
            </w:pPr>
            <w:r w:rsidRPr="00DB32E2">
              <w:rPr>
                <w:sz w:val="28"/>
                <w:szCs w:val="28"/>
              </w:rPr>
              <w:t>Sinh viên</w:t>
            </w:r>
          </w:p>
          <w:p w14:paraId="509D5B8B" w14:textId="77777777" w:rsidR="00DB32E2" w:rsidRPr="00DB32E2" w:rsidRDefault="00DB32E2" w:rsidP="00DB32E2">
            <w:pPr>
              <w:jc w:val="center"/>
              <w:rPr>
                <w:sz w:val="28"/>
                <w:szCs w:val="28"/>
              </w:rPr>
            </w:pPr>
          </w:p>
          <w:p w14:paraId="09C46C92" w14:textId="5C2A139A" w:rsidR="00DB32E2" w:rsidRPr="007A08C5" w:rsidRDefault="00DB32E2" w:rsidP="007A08C5">
            <w:pPr>
              <w:jc w:val="center"/>
              <w:rPr>
                <w:sz w:val="28"/>
                <w:szCs w:val="28"/>
              </w:rPr>
            </w:pPr>
            <w:r w:rsidRPr="00DB32E2">
              <w:rPr>
                <w:sz w:val="28"/>
                <w:szCs w:val="28"/>
              </w:rPr>
              <w:t>Nguyễn Long Nhậ</w:t>
            </w:r>
            <w:r w:rsidR="007A08C5">
              <w:rPr>
                <w:sz w:val="28"/>
                <w:szCs w:val="28"/>
              </w:rPr>
              <w:t>t</w:t>
            </w:r>
          </w:p>
        </w:tc>
      </w:tr>
    </w:tbl>
    <w:p w14:paraId="67DABC72" w14:textId="13BE451E" w:rsidR="00993362" w:rsidRPr="00C35F08" w:rsidRDefault="00993362" w:rsidP="00C35F08">
      <w:pPr>
        <w:jc w:val="center"/>
        <w:rPr>
          <w:b/>
          <w:bCs/>
          <w:lang w:val="pt-BR"/>
        </w:rPr>
      </w:pPr>
      <w:r w:rsidRPr="00C35F08">
        <w:rPr>
          <w:b/>
          <w:bCs/>
          <w:lang w:val="pt-BR"/>
        </w:rPr>
        <w:lastRenderedPageBreak/>
        <w:t>LỜI CAM ĐOAN</w:t>
      </w:r>
      <w:bookmarkEnd w:id="4"/>
      <w:bookmarkEnd w:id="5"/>
      <w:bookmarkEnd w:id="6"/>
      <w:bookmarkEnd w:id="7"/>
      <w:bookmarkEnd w:id="8"/>
      <w:bookmarkEnd w:id="9"/>
    </w:p>
    <w:p w14:paraId="0E12B039" w14:textId="77777777" w:rsidR="00E81B92" w:rsidRDefault="00E81B92" w:rsidP="00C23165">
      <w:pPr>
        <w:rPr>
          <w:lang w:val="pt-BR"/>
        </w:rPr>
      </w:pPr>
    </w:p>
    <w:p w14:paraId="4D7C4BBD" w14:textId="0990AB92" w:rsidR="00993362" w:rsidRPr="006B2671" w:rsidRDefault="00993362" w:rsidP="00C23165">
      <w:pPr>
        <w:rPr>
          <w:lang w:val="pt-BR"/>
        </w:rPr>
      </w:pPr>
      <w:r>
        <w:rPr>
          <w:lang w:val="pt-BR"/>
        </w:rPr>
        <w:t>Tôi là Nguyễn Long Nhật, sinh viên lớp K39C</w:t>
      </w:r>
      <w:r w:rsidRPr="006B2671">
        <w:rPr>
          <w:lang w:val="pt-BR"/>
        </w:rPr>
        <w:t>, Trường đại học Y Dược Hải Phòng, xin cam đoan:</w:t>
      </w:r>
    </w:p>
    <w:p w14:paraId="347261D6" w14:textId="77777777" w:rsidR="00993362" w:rsidRPr="006B2671" w:rsidRDefault="00993362" w:rsidP="00C23165">
      <w:pPr>
        <w:rPr>
          <w:lang w:val="pt-BR"/>
        </w:rPr>
      </w:pPr>
      <w:r w:rsidRPr="006B2671">
        <w:rPr>
          <w:lang w:val="pt-BR"/>
        </w:rPr>
        <w:t>Đây là khoá luận do bản thân tôi trực tiếp thực hiện dưới sự hướng dẫn khoa học của Ths.Bs.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ind w:firstLine="0"/>
              <w:rPr>
                <w:lang w:val="pt-BR"/>
              </w:rPr>
            </w:pPr>
          </w:p>
        </w:tc>
        <w:tc>
          <w:tcPr>
            <w:tcW w:w="5606" w:type="dxa"/>
          </w:tcPr>
          <w:p w14:paraId="406DC053" w14:textId="77777777" w:rsidR="00E81B92" w:rsidRDefault="00E81B92" w:rsidP="007650FD">
            <w:pPr>
              <w:jc w:val="center"/>
              <w:rPr>
                <w:sz w:val="28"/>
                <w:szCs w:val="28"/>
              </w:rPr>
            </w:pPr>
          </w:p>
          <w:p w14:paraId="42CC10C5" w14:textId="7DFF2650" w:rsidR="00A67C9F" w:rsidRPr="00DB32E2" w:rsidRDefault="00A67C9F" w:rsidP="007650FD">
            <w:pPr>
              <w:jc w:val="center"/>
              <w:rPr>
                <w:sz w:val="28"/>
                <w:szCs w:val="28"/>
              </w:rPr>
            </w:pPr>
            <w:r w:rsidRPr="00DB32E2">
              <w:rPr>
                <w:sz w:val="28"/>
                <w:szCs w:val="28"/>
              </w:rPr>
              <w:t>Hải Phòng, ngày 31 tháng 05 năm 2023</w:t>
            </w:r>
          </w:p>
          <w:p w14:paraId="29AC3002" w14:textId="77777777" w:rsidR="00A67C9F" w:rsidRPr="00DB32E2" w:rsidRDefault="00A67C9F" w:rsidP="007650FD">
            <w:pPr>
              <w:jc w:val="center"/>
              <w:rPr>
                <w:sz w:val="28"/>
                <w:szCs w:val="28"/>
              </w:rPr>
            </w:pPr>
            <w:r w:rsidRPr="00DB32E2">
              <w:rPr>
                <w:sz w:val="28"/>
                <w:szCs w:val="28"/>
              </w:rPr>
              <w:t>Sinh viên</w:t>
            </w:r>
          </w:p>
          <w:p w14:paraId="4DBA796B" w14:textId="77777777" w:rsidR="00A67C9F" w:rsidRPr="00DB32E2" w:rsidRDefault="00A67C9F" w:rsidP="007650FD">
            <w:pPr>
              <w:jc w:val="center"/>
              <w:rPr>
                <w:sz w:val="28"/>
                <w:szCs w:val="28"/>
              </w:rPr>
            </w:pPr>
          </w:p>
          <w:p w14:paraId="05D0DCA9" w14:textId="77777777" w:rsidR="00A67C9F" w:rsidRPr="00DB32E2" w:rsidRDefault="00A67C9F" w:rsidP="007650FD">
            <w:pPr>
              <w:jc w:val="center"/>
              <w:rPr>
                <w:sz w:val="28"/>
                <w:szCs w:val="28"/>
              </w:rPr>
            </w:pPr>
            <w:r w:rsidRPr="00DB32E2">
              <w:rPr>
                <w:sz w:val="28"/>
                <w:szCs w:val="28"/>
              </w:rPr>
              <w:t>Nguyễn Long Nhật</w:t>
            </w:r>
          </w:p>
          <w:p w14:paraId="38ADEA41" w14:textId="77777777" w:rsidR="00A67C9F" w:rsidRDefault="00A67C9F" w:rsidP="007650FD">
            <w:pPr>
              <w:ind w:firstLine="0"/>
              <w:rPr>
                <w:lang w:val="pt-BR"/>
              </w:rPr>
            </w:pPr>
          </w:p>
        </w:tc>
      </w:tr>
    </w:tbl>
    <w:p w14:paraId="51F23EF7" w14:textId="77777777" w:rsidR="00DA7DCB" w:rsidRDefault="00DA7DCB" w:rsidP="00C23165">
      <w:pPr>
        <w:rPr>
          <w:rFonts w:eastAsia="Calibri"/>
        </w:rPr>
      </w:pPr>
    </w:p>
    <w:p w14:paraId="579BA074" w14:textId="77777777" w:rsidR="00DA7DCB" w:rsidRDefault="00DA7DCB">
      <w:pPr>
        <w:rPr>
          <w:rFonts w:eastAsia="Calibri"/>
        </w:rPr>
      </w:pPr>
      <w:r>
        <w:rPr>
          <w:rFonts w:eastAsia="Calibri"/>
        </w:rPr>
        <w:br w:type="page"/>
      </w:r>
    </w:p>
    <w:p w14:paraId="086777A2" w14:textId="6590500F" w:rsidR="00DA7DCB" w:rsidRPr="00DA7DCB" w:rsidRDefault="00DC1A16" w:rsidP="00DA7DCB">
      <w:pPr>
        <w:jc w:val="center"/>
        <w:rPr>
          <w:b/>
          <w:bCs/>
        </w:rPr>
      </w:pPr>
      <w:commentRangeStart w:id="10"/>
      <w:r w:rsidRPr="00DA7DCB">
        <w:rPr>
          <w:b/>
          <w:bCs/>
        </w:rPr>
        <w:lastRenderedPageBreak/>
        <w:t xml:space="preserve">DANH MỤC </w:t>
      </w:r>
      <w:r w:rsidR="0022202C">
        <w:rPr>
          <w:b/>
          <w:bCs/>
        </w:rPr>
        <w:t>TỪ</w:t>
      </w:r>
      <w:r w:rsidRPr="00DA7DCB">
        <w:rPr>
          <w:b/>
          <w:bCs/>
        </w:rPr>
        <w:t xml:space="preserve"> VIẾT TẮT</w:t>
      </w:r>
      <w:r w:rsidR="00F42BCC">
        <w:rPr>
          <w:b/>
          <w:bCs/>
        </w:rPr>
        <w:t xml:space="preserve"> VÀ KÝ HIỆU</w:t>
      </w:r>
      <w:commentRangeEnd w:id="10"/>
      <w:r w:rsidR="002F5E3C">
        <w:rPr>
          <w:rStyle w:val="CommentReference"/>
        </w:rPr>
        <w:commentReference w:id="10"/>
      </w:r>
    </w:p>
    <w:p w14:paraId="04652E23" w14:textId="77777777" w:rsidR="00DA7DCB" w:rsidRPr="00593E40" w:rsidRDefault="00DA7DCB" w:rsidP="00DA7DCB"/>
    <w:tbl>
      <w:tblPr>
        <w:tblStyle w:val="a"/>
        <w:tblW w:w="91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2155"/>
        <w:gridCol w:w="6956"/>
      </w:tblGrid>
      <w:tr w:rsidR="00DA7DCB" w14:paraId="256ED2C7" w14:textId="77777777" w:rsidTr="00F72905">
        <w:tc>
          <w:tcPr>
            <w:tcW w:w="2155" w:type="dxa"/>
          </w:tcPr>
          <w:p w14:paraId="38A7B59B" w14:textId="62152260" w:rsidR="00DA7DCB" w:rsidRPr="00B65C82" w:rsidRDefault="00401EFB" w:rsidP="001F5110">
            <w:pPr>
              <w:ind w:hanging="30"/>
              <w:rPr>
                <w:sz w:val="28"/>
                <w:szCs w:val="28"/>
              </w:rPr>
            </w:pPr>
            <w:r w:rsidRPr="00B65C82">
              <w:rPr>
                <w:sz w:val="28"/>
                <w:szCs w:val="28"/>
              </w:rPr>
              <w:t>AND</w:t>
            </w:r>
          </w:p>
        </w:tc>
        <w:tc>
          <w:tcPr>
            <w:tcW w:w="6956" w:type="dxa"/>
          </w:tcPr>
          <w:p w14:paraId="14EEBA54" w14:textId="223EB8D6" w:rsidR="00DA7DCB" w:rsidRPr="00B65C82" w:rsidRDefault="00401EFB" w:rsidP="001F5110">
            <w:pPr>
              <w:ind w:firstLine="0"/>
              <w:rPr>
                <w:sz w:val="28"/>
                <w:szCs w:val="28"/>
              </w:rPr>
            </w:pPr>
            <w:r w:rsidRPr="00B65C82">
              <w:rPr>
                <w:sz w:val="28"/>
                <w:szCs w:val="28"/>
              </w:rPr>
              <w:t>Acid deoxyribonucleic</w:t>
            </w:r>
          </w:p>
        </w:tc>
      </w:tr>
      <w:tr w:rsidR="00401EFB" w14:paraId="6E271C84" w14:textId="77777777" w:rsidTr="00F72905">
        <w:tc>
          <w:tcPr>
            <w:tcW w:w="2155" w:type="dxa"/>
          </w:tcPr>
          <w:p w14:paraId="13A5CB25" w14:textId="6D65142E" w:rsidR="00401EFB" w:rsidRPr="00B65C82" w:rsidRDefault="00401EFB" w:rsidP="00401EFB">
            <w:pPr>
              <w:ind w:hanging="30"/>
              <w:rPr>
                <w:sz w:val="28"/>
                <w:szCs w:val="28"/>
              </w:rPr>
            </w:pPr>
            <w:r w:rsidRPr="00B65C82">
              <w:rPr>
                <w:sz w:val="28"/>
                <w:szCs w:val="28"/>
              </w:rPr>
              <w:t>AFB</w:t>
            </w:r>
          </w:p>
        </w:tc>
        <w:tc>
          <w:tcPr>
            <w:tcW w:w="6956" w:type="dxa"/>
          </w:tcPr>
          <w:p w14:paraId="5A6EF7D9" w14:textId="59C429A9" w:rsidR="00401EFB" w:rsidRPr="00B65C82" w:rsidRDefault="00401EFB" w:rsidP="00401EFB">
            <w:pPr>
              <w:ind w:firstLine="0"/>
              <w:rPr>
                <w:sz w:val="28"/>
                <w:szCs w:val="28"/>
              </w:rPr>
            </w:pPr>
            <w:r w:rsidRPr="00B65C82">
              <w:rPr>
                <w:sz w:val="28"/>
                <w:szCs w:val="28"/>
              </w:rPr>
              <w:t>Acid Fast Bacillus (Vi khuẩn kháng toan cồn)</w:t>
            </w:r>
          </w:p>
        </w:tc>
      </w:tr>
      <w:tr w:rsidR="00C46996" w14:paraId="77FE0E6F" w14:textId="77777777" w:rsidTr="00F72905">
        <w:tc>
          <w:tcPr>
            <w:tcW w:w="2155" w:type="dxa"/>
          </w:tcPr>
          <w:p w14:paraId="2E91B662" w14:textId="584E7795" w:rsidR="00C46996" w:rsidRPr="00B65C82" w:rsidRDefault="00C46996" w:rsidP="00401EFB">
            <w:pPr>
              <w:ind w:hanging="30"/>
              <w:rPr>
                <w:sz w:val="28"/>
                <w:szCs w:val="28"/>
              </w:rPr>
            </w:pPr>
            <w:r w:rsidRPr="00B65C82">
              <w:rPr>
                <w:sz w:val="28"/>
                <w:szCs w:val="28"/>
              </w:rPr>
              <w:t>AIDS</w:t>
            </w:r>
          </w:p>
        </w:tc>
        <w:tc>
          <w:tcPr>
            <w:tcW w:w="6956" w:type="dxa"/>
          </w:tcPr>
          <w:p w14:paraId="270EA5DE" w14:textId="546062DC" w:rsidR="00C46996" w:rsidRPr="00B65C82" w:rsidRDefault="00B65C82" w:rsidP="00B65C82">
            <w:pPr>
              <w:ind w:firstLine="0"/>
              <w:rPr>
                <w:sz w:val="28"/>
                <w:szCs w:val="28"/>
              </w:rPr>
            </w:pPr>
            <w:r w:rsidRPr="00B65C82">
              <w:rPr>
                <w:sz w:val="28"/>
                <w:szCs w:val="28"/>
              </w:rPr>
              <w:t>Acquired Immuno Deficiency Syndrom (Hội chứng suy giảm miễn dịch mắc phải)</w:t>
            </w:r>
          </w:p>
        </w:tc>
      </w:tr>
      <w:tr w:rsidR="00401EFB" w14:paraId="51E56E9F" w14:textId="77777777" w:rsidTr="00F72905">
        <w:tc>
          <w:tcPr>
            <w:tcW w:w="2155" w:type="dxa"/>
          </w:tcPr>
          <w:p w14:paraId="2798E0DB" w14:textId="77777777" w:rsidR="00401EFB" w:rsidRPr="00B65C82" w:rsidRDefault="00401EFB" w:rsidP="00401EFB">
            <w:pPr>
              <w:ind w:hanging="30"/>
              <w:rPr>
                <w:sz w:val="28"/>
                <w:szCs w:val="28"/>
              </w:rPr>
            </w:pPr>
            <w:r w:rsidRPr="00B65C82">
              <w:rPr>
                <w:sz w:val="28"/>
                <w:szCs w:val="28"/>
              </w:rPr>
              <w:t>BMI</w:t>
            </w:r>
          </w:p>
        </w:tc>
        <w:tc>
          <w:tcPr>
            <w:tcW w:w="6956" w:type="dxa"/>
          </w:tcPr>
          <w:p w14:paraId="2EF6ECC1" w14:textId="5D8D97EA" w:rsidR="00401EFB" w:rsidRPr="00B65C82" w:rsidRDefault="00401EFB" w:rsidP="00401EFB">
            <w:pPr>
              <w:ind w:firstLine="0"/>
              <w:rPr>
                <w:sz w:val="28"/>
                <w:szCs w:val="28"/>
              </w:rPr>
            </w:pPr>
            <w:r w:rsidRPr="00B65C82">
              <w:rPr>
                <w:sz w:val="28"/>
                <w:szCs w:val="28"/>
              </w:rPr>
              <w:t>Body Mass Index (Chỉ số khối cơ thể)</w:t>
            </w:r>
          </w:p>
        </w:tc>
      </w:tr>
      <w:tr w:rsidR="00401EFB" w14:paraId="33F06D88" w14:textId="77777777" w:rsidTr="00F72905">
        <w:tc>
          <w:tcPr>
            <w:tcW w:w="2155" w:type="dxa"/>
          </w:tcPr>
          <w:p w14:paraId="3B584627" w14:textId="77777777" w:rsidR="00401EFB" w:rsidRPr="00B65C82" w:rsidRDefault="00401EFB" w:rsidP="00401EFB">
            <w:pPr>
              <w:ind w:hanging="30"/>
              <w:rPr>
                <w:sz w:val="28"/>
                <w:szCs w:val="28"/>
              </w:rPr>
            </w:pPr>
            <w:r w:rsidRPr="00B65C82">
              <w:rPr>
                <w:sz w:val="28"/>
                <w:szCs w:val="28"/>
              </w:rPr>
              <w:t>CTCLQG</w:t>
            </w:r>
          </w:p>
        </w:tc>
        <w:tc>
          <w:tcPr>
            <w:tcW w:w="6956" w:type="dxa"/>
          </w:tcPr>
          <w:p w14:paraId="4488173E" w14:textId="03E3FB88" w:rsidR="00401EFB" w:rsidRPr="00B65C82" w:rsidRDefault="00401EFB" w:rsidP="00401EFB">
            <w:pPr>
              <w:ind w:firstLine="0"/>
              <w:rPr>
                <w:sz w:val="28"/>
                <w:szCs w:val="28"/>
              </w:rPr>
            </w:pPr>
            <w:r w:rsidRPr="00B65C82">
              <w:rPr>
                <w:sz w:val="28"/>
                <w:szCs w:val="28"/>
              </w:rPr>
              <w:t>Chương trình chống lao Quốc gia</w:t>
            </w:r>
          </w:p>
        </w:tc>
      </w:tr>
      <w:tr w:rsidR="00B65C82" w14:paraId="237F6B49" w14:textId="77777777" w:rsidTr="00F72905">
        <w:tc>
          <w:tcPr>
            <w:tcW w:w="2155" w:type="dxa"/>
          </w:tcPr>
          <w:p w14:paraId="0375A733" w14:textId="0C8C1781" w:rsidR="00B65C82" w:rsidRPr="00B65C82" w:rsidRDefault="00B65C82" w:rsidP="00401EFB">
            <w:pPr>
              <w:ind w:hanging="30"/>
              <w:rPr>
                <w:sz w:val="28"/>
                <w:szCs w:val="28"/>
              </w:rPr>
            </w:pPr>
            <w:r w:rsidRPr="00B65C82">
              <w:rPr>
                <w:sz w:val="28"/>
                <w:szCs w:val="28"/>
              </w:rPr>
              <w:t>EMB, E</w:t>
            </w:r>
          </w:p>
        </w:tc>
        <w:tc>
          <w:tcPr>
            <w:tcW w:w="6956" w:type="dxa"/>
          </w:tcPr>
          <w:p w14:paraId="539C052D" w14:textId="2772BCA1" w:rsidR="00B65C82" w:rsidRPr="00B65C82" w:rsidRDefault="00B65C82" w:rsidP="00401EFB">
            <w:pPr>
              <w:ind w:firstLine="0"/>
              <w:rPr>
                <w:sz w:val="28"/>
                <w:szCs w:val="28"/>
              </w:rPr>
            </w:pPr>
            <w:r w:rsidRPr="00B65C82">
              <w:rPr>
                <w:sz w:val="28"/>
                <w:szCs w:val="28"/>
              </w:rPr>
              <w:t>Emthabutol</w:t>
            </w:r>
          </w:p>
        </w:tc>
      </w:tr>
      <w:tr w:rsidR="00401EFB" w14:paraId="0214D02A" w14:textId="77777777" w:rsidTr="00F72905">
        <w:tc>
          <w:tcPr>
            <w:tcW w:w="2155" w:type="dxa"/>
          </w:tcPr>
          <w:p w14:paraId="29A6C33D" w14:textId="77777777" w:rsidR="00401EFB" w:rsidRPr="00B65C82" w:rsidRDefault="00401EFB" w:rsidP="00401EFB">
            <w:pPr>
              <w:ind w:hanging="30"/>
              <w:rPr>
                <w:sz w:val="28"/>
                <w:szCs w:val="28"/>
              </w:rPr>
            </w:pPr>
            <w:r w:rsidRPr="00B65C82">
              <w:rPr>
                <w:sz w:val="28"/>
                <w:szCs w:val="28"/>
              </w:rPr>
              <w:t>HIV</w:t>
            </w:r>
          </w:p>
        </w:tc>
        <w:tc>
          <w:tcPr>
            <w:tcW w:w="6956" w:type="dxa"/>
          </w:tcPr>
          <w:p w14:paraId="7D9CC3E9" w14:textId="312826B9" w:rsidR="00401EFB" w:rsidRPr="00B65C82" w:rsidRDefault="00401EFB" w:rsidP="00401EFB">
            <w:pPr>
              <w:ind w:firstLine="0"/>
              <w:rPr>
                <w:sz w:val="28"/>
                <w:szCs w:val="28"/>
              </w:rPr>
            </w:pPr>
            <w:r w:rsidRPr="00B65C82">
              <w:rPr>
                <w:sz w:val="28"/>
                <w:szCs w:val="28"/>
              </w:rPr>
              <w:t>Human Immuno deficiency Virus (Vi rút gây suy giảm miễn dịch)</w:t>
            </w:r>
          </w:p>
        </w:tc>
      </w:tr>
      <w:tr w:rsidR="00B65C82" w14:paraId="2E3B8470" w14:textId="77777777" w:rsidTr="00F72905">
        <w:tc>
          <w:tcPr>
            <w:tcW w:w="2155" w:type="dxa"/>
          </w:tcPr>
          <w:p w14:paraId="29E7BE04" w14:textId="25EE91DE" w:rsidR="00B65C82" w:rsidRPr="00B65C82" w:rsidRDefault="00B65C82" w:rsidP="00401EFB">
            <w:pPr>
              <w:ind w:hanging="30"/>
              <w:rPr>
                <w:sz w:val="28"/>
                <w:szCs w:val="28"/>
              </w:rPr>
            </w:pPr>
            <w:r w:rsidRPr="00B65C82">
              <w:rPr>
                <w:sz w:val="28"/>
                <w:szCs w:val="28"/>
              </w:rPr>
              <w:t>INH, H</w:t>
            </w:r>
          </w:p>
        </w:tc>
        <w:tc>
          <w:tcPr>
            <w:tcW w:w="6956" w:type="dxa"/>
          </w:tcPr>
          <w:p w14:paraId="3A7178FE" w14:textId="0CE4AB8A" w:rsidR="00B65C82" w:rsidRPr="00B65C82" w:rsidRDefault="00B65C82" w:rsidP="00401EFB">
            <w:pPr>
              <w:ind w:firstLine="0"/>
              <w:rPr>
                <w:sz w:val="28"/>
                <w:szCs w:val="28"/>
              </w:rPr>
            </w:pPr>
            <w:r w:rsidRPr="00B65C82">
              <w:rPr>
                <w:sz w:val="28"/>
                <w:szCs w:val="28"/>
              </w:rPr>
              <w:t>Isoniazid</w:t>
            </w:r>
          </w:p>
        </w:tc>
      </w:tr>
      <w:tr w:rsidR="00B65C82" w14:paraId="28EDA525" w14:textId="77777777" w:rsidTr="00F72905">
        <w:tc>
          <w:tcPr>
            <w:tcW w:w="2155" w:type="dxa"/>
          </w:tcPr>
          <w:p w14:paraId="4B93B781" w14:textId="291F08D5" w:rsidR="00B65C82" w:rsidRPr="00B65C82" w:rsidRDefault="00B65C82" w:rsidP="00401EFB">
            <w:pPr>
              <w:ind w:hanging="30"/>
              <w:rPr>
                <w:sz w:val="28"/>
                <w:szCs w:val="28"/>
              </w:rPr>
            </w:pPr>
            <w:r w:rsidRPr="00B65C82">
              <w:rPr>
                <w:sz w:val="28"/>
                <w:szCs w:val="28"/>
              </w:rPr>
              <w:t>MGIT</w:t>
            </w:r>
          </w:p>
        </w:tc>
        <w:tc>
          <w:tcPr>
            <w:tcW w:w="6956" w:type="dxa"/>
          </w:tcPr>
          <w:p w14:paraId="7CF39D7C" w14:textId="60444622" w:rsidR="00B65C82" w:rsidRPr="00B65C82" w:rsidRDefault="00B65C82" w:rsidP="00B65C82">
            <w:pPr>
              <w:ind w:firstLine="0"/>
              <w:rPr>
                <w:sz w:val="28"/>
                <w:szCs w:val="28"/>
              </w:rPr>
            </w:pPr>
            <w:r w:rsidRPr="00B65C82">
              <w:rPr>
                <w:sz w:val="28"/>
                <w:szCs w:val="28"/>
              </w:rPr>
              <w:t>Mycobacteria Growth Indicator Tube (Nuôi cấy vi khuẩn lao trong ống chỉ thị)</w:t>
            </w:r>
          </w:p>
        </w:tc>
      </w:tr>
      <w:tr w:rsidR="00B65C82" w14:paraId="619CDBB7" w14:textId="77777777" w:rsidTr="00F72905">
        <w:tc>
          <w:tcPr>
            <w:tcW w:w="2155" w:type="dxa"/>
          </w:tcPr>
          <w:p w14:paraId="1C3EE704" w14:textId="4BF6143B" w:rsidR="00B65C82" w:rsidRPr="00B65C82" w:rsidRDefault="00B65C82" w:rsidP="00401EFB">
            <w:pPr>
              <w:ind w:hanging="30"/>
              <w:rPr>
                <w:sz w:val="28"/>
                <w:szCs w:val="28"/>
              </w:rPr>
            </w:pPr>
            <w:r w:rsidRPr="00B65C82">
              <w:rPr>
                <w:sz w:val="28"/>
                <w:szCs w:val="28"/>
              </w:rPr>
              <w:t>MTB</w:t>
            </w:r>
          </w:p>
        </w:tc>
        <w:tc>
          <w:tcPr>
            <w:tcW w:w="6956" w:type="dxa"/>
          </w:tcPr>
          <w:p w14:paraId="343147D1" w14:textId="2BD880A4" w:rsidR="00B65C82" w:rsidRPr="00B65C82" w:rsidRDefault="00B65C82" w:rsidP="00401EFB">
            <w:pPr>
              <w:ind w:firstLine="0"/>
              <w:rPr>
                <w:sz w:val="28"/>
                <w:szCs w:val="28"/>
              </w:rPr>
            </w:pPr>
            <w:r w:rsidRPr="00B65C82">
              <w:rPr>
                <w:sz w:val="28"/>
                <w:szCs w:val="28"/>
              </w:rPr>
              <w:t>Mycobacterium tuberculosis</w:t>
            </w:r>
          </w:p>
        </w:tc>
      </w:tr>
      <w:tr w:rsidR="00B65C82" w14:paraId="6D1B48AC" w14:textId="77777777" w:rsidTr="00F72905">
        <w:tc>
          <w:tcPr>
            <w:tcW w:w="2155" w:type="dxa"/>
          </w:tcPr>
          <w:p w14:paraId="103769A1" w14:textId="100AD794" w:rsidR="00B65C82" w:rsidRPr="00B65C82" w:rsidRDefault="00B65C82" w:rsidP="00401EFB">
            <w:pPr>
              <w:ind w:hanging="30"/>
              <w:rPr>
                <w:sz w:val="28"/>
                <w:szCs w:val="28"/>
              </w:rPr>
            </w:pPr>
            <w:r w:rsidRPr="00B65C82">
              <w:rPr>
                <w:sz w:val="28"/>
                <w:szCs w:val="28"/>
              </w:rPr>
              <w:t>PCR</w:t>
            </w:r>
          </w:p>
        </w:tc>
        <w:tc>
          <w:tcPr>
            <w:tcW w:w="6956" w:type="dxa"/>
          </w:tcPr>
          <w:p w14:paraId="38DC0E3F" w14:textId="3B474261" w:rsidR="00B65C82" w:rsidRPr="00B65C82" w:rsidRDefault="00B65C82" w:rsidP="00401EFB">
            <w:pPr>
              <w:ind w:firstLine="0"/>
              <w:rPr>
                <w:sz w:val="28"/>
                <w:szCs w:val="28"/>
              </w:rPr>
            </w:pPr>
            <w:r w:rsidRPr="00B65C82">
              <w:rPr>
                <w:sz w:val="28"/>
                <w:szCs w:val="28"/>
              </w:rPr>
              <w:t>Polymerase-Chain-Reaction</w:t>
            </w:r>
          </w:p>
        </w:tc>
      </w:tr>
      <w:tr w:rsidR="00B65C82" w14:paraId="027F741F" w14:textId="77777777" w:rsidTr="00F72905">
        <w:tc>
          <w:tcPr>
            <w:tcW w:w="2155" w:type="dxa"/>
          </w:tcPr>
          <w:p w14:paraId="0F6B0152" w14:textId="31386949" w:rsidR="00B65C82" w:rsidRPr="00B65C82" w:rsidRDefault="00B65C82" w:rsidP="00401EFB">
            <w:pPr>
              <w:ind w:hanging="30"/>
              <w:rPr>
                <w:sz w:val="28"/>
                <w:szCs w:val="28"/>
              </w:rPr>
            </w:pPr>
            <w:r w:rsidRPr="00B65C82">
              <w:rPr>
                <w:sz w:val="28"/>
                <w:szCs w:val="28"/>
              </w:rPr>
              <w:t>PZA, Z</w:t>
            </w:r>
          </w:p>
        </w:tc>
        <w:tc>
          <w:tcPr>
            <w:tcW w:w="6956" w:type="dxa"/>
          </w:tcPr>
          <w:p w14:paraId="171E5A6B" w14:textId="17B0DBE9" w:rsidR="00B65C82" w:rsidRPr="00B65C82" w:rsidRDefault="00B65C82" w:rsidP="00401EFB">
            <w:pPr>
              <w:ind w:firstLine="0"/>
              <w:rPr>
                <w:sz w:val="28"/>
                <w:szCs w:val="28"/>
              </w:rPr>
            </w:pPr>
            <w:r w:rsidRPr="00B65C82">
              <w:rPr>
                <w:sz w:val="28"/>
                <w:szCs w:val="28"/>
              </w:rPr>
              <w:t>Pyzarinamid</w:t>
            </w:r>
          </w:p>
        </w:tc>
      </w:tr>
      <w:tr w:rsidR="00B65C82" w14:paraId="487C0060" w14:textId="77777777" w:rsidTr="00F72905">
        <w:tc>
          <w:tcPr>
            <w:tcW w:w="2155" w:type="dxa"/>
          </w:tcPr>
          <w:p w14:paraId="3F82BE50" w14:textId="029D6AFC" w:rsidR="00B65C82" w:rsidRPr="00B65C82" w:rsidRDefault="00B65C82" w:rsidP="00401EFB">
            <w:pPr>
              <w:ind w:hanging="30"/>
              <w:rPr>
                <w:sz w:val="28"/>
                <w:szCs w:val="28"/>
              </w:rPr>
            </w:pPr>
            <w:r w:rsidRPr="00B65C82">
              <w:rPr>
                <w:sz w:val="28"/>
                <w:szCs w:val="28"/>
              </w:rPr>
              <w:t>RMP, R</w:t>
            </w:r>
          </w:p>
        </w:tc>
        <w:tc>
          <w:tcPr>
            <w:tcW w:w="6956" w:type="dxa"/>
          </w:tcPr>
          <w:p w14:paraId="15CBDA22" w14:textId="0A54C46B" w:rsidR="00B65C82" w:rsidRPr="00B65C82" w:rsidRDefault="00B65C82" w:rsidP="00401EFB">
            <w:pPr>
              <w:ind w:firstLine="0"/>
              <w:rPr>
                <w:sz w:val="28"/>
                <w:szCs w:val="28"/>
              </w:rPr>
            </w:pPr>
            <w:r w:rsidRPr="00B65C82">
              <w:rPr>
                <w:sz w:val="28"/>
                <w:szCs w:val="28"/>
              </w:rPr>
              <w:t>Rifampicin</w:t>
            </w:r>
          </w:p>
        </w:tc>
      </w:tr>
      <w:tr w:rsidR="00B65C82" w14:paraId="01ACE379" w14:textId="77777777" w:rsidTr="00F72905">
        <w:tc>
          <w:tcPr>
            <w:tcW w:w="2155" w:type="dxa"/>
          </w:tcPr>
          <w:p w14:paraId="6EBF5422" w14:textId="146376AE" w:rsidR="00B65C82" w:rsidRPr="00B65C82" w:rsidRDefault="00B65C82" w:rsidP="00401EFB">
            <w:pPr>
              <w:ind w:hanging="30"/>
              <w:rPr>
                <w:sz w:val="28"/>
                <w:szCs w:val="28"/>
              </w:rPr>
            </w:pPr>
            <w:r w:rsidRPr="00B65C82">
              <w:rPr>
                <w:sz w:val="28"/>
                <w:szCs w:val="28"/>
              </w:rPr>
              <w:t>SM, S</w:t>
            </w:r>
          </w:p>
        </w:tc>
        <w:tc>
          <w:tcPr>
            <w:tcW w:w="6956" w:type="dxa"/>
          </w:tcPr>
          <w:p w14:paraId="3D0B9DAE" w14:textId="2CAA41D6" w:rsidR="00B65C82" w:rsidRPr="00B65C82" w:rsidRDefault="00B65C82" w:rsidP="00401EFB">
            <w:pPr>
              <w:ind w:firstLine="0"/>
              <w:rPr>
                <w:sz w:val="28"/>
                <w:szCs w:val="28"/>
              </w:rPr>
            </w:pPr>
            <w:r w:rsidRPr="00B65C82">
              <w:rPr>
                <w:sz w:val="28"/>
                <w:szCs w:val="28"/>
              </w:rPr>
              <w:t>Streptomycin</w:t>
            </w:r>
          </w:p>
        </w:tc>
      </w:tr>
      <w:tr w:rsidR="00401EFB" w14:paraId="5C81A082" w14:textId="77777777" w:rsidTr="00F72905">
        <w:tc>
          <w:tcPr>
            <w:tcW w:w="2155" w:type="dxa"/>
          </w:tcPr>
          <w:p w14:paraId="0EA0FDAF" w14:textId="77777777" w:rsidR="00401EFB" w:rsidRPr="00B65C82" w:rsidRDefault="00401EFB" w:rsidP="00401EFB">
            <w:pPr>
              <w:ind w:hanging="30"/>
              <w:rPr>
                <w:sz w:val="28"/>
                <w:szCs w:val="28"/>
              </w:rPr>
            </w:pPr>
            <w:r w:rsidRPr="00B65C82">
              <w:rPr>
                <w:sz w:val="28"/>
                <w:szCs w:val="28"/>
              </w:rPr>
              <w:t>SDD</w:t>
            </w:r>
          </w:p>
        </w:tc>
        <w:tc>
          <w:tcPr>
            <w:tcW w:w="6956" w:type="dxa"/>
          </w:tcPr>
          <w:p w14:paraId="5130E9AE" w14:textId="77777777" w:rsidR="00401EFB" w:rsidRPr="00B65C82" w:rsidRDefault="00401EFB" w:rsidP="00401EFB">
            <w:pPr>
              <w:ind w:firstLine="0"/>
              <w:rPr>
                <w:sz w:val="28"/>
                <w:szCs w:val="28"/>
              </w:rPr>
            </w:pPr>
            <w:r w:rsidRPr="00B65C82">
              <w:rPr>
                <w:sz w:val="28"/>
                <w:szCs w:val="28"/>
              </w:rPr>
              <w:t>Suy dinh dưỡng</w:t>
            </w:r>
          </w:p>
        </w:tc>
      </w:tr>
      <w:tr w:rsidR="00401EFB" w14:paraId="580EB523" w14:textId="77777777" w:rsidTr="00F72905">
        <w:tc>
          <w:tcPr>
            <w:tcW w:w="2155" w:type="dxa"/>
          </w:tcPr>
          <w:p w14:paraId="73F7956F" w14:textId="77777777" w:rsidR="00401EFB" w:rsidRPr="00B65C82" w:rsidRDefault="00401EFB" w:rsidP="00401EFB">
            <w:pPr>
              <w:ind w:hanging="30"/>
              <w:rPr>
                <w:sz w:val="28"/>
                <w:szCs w:val="28"/>
              </w:rPr>
            </w:pPr>
            <w:r w:rsidRPr="00B65C82">
              <w:rPr>
                <w:sz w:val="28"/>
                <w:szCs w:val="28"/>
              </w:rPr>
              <w:t>SGA</w:t>
            </w:r>
          </w:p>
        </w:tc>
        <w:tc>
          <w:tcPr>
            <w:tcW w:w="6956" w:type="dxa"/>
          </w:tcPr>
          <w:p w14:paraId="7C2CA6FA" w14:textId="6E409B72" w:rsidR="00401EFB" w:rsidRPr="00B65C82" w:rsidRDefault="00401EFB" w:rsidP="00401EFB">
            <w:pPr>
              <w:ind w:firstLine="0"/>
              <w:rPr>
                <w:sz w:val="28"/>
                <w:szCs w:val="28"/>
              </w:rPr>
            </w:pPr>
            <w:r w:rsidRPr="00B65C82">
              <w:rPr>
                <w:sz w:val="28"/>
                <w:szCs w:val="28"/>
              </w:rPr>
              <w:t>Subjective Global Assessment of nutritional status (Phương pháp đánh giá tổng thể chủ quan)</w:t>
            </w:r>
          </w:p>
        </w:tc>
      </w:tr>
      <w:tr w:rsidR="00401EFB" w14:paraId="6D0CBD5A" w14:textId="77777777" w:rsidTr="00F72905">
        <w:tc>
          <w:tcPr>
            <w:tcW w:w="2155" w:type="dxa"/>
          </w:tcPr>
          <w:p w14:paraId="3DBE32C3" w14:textId="77777777" w:rsidR="00401EFB" w:rsidRPr="00B65C82" w:rsidRDefault="00401EFB" w:rsidP="00401EFB">
            <w:pPr>
              <w:ind w:hanging="30"/>
              <w:rPr>
                <w:sz w:val="28"/>
                <w:szCs w:val="28"/>
              </w:rPr>
            </w:pPr>
            <w:r w:rsidRPr="00B65C82">
              <w:rPr>
                <w:sz w:val="28"/>
                <w:szCs w:val="28"/>
              </w:rPr>
              <w:t>TCYTTG</w:t>
            </w:r>
          </w:p>
        </w:tc>
        <w:tc>
          <w:tcPr>
            <w:tcW w:w="6956" w:type="dxa"/>
          </w:tcPr>
          <w:p w14:paraId="44AE47FE" w14:textId="77777777" w:rsidR="00401EFB" w:rsidRPr="00B65C82" w:rsidRDefault="00401EFB" w:rsidP="00401EFB">
            <w:pPr>
              <w:ind w:firstLine="0"/>
              <w:rPr>
                <w:sz w:val="28"/>
                <w:szCs w:val="28"/>
              </w:rPr>
            </w:pPr>
            <w:r w:rsidRPr="00B65C82">
              <w:rPr>
                <w:sz w:val="28"/>
                <w:szCs w:val="28"/>
              </w:rPr>
              <w:t>Tổ chức Y tế thế giới</w:t>
            </w:r>
          </w:p>
        </w:tc>
      </w:tr>
      <w:tr w:rsidR="00401EFB" w14:paraId="729CE378" w14:textId="77777777" w:rsidTr="00F72905">
        <w:tc>
          <w:tcPr>
            <w:tcW w:w="2155" w:type="dxa"/>
          </w:tcPr>
          <w:p w14:paraId="1CC91CFC" w14:textId="77777777" w:rsidR="00401EFB" w:rsidRPr="00B65C82" w:rsidRDefault="00401EFB" w:rsidP="00401EFB">
            <w:pPr>
              <w:ind w:hanging="30"/>
              <w:rPr>
                <w:sz w:val="28"/>
                <w:szCs w:val="28"/>
              </w:rPr>
            </w:pPr>
            <w:r w:rsidRPr="00B65C82">
              <w:rPr>
                <w:sz w:val="28"/>
                <w:szCs w:val="28"/>
              </w:rPr>
              <w:t>TTDD</w:t>
            </w:r>
          </w:p>
        </w:tc>
        <w:tc>
          <w:tcPr>
            <w:tcW w:w="6956" w:type="dxa"/>
          </w:tcPr>
          <w:p w14:paraId="6A69A99D" w14:textId="77777777" w:rsidR="00401EFB" w:rsidRPr="00B65C82" w:rsidRDefault="00401EFB" w:rsidP="00401EFB">
            <w:pPr>
              <w:ind w:firstLine="0"/>
              <w:rPr>
                <w:sz w:val="28"/>
                <w:szCs w:val="28"/>
              </w:rPr>
            </w:pPr>
            <w:r w:rsidRPr="00B65C82">
              <w:rPr>
                <w:sz w:val="28"/>
                <w:szCs w:val="28"/>
              </w:rPr>
              <w:t>Tình trạng dinh dưỡng</w:t>
            </w:r>
          </w:p>
        </w:tc>
      </w:tr>
      <w:tr w:rsidR="00401EFB" w14:paraId="3C36B8F0" w14:textId="77777777" w:rsidTr="00F72905">
        <w:tc>
          <w:tcPr>
            <w:tcW w:w="2155" w:type="dxa"/>
          </w:tcPr>
          <w:p w14:paraId="07CF60F8" w14:textId="77777777" w:rsidR="00401EFB" w:rsidRPr="00B65C82" w:rsidRDefault="00401EFB" w:rsidP="00401EFB">
            <w:pPr>
              <w:ind w:hanging="30"/>
              <w:rPr>
                <w:sz w:val="28"/>
                <w:szCs w:val="28"/>
              </w:rPr>
            </w:pPr>
            <w:r w:rsidRPr="00B65C82">
              <w:rPr>
                <w:sz w:val="28"/>
                <w:szCs w:val="28"/>
              </w:rPr>
              <w:t>WHO</w:t>
            </w:r>
          </w:p>
        </w:tc>
        <w:tc>
          <w:tcPr>
            <w:tcW w:w="6956" w:type="dxa"/>
          </w:tcPr>
          <w:p w14:paraId="39C7ACA3" w14:textId="01711AF0" w:rsidR="00401EFB" w:rsidRPr="00B65C82" w:rsidRDefault="00401EFB" w:rsidP="00401EFB">
            <w:pPr>
              <w:ind w:firstLine="0"/>
              <w:rPr>
                <w:sz w:val="28"/>
                <w:szCs w:val="28"/>
              </w:rPr>
            </w:pPr>
            <w:r w:rsidRPr="00B65C82">
              <w:rPr>
                <w:sz w:val="28"/>
                <w:szCs w:val="28"/>
              </w:rPr>
              <w:t>World Health Organization (Tổ chức Y tế thế giới)</w:t>
            </w:r>
          </w:p>
        </w:tc>
      </w:tr>
      <w:tr w:rsidR="00401EFB" w14:paraId="7AEDAF7F" w14:textId="77777777" w:rsidTr="00F72905">
        <w:tc>
          <w:tcPr>
            <w:tcW w:w="2155" w:type="dxa"/>
          </w:tcPr>
          <w:p w14:paraId="1A61B338" w14:textId="77777777" w:rsidR="00401EFB" w:rsidRPr="00B65C82" w:rsidRDefault="00401EFB" w:rsidP="00401EFB">
            <w:pPr>
              <w:ind w:hanging="30"/>
              <w:rPr>
                <w:sz w:val="28"/>
                <w:szCs w:val="28"/>
              </w:rPr>
            </w:pPr>
            <w:r w:rsidRPr="00B65C82">
              <w:rPr>
                <w:sz w:val="28"/>
                <w:szCs w:val="28"/>
              </w:rPr>
              <w:t>(+)</w:t>
            </w:r>
          </w:p>
        </w:tc>
        <w:tc>
          <w:tcPr>
            <w:tcW w:w="6956" w:type="dxa"/>
          </w:tcPr>
          <w:p w14:paraId="312531A1" w14:textId="77777777" w:rsidR="00401EFB" w:rsidRPr="00B65C82" w:rsidRDefault="00401EFB" w:rsidP="00401EFB">
            <w:pPr>
              <w:ind w:firstLine="0"/>
              <w:rPr>
                <w:sz w:val="28"/>
                <w:szCs w:val="28"/>
              </w:rPr>
            </w:pPr>
            <w:r w:rsidRPr="00B65C82">
              <w:rPr>
                <w:sz w:val="28"/>
                <w:szCs w:val="28"/>
              </w:rPr>
              <w:t>Dương tính</w:t>
            </w:r>
          </w:p>
        </w:tc>
      </w:tr>
      <w:tr w:rsidR="00401EFB" w14:paraId="21FC1FC3" w14:textId="77777777" w:rsidTr="00F72905">
        <w:tc>
          <w:tcPr>
            <w:tcW w:w="2155" w:type="dxa"/>
          </w:tcPr>
          <w:p w14:paraId="0B729C51" w14:textId="77777777" w:rsidR="00401EFB" w:rsidRPr="00B65C82" w:rsidRDefault="00401EFB" w:rsidP="00401EFB">
            <w:pPr>
              <w:ind w:hanging="30"/>
              <w:rPr>
                <w:sz w:val="28"/>
                <w:szCs w:val="28"/>
              </w:rPr>
            </w:pPr>
            <w:r w:rsidRPr="00B65C82">
              <w:rPr>
                <w:sz w:val="28"/>
                <w:szCs w:val="28"/>
              </w:rPr>
              <w:t>(-)</w:t>
            </w:r>
          </w:p>
        </w:tc>
        <w:tc>
          <w:tcPr>
            <w:tcW w:w="6956" w:type="dxa"/>
          </w:tcPr>
          <w:p w14:paraId="46E38899" w14:textId="77777777" w:rsidR="00401EFB" w:rsidRPr="00B65C82" w:rsidRDefault="00401EFB" w:rsidP="00401EFB">
            <w:pPr>
              <w:ind w:firstLine="0"/>
              <w:rPr>
                <w:sz w:val="28"/>
                <w:szCs w:val="28"/>
              </w:rPr>
            </w:pPr>
            <w:r w:rsidRPr="00B65C82">
              <w:rPr>
                <w:sz w:val="28"/>
                <w:szCs w:val="28"/>
              </w:rPr>
              <w:t>Âm tính</w:t>
            </w:r>
          </w:p>
        </w:tc>
      </w:tr>
    </w:tbl>
    <w:p w14:paraId="371C757A" w14:textId="144E3C66" w:rsidR="005B70C8" w:rsidRDefault="005B70C8" w:rsidP="005B70C8">
      <w:pPr>
        <w:ind w:firstLine="0"/>
        <w:rPr>
          <w:rFonts w:eastAsia="Calibri"/>
        </w:rPr>
      </w:pPr>
    </w:p>
    <w:p w14:paraId="186FCBD4" w14:textId="77777777" w:rsidR="005B70C8" w:rsidRDefault="005B70C8">
      <w:pPr>
        <w:rPr>
          <w:rFonts w:eastAsia="Calibri"/>
        </w:rPr>
      </w:pPr>
      <w:r>
        <w:rPr>
          <w:rFonts w:eastAsia="Calibri"/>
        </w:rPr>
        <w:br w:type="page"/>
      </w:r>
    </w:p>
    <w:p w14:paraId="2A86E6BA" w14:textId="0CD3AF8A" w:rsidR="00B009ED" w:rsidRDefault="005B70C8" w:rsidP="005B70C8">
      <w:pPr>
        <w:ind w:firstLine="0"/>
        <w:jc w:val="center"/>
        <w:rPr>
          <w:rFonts w:eastAsia="Calibri"/>
          <w:b/>
          <w:bCs/>
        </w:rPr>
      </w:pPr>
      <w:commentRangeStart w:id="11"/>
      <w:r w:rsidRPr="005B70C8">
        <w:rPr>
          <w:rFonts w:eastAsia="Calibri"/>
          <w:b/>
          <w:bCs/>
        </w:rPr>
        <w:lastRenderedPageBreak/>
        <w:t>DANH MỤC BẢNG</w:t>
      </w:r>
      <w:commentRangeEnd w:id="11"/>
      <w:r w:rsidR="002F5E3C">
        <w:rPr>
          <w:rStyle w:val="CommentReference"/>
        </w:rPr>
        <w:commentReference w:id="11"/>
      </w:r>
    </w:p>
    <w:p w14:paraId="3001EA45" w14:textId="77777777" w:rsidR="00B009ED" w:rsidRDefault="00B009ED">
      <w:pPr>
        <w:rPr>
          <w:rFonts w:eastAsia="Calibri"/>
          <w:b/>
          <w:bCs/>
        </w:rPr>
      </w:pPr>
      <w:r>
        <w:rPr>
          <w:rFonts w:eastAsia="Calibri"/>
          <w:b/>
          <w:bCs/>
        </w:rPr>
        <w:br w:type="page"/>
      </w:r>
    </w:p>
    <w:p w14:paraId="724CF158" w14:textId="6186142B" w:rsidR="002534CE" w:rsidRPr="005B70C8" w:rsidRDefault="00B009ED" w:rsidP="005B70C8">
      <w:pPr>
        <w:ind w:firstLine="0"/>
        <w:jc w:val="center"/>
        <w:rPr>
          <w:rFonts w:eastAsia="Calibri"/>
          <w:b/>
          <w:bCs/>
        </w:rPr>
      </w:pPr>
      <w:commentRangeStart w:id="12"/>
      <w:r>
        <w:rPr>
          <w:rFonts w:eastAsia="Calibri"/>
          <w:b/>
          <w:bCs/>
        </w:rPr>
        <w:lastRenderedPageBreak/>
        <w:t>DANH MỤC HÌNH VẼ</w:t>
      </w:r>
      <w:commentRangeEnd w:id="12"/>
      <w:r w:rsidR="00EC645C">
        <w:rPr>
          <w:rStyle w:val="CommentReference"/>
        </w:rPr>
        <w:commentReference w:id="12"/>
      </w:r>
    </w:p>
    <w:p w14:paraId="775800EF" w14:textId="09D51742" w:rsidR="002534CE" w:rsidRDefault="002534CE" w:rsidP="002534CE">
      <w:pPr>
        <w:rPr>
          <w:rFonts w:eastAsia="Calibri"/>
        </w:rPr>
      </w:pPr>
      <w:r>
        <w:rPr>
          <w:rFonts w:eastAsia="Calibri"/>
        </w:rPr>
        <w:br w:type="page"/>
      </w:r>
    </w:p>
    <w:p w14:paraId="59BDEBE8" w14:textId="3DB3D5C3" w:rsidR="00101135" w:rsidRDefault="00000000" w:rsidP="00C23165">
      <w:pPr>
        <w:pStyle w:val="TOCHeading"/>
        <w:rPr>
          <w:rFonts w:eastAsia="Calibri"/>
        </w:rPr>
      </w:pPr>
      <w:commentRangeStart w:id="13"/>
      <w:r>
        <w:rPr>
          <w:rFonts w:eastAsia="Calibri"/>
        </w:rPr>
        <w:lastRenderedPageBreak/>
        <w:t>MỤC LỤC</w:t>
      </w:r>
      <w:commentRangeEnd w:id="13"/>
      <w:r w:rsidR="00EC645C">
        <w:rPr>
          <w:rStyle w:val="CommentReference"/>
          <w:rFonts w:eastAsia="Times New Roman" w:cs="Times New Roman"/>
          <w:b w:val="0"/>
        </w:rPr>
        <w:commentReference w:id="13"/>
      </w:r>
    </w:p>
    <w:sdt>
      <w:sdtPr>
        <w:id w:val="523526400"/>
        <w:docPartObj>
          <w:docPartGallery w:val="Table of Contents"/>
          <w:docPartUnique/>
        </w:docPartObj>
      </w:sdtPr>
      <w:sdtContent>
        <w:p w14:paraId="03373651" w14:textId="4F82C5DC" w:rsidR="00436EF9" w:rsidRDefault="00000000">
          <w:pPr>
            <w:pStyle w:val="TOC1"/>
            <w:tabs>
              <w:tab w:val="right" w:leader="dot" w:pos="9111"/>
            </w:tabs>
            <w:rPr>
              <w:rFonts w:asciiTheme="minorHAnsi" w:eastAsiaTheme="minorEastAsia" w:hAnsiTheme="minorHAnsi" w:cstheme="minorBidi"/>
              <w:noProof/>
              <w:color w:val="auto"/>
              <w:sz w:val="22"/>
              <w:szCs w:val="22"/>
            </w:rPr>
          </w:pPr>
          <w:r>
            <w:fldChar w:fldCharType="begin"/>
          </w:r>
          <w:r>
            <w:instrText xml:space="preserve"> TOC \h \u \z </w:instrText>
          </w:r>
          <w:r>
            <w:fldChar w:fldCharType="separate"/>
          </w:r>
          <w:hyperlink w:anchor="_Toc126527698" w:history="1">
            <w:r w:rsidR="00436EF9" w:rsidRPr="0010768B">
              <w:rPr>
                <w:rStyle w:val="Hyperlink"/>
                <w:noProof/>
              </w:rPr>
              <w:t>ĐẶT VẤN ĐỀ</w:t>
            </w:r>
            <w:r w:rsidR="00436EF9">
              <w:rPr>
                <w:noProof/>
                <w:webHidden/>
              </w:rPr>
              <w:tab/>
            </w:r>
            <w:r w:rsidR="00436EF9">
              <w:rPr>
                <w:noProof/>
                <w:webHidden/>
              </w:rPr>
              <w:fldChar w:fldCharType="begin"/>
            </w:r>
            <w:r w:rsidR="00436EF9">
              <w:rPr>
                <w:noProof/>
                <w:webHidden/>
              </w:rPr>
              <w:instrText xml:space="preserve"> PAGEREF _Toc126527698 \h </w:instrText>
            </w:r>
            <w:r w:rsidR="00436EF9">
              <w:rPr>
                <w:noProof/>
                <w:webHidden/>
              </w:rPr>
            </w:r>
            <w:r w:rsidR="00436EF9">
              <w:rPr>
                <w:noProof/>
                <w:webHidden/>
              </w:rPr>
              <w:fldChar w:fldCharType="separate"/>
            </w:r>
            <w:r w:rsidR="00436EF9">
              <w:rPr>
                <w:noProof/>
                <w:webHidden/>
              </w:rPr>
              <w:t>13</w:t>
            </w:r>
            <w:r w:rsidR="00436EF9">
              <w:rPr>
                <w:noProof/>
                <w:webHidden/>
              </w:rPr>
              <w:fldChar w:fldCharType="end"/>
            </w:r>
          </w:hyperlink>
        </w:p>
        <w:p w14:paraId="782B8156" w14:textId="432AE2C3" w:rsidR="00436EF9" w:rsidRDefault="00000000">
          <w:pPr>
            <w:pStyle w:val="TOC1"/>
            <w:tabs>
              <w:tab w:val="right" w:leader="dot" w:pos="9111"/>
            </w:tabs>
            <w:rPr>
              <w:rFonts w:asciiTheme="minorHAnsi" w:eastAsiaTheme="minorEastAsia" w:hAnsiTheme="minorHAnsi" w:cstheme="minorBidi"/>
              <w:noProof/>
              <w:color w:val="auto"/>
              <w:sz w:val="22"/>
              <w:szCs w:val="22"/>
            </w:rPr>
          </w:pPr>
          <w:hyperlink w:anchor="_Toc126527699" w:history="1">
            <w:r w:rsidR="00436EF9" w:rsidRPr="0010768B">
              <w:rPr>
                <w:rStyle w:val="Hyperlink"/>
                <w:noProof/>
              </w:rPr>
              <w:t>Chương 1 – TỔNG QUAN</w:t>
            </w:r>
            <w:r w:rsidR="00436EF9">
              <w:rPr>
                <w:noProof/>
                <w:webHidden/>
              </w:rPr>
              <w:tab/>
            </w:r>
            <w:r w:rsidR="00436EF9">
              <w:rPr>
                <w:noProof/>
                <w:webHidden/>
              </w:rPr>
              <w:fldChar w:fldCharType="begin"/>
            </w:r>
            <w:r w:rsidR="00436EF9">
              <w:rPr>
                <w:noProof/>
                <w:webHidden/>
              </w:rPr>
              <w:instrText xml:space="preserve"> PAGEREF _Toc126527699 \h </w:instrText>
            </w:r>
            <w:r w:rsidR="00436EF9">
              <w:rPr>
                <w:noProof/>
                <w:webHidden/>
              </w:rPr>
            </w:r>
            <w:r w:rsidR="00436EF9">
              <w:rPr>
                <w:noProof/>
                <w:webHidden/>
              </w:rPr>
              <w:fldChar w:fldCharType="separate"/>
            </w:r>
            <w:r w:rsidR="00436EF9">
              <w:rPr>
                <w:noProof/>
                <w:webHidden/>
              </w:rPr>
              <w:t>15</w:t>
            </w:r>
            <w:r w:rsidR="00436EF9">
              <w:rPr>
                <w:noProof/>
                <w:webHidden/>
              </w:rPr>
              <w:fldChar w:fldCharType="end"/>
            </w:r>
          </w:hyperlink>
        </w:p>
        <w:p w14:paraId="380DBE20" w14:textId="2FFE1D59" w:rsidR="00436EF9" w:rsidRDefault="00000000">
          <w:pPr>
            <w:pStyle w:val="TOC2"/>
            <w:tabs>
              <w:tab w:val="right" w:leader="dot" w:pos="9111"/>
            </w:tabs>
            <w:rPr>
              <w:rFonts w:asciiTheme="minorHAnsi" w:eastAsiaTheme="minorEastAsia" w:hAnsiTheme="minorHAnsi" w:cstheme="minorBidi"/>
              <w:noProof/>
              <w:color w:val="auto"/>
              <w:sz w:val="22"/>
              <w:szCs w:val="22"/>
            </w:rPr>
          </w:pPr>
          <w:hyperlink w:anchor="_Toc126527700" w:history="1">
            <w:r w:rsidR="00436EF9" w:rsidRPr="0010768B">
              <w:rPr>
                <w:rStyle w:val="Hyperlink"/>
                <w:noProof/>
              </w:rPr>
              <w:t>1.1. Tình hình mắc lao hiện nay</w:t>
            </w:r>
            <w:r w:rsidR="00436EF9">
              <w:rPr>
                <w:noProof/>
                <w:webHidden/>
              </w:rPr>
              <w:tab/>
            </w:r>
            <w:r w:rsidR="00436EF9">
              <w:rPr>
                <w:noProof/>
                <w:webHidden/>
              </w:rPr>
              <w:fldChar w:fldCharType="begin"/>
            </w:r>
            <w:r w:rsidR="00436EF9">
              <w:rPr>
                <w:noProof/>
                <w:webHidden/>
              </w:rPr>
              <w:instrText xml:space="preserve"> PAGEREF _Toc126527700 \h </w:instrText>
            </w:r>
            <w:r w:rsidR="00436EF9">
              <w:rPr>
                <w:noProof/>
                <w:webHidden/>
              </w:rPr>
            </w:r>
            <w:r w:rsidR="00436EF9">
              <w:rPr>
                <w:noProof/>
                <w:webHidden/>
              </w:rPr>
              <w:fldChar w:fldCharType="separate"/>
            </w:r>
            <w:r w:rsidR="00436EF9">
              <w:rPr>
                <w:noProof/>
                <w:webHidden/>
              </w:rPr>
              <w:t>15</w:t>
            </w:r>
            <w:r w:rsidR="00436EF9">
              <w:rPr>
                <w:noProof/>
                <w:webHidden/>
              </w:rPr>
              <w:fldChar w:fldCharType="end"/>
            </w:r>
          </w:hyperlink>
        </w:p>
        <w:p w14:paraId="0243A22D" w14:textId="182F34A9"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01" w:history="1">
            <w:r w:rsidR="00436EF9" w:rsidRPr="0010768B">
              <w:rPr>
                <w:rStyle w:val="Hyperlink"/>
                <w:noProof/>
              </w:rPr>
              <w:t>1.1.1. Tình hình mắc lao trên thế giới</w:t>
            </w:r>
            <w:r w:rsidR="00436EF9">
              <w:rPr>
                <w:noProof/>
                <w:webHidden/>
              </w:rPr>
              <w:tab/>
            </w:r>
            <w:r w:rsidR="00436EF9">
              <w:rPr>
                <w:noProof/>
                <w:webHidden/>
              </w:rPr>
              <w:fldChar w:fldCharType="begin"/>
            </w:r>
            <w:r w:rsidR="00436EF9">
              <w:rPr>
                <w:noProof/>
                <w:webHidden/>
              </w:rPr>
              <w:instrText xml:space="preserve"> PAGEREF _Toc126527701 \h </w:instrText>
            </w:r>
            <w:r w:rsidR="00436EF9">
              <w:rPr>
                <w:noProof/>
                <w:webHidden/>
              </w:rPr>
            </w:r>
            <w:r w:rsidR="00436EF9">
              <w:rPr>
                <w:noProof/>
                <w:webHidden/>
              </w:rPr>
              <w:fldChar w:fldCharType="separate"/>
            </w:r>
            <w:r w:rsidR="00436EF9">
              <w:rPr>
                <w:noProof/>
                <w:webHidden/>
              </w:rPr>
              <w:t>15</w:t>
            </w:r>
            <w:r w:rsidR="00436EF9">
              <w:rPr>
                <w:noProof/>
                <w:webHidden/>
              </w:rPr>
              <w:fldChar w:fldCharType="end"/>
            </w:r>
          </w:hyperlink>
        </w:p>
        <w:p w14:paraId="77B155F0" w14:textId="3F43852B"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02" w:history="1">
            <w:r w:rsidR="00436EF9" w:rsidRPr="0010768B">
              <w:rPr>
                <w:rStyle w:val="Hyperlink"/>
                <w:noProof/>
              </w:rPr>
              <w:t>1.1.2. Tình hình mắc lao ở Việt Nam</w:t>
            </w:r>
            <w:r w:rsidR="00436EF9">
              <w:rPr>
                <w:noProof/>
                <w:webHidden/>
              </w:rPr>
              <w:tab/>
            </w:r>
            <w:r w:rsidR="00436EF9">
              <w:rPr>
                <w:noProof/>
                <w:webHidden/>
              </w:rPr>
              <w:fldChar w:fldCharType="begin"/>
            </w:r>
            <w:r w:rsidR="00436EF9">
              <w:rPr>
                <w:noProof/>
                <w:webHidden/>
              </w:rPr>
              <w:instrText xml:space="preserve"> PAGEREF _Toc126527702 \h </w:instrText>
            </w:r>
            <w:r w:rsidR="00436EF9">
              <w:rPr>
                <w:noProof/>
                <w:webHidden/>
              </w:rPr>
            </w:r>
            <w:r w:rsidR="00436EF9">
              <w:rPr>
                <w:noProof/>
                <w:webHidden/>
              </w:rPr>
              <w:fldChar w:fldCharType="separate"/>
            </w:r>
            <w:r w:rsidR="00436EF9">
              <w:rPr>
                <w:noProof/>
                <w:webHidden/>
              </w:rPr>
              <w:t>16</w:t>
            </w:r>
            <w:r w:rsidR="00436EF9">
              <w:rPr>
                <w:noProof/>
                <w:webHidden/>
              </w:rPr>
              <w:fldChar w:fldCharType="end"/>
            </w:r>
          </w:hyperlink>
        </w:p>
        <w:p w14:paraId="693ABDDE" w14:textId="6F36037E" w:rsidR="00436EF9" w:rsidRDefault="00000000">
          <w:pPr>
            <w:pStyle w:val="TOC2"/>
            <w:tabs>
              <w:tab w:val="right" w:leader="dot" w:pos="9111"/>
            </w:tabs>
            <w:rPr>
              <w:rFonts w:asciiTheme="minorHAnsi" w:eastAsiaTheme="minorEastAsia" w:hAnsiTheme="minorHAnsi" w:cstheme="minorBidi"/>
              <w:noProof/>
              <w:color w:val="auto"/>
              <w:sz w:val="22"/>
              <w:szCs w:val="22"/>
            </w:rPr>
          </w:pPr>
          <w:hyperlink w:anchor="_Toc126527703" w:history="1">
            <w:r w:rsidR="00436EF9" w:rsidRPr="0010768B">
              <w:rPr>
                <w:rStyle w:val="Hyperlink"/>
                <w:noProof/>
              </w:rPr>
              <w:t>1.2. Một số hiểu biết về bệnh lao phổi</w:t>
            </w:r>
            <w:r w:rsidR="00436EF9">
              <w:rPr>
                <w:noProof/>
                <w:webHidden/>
              </w:rPr>
              <w:tab/>
            </w:r>
            <w:r w:rsidR="00436EF9">
              <w:rPr>
                <w:noProof/>
                <w:webHidden/>
              </w:rPr>
              <w:fldChar w:fldCharType="begin"/>
            </w:r>
            <w:r w:rsidR="00436EF9">
              <w:rPr>
                <w:noProof/>
                <w:webHidden/>
              </w:rPr>
              <w:instrText xml:space="preserve"> PAGEREF _Toc126527703 \h </w:instrText>
            </w:r>
            <w:r w:rsidR="00436EF9">
              <w:rPr>
                <w:noProof/>
                <w:webHidden/>
              </w:rPr>
            </w:r>
            <w:r w:rsidR="00436EF9">
              <w:rPr>
                <w:noProof/>
                <w:webHidden/>
              </w:rPr>
              <w:fldChar w:fldCharType="separate"/>
            </w:r>
            <w:r w:rsidR="00436EF9">
              <w:rPr>
                <w:noProof/>
                <w:webHidden/>
              </w:rPr>
              <w:t>17</w:t>
            </w:r>
            <w:r w:rsidR="00436EF9">
              <w:rPr>
                <w:noProof/>
                <w:webHidden/>
              </w:rPr>
              <w:fldChar w:fldCharType="end"/>
            </w:r>
          </w:hyperlink>
        </w:p>
        <w:p w14:paraId="0D92CACA" w14:textId="1875F5B3"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04" w:history="1">
            <w:r w:rsidR="00436EF9" w:rsidRPr="0010768B">
              <w:rPr>
                <w:rStyle w:val="Hyperlink"/>
                <w:noProof/>
              </w:rPr>
              <w:t>1.2.1. Khái niệm cơ bản về bệnh lao phổi</w:t>
            </w:r>
            <w:r w:rsidR="00436EF9">
              <w:rPr>
                <w:noProof/>
                <w:webHidden/>
              </w:rPr>
              <w:tab/>
            </w:r>
            <w:r w:rsidR="00436EF9">
              <w:rPr>
                <w:noProof/>
                <w:webHidden/>
              </w:rPr>
              <w:fldChar w:fldCharType="begin"/>
            </w:r>
            <w:r w:rsidR="00436EF9">
              <w:rPr>
                <w:noProof/>
                <w:webHidden/>
              </w:rPr>
              <w:instrText xml:space="preserve"> PAGEREF _Toc126527704 \h </w:instrText>
            </w:r>
            <w:r w:rsidR="00436EF9">
              <w:rPr>
                <w:noProof/>
                <w:webHidden/>
              </w:rPr>
            </w:r>
            <w:r w:rsidR="00436EF9">
              <w:rPr>
                <w:noProof/>
                <w:webHidden/>
              </w:rPr>
              <w:fldChar w:fldCharType="separate"/>
            </w:r>
            <w:r w:rsidR="00436EF9">
              <w:rPr>
                <w:noProof/>
                <w:webHidden/>
              </w:rPr>
              <w:t>17</w:t>
            </w:r>
            <w:r w:rsidR="00436EF9">
              <w:rPr>
                <w:noProof/>
                <w:webHidden/>
              </w:rPr>
              <w:fldChar w:fldCharType="end"/>
            </w:r>
          </w:hyperlink>
        </w:p>
        <w:p w14:paraId="537A5264" w14:textId="39FB2723"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05" w:history="1">
            <w:r w:rsidR="00436EF9" w:rsidRPr="0010768B">
              <w:rPr>
                <w:rStyle w:val="Hyperlink"/>
                <w:noProof/>
              </w:rPr>
              <w:t>1.2.2. Đặc điểm lâm sàng bệnh lao phổi</w:t>
            </w:r>
            <w:r w:rsidR="00436EF9">
              <w:rPr>
                <w:noProof/>
                <w:webHidden/>
              </w:rPr>
              <w:tab/>
            </w:r>
            <w:r w:rsidR="00436EF9">
              <w:rPr>
                <w:noProof/>
                <w:webHidden/>
              </w:rPr>
              <w:fldChar w:fldCharType="begin"/>
            </w:r>
            <w:r w:rsidR="00436EF9">
              <w:rPr>
                <w:noProof/>
                <w:webHidden/>
              </w:rPr>
              <w:instrText xml:space="preserve"> PAGEREF _Toc126527705 \h </w:instrText>
            </w:r>
            <w:r w:rsidR="00436EF9">
              <w:rPr>
                <w:noProof/>
                <w:webHidden/>
              </w:rPr>
            </w:r>
            <w:r w:rsidR="00436EF9">
              <w:rPr>
                <w:noProof/>
                <w:webHidden/>
              </w:rPr>
              <w:fldChar w:fldCharType="separate"/>
            </w:r>
            <w:r w:rsidR="00436EF9">
              <w:rPr>
                <w:noProof/>
                <w:webHidden/>
              </w:rPr>
              <w:t>18</w:t>
            </w:r>
            <w:r w:rsidR="00436EF9">
              <w:rPr>
                <w:noProof/>
                <w:webHidden/>
              </w:rPr>
              <w:fldChar w:fldCharType="end"/>
            </w:r>
          </w:hyperlink>
        </w:p>
        <w:p w14:paraId="16B7AA36" w14:textId="10947234"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06" w:history="1">
            <w:r w:rsidR="00436EF9" w:rsidRPr="0010768B">
              <w:rPr>
                <w:rStyle w:val="Hyperlink"/>
                <w:noProof/>
              </w:rPr>
              <w:t>1.2.2.1. Triệu chứng toàn thân</w:t>
            </w:r>
            <w:r w:rsidR="00436EF9">
              <w:rPr>
                <w:noProof/>
                <w:webHidden/>
              </w:rPr>
              <w:tab/>
            </w:r>
            <w:r w:rsidR="00436EF9">
              <w:rPr>
                <w:noProof/>
                <w:webHidden/>
              </w:rPr>
              <w:fldChar w:fldCharType="begin"/>
            </w:r>
            <w:r w:rsidR="00436EF9">
              <w:rPr>
                <w:noProof/>
                <w:webHidden/>
              </w:rPr>
              <w:instrText xml:space="preserve"> PAGEREF _Toc126527706 \h </w:instrText>
            </w:r>
            <w:r w:rsidR="00436EF9">
              <w:rPr>
                <w:noProof/>
                <w:webHidden/>
              </w:rPr>
            </w:r>
            <w:r w:rsidR="00436EF9">
              <w:rPr>
                <w:noProof/>
                <w:webHidden/>
              </w:rPr>
              <w:fldChar w:fldCharType="separate"/>
            </w:r>
            <w:r w:rsidR="00436EF9">
              <w:rPr>
                <w:noProof/>
                <w:webHidden/>
              </w:rPr>
              <w:t>18</w:t>
            </w:r>
            <w:r w:rsidR="00436EF9">
              <w:rPr>
                <w:noProof/>
                <w:webHidden/>
              </w:rPr>
              <w:fldChar w:fldCharType="end"/>
            </w:r>
          </w:hyperlink>
        </w:p>
        <w:p w14:paraId="1F0991F7" w14:textId="2A2216BA"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07" w:history="1">
            <w:r w:rsidR="00436EF9" w:rsidRPr="0010768B">
              <w:rPr>
                <w:rStyle w:val="Hyperlink"/>
                <w:noProof/>
              </w:rPr>
              <w:t>1.2.2.2. Triệu chứng cơ năng</w:t>
            </w:r>
            <w:r w:rsidR="00436EF9">
              <w:rPr>
                <w:noProof/>
                <w:webHidden/>
              </w:rPr>
              <w:tab/>
            </w:r>
            <w:r w:rsidR="00436EF9">
              <w:rPr>
                <w:noProof/>
                <w:webHidden/>
              </w:rPr>
              <w:fldChar w:fldCharType="begin"/>
            </w:r>
            <w:r w:rsidR="00436EF9">
              <w:rPr>
                <w:noProof/>
                <w:webHidden/>
              </w:rPr>
              <w:instrText xml:space="preserve"> PAGEREF _Toc126527707 \h </w:instrText>
            </w:r>
            <w:r w:rsidR="00436EF9">
              <w:rPr>
                <w:noProof/>
                <w:webHidden/>
              </w:rPr>
            </w:r>
            <w:r w:rsidR="00436EF9">
              <w:rPr>
                <w:noProof/>
                <w:webHidden/>
              </w:rPr>
              <w:fldChar w:fldCharType="separate"/>
            </w:r>
            <w:r w:rsidR="00436EF9">
              <w:rPr>
                <w:noProof/>
                <w:webHidden/>
              </w:rPr>
              <w:t>18</w:t>
            </w:r>
            <w:r w:rsidR="00436EF9">
              <w:rPr>
                <w:noProof/>
                <w:webHidden/>
              </w:rPr>
              <w:fldChar w:fldCharType="end"/>
            </w:r>
          </w:hyperlink>
        </w:p>
        <w:p w14:paraId="4D317AFC" w14:textId="3C5D70A4"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08" w:history="1">
            <w:r w:rsidR="00436EF9" w:rsidRPr="0010768B">
              <w:rPr>
                <w:rStyle w:val="Hyperlink"/>
                <w:noProof/>
              </w:rPr>
              <w:t>1.2.2.3. Triệu chứng thực thể</w:t>
            </w:r>
            <w:r w:rsidR="00436EF9">
              <w:rPr>
                <w:noProof/>
                <w:webHidden/>
              </w:rPr>
              <w:tab/>
            </w:r>
            <w:r w:rsidR="00436EF9">
              <w:rPr>
                <w:noProof/>
                <w:webHidden/>
              </w:rPr>
              <w:fldChar w:fldCharType="begin"/>
            </w:r>
            <w:r w:rsidR="00436EF9">
              <w:rPr>
                <w:noProof/>
                <w:webHidden/>
              </w:rPr>
              <w:instrText xml:space="preserve"> PAGEREF _Toc126527708 \h </w:instrText>
            </w:r>
            <w:r w:rsidR="00436EF9">
              <w:rPr>
                <w:noProof/>
                <w:webHidden/>
              </w:rPr>
            </w:r>
            <w:r w:rsidR="00436EF9">
              <w:rPr>
                <w:noProof/>
                <w:webHidden/>
              </w:rPr>
              <w:fldChar w:fldCharType="separate"/>
            </w:r>
            <w:r w:rsidR="00436EF9">
              <w:rPr>
                <w:noProof/>
                <w:webHidden/>
              </w:rPr>
              <w:t>19</w:t>
            </w:r>
            <w:r w:rsidR="00436EF9">
              <w:rPr>
                <w:noProof/>
                <w:webHidden/>
              </w:rPr>
              <w:fldChar w:fldCharType="end"/>
            </w:r>
          </w:hyperlink>
        </w:p>
        <w:p w14:paraId="7E47EF9B" w14:textId="3492A16E"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09" w:history="1">
            <w:r w:rsidR="00436EF9" w:rsidRPr="0010768B">
              <w:rPr>
                <w:rStyle w:val="Hyperlink"/>
                <w:noProof/>
              </w:rPr>
              <w:t>1.2.3. Đặc điểm cận lâm sàng bệnh lao phổi</w:t>
            </w:r>
            <w:r w:rsidR="00436EF9">
              <w:rPr>
                <w:noProof/>
                <w:webHidden/>
              </w:rPr>
              <w:tab/>
            </w:r>
            <w:r w:rsidR="00436EF9">
              <w:rPr>
                <w:noProof/>
                <w:webHidden/>
              </w:rPr>
              <w:fldChar w:fldCharType="begin"/>
            </w:r>
            <w:r w:rsidR="00436EF9">
              <w:rPr>
                <w:noProof/>
                <w:webHidden/>
              </w:rPr>
              <w:instrText xml:space="preserve"> PAGEREF _Toc126527709 \h </w:instrText>
            </w:r>
            <w:r w:rsidR="00436EF9">
              <w:rPr>
                <w:noProof/>
                <w:webHidden/>
              </w:rPr>
            </w:r>
            <w:r w:rsidR="00436EF9">
              <w:rPr>
                <w:noProof/>
                <w:webHidden/>
              </w:rPr>
              <w:fldChar w:fldCharType="separate"/>
            </w:r>
            <w:r w:rsidR="00436EF9">
              <w:rPr>
                <w:noProof/>
                <w:webHidden/>
              </w:rPr>
              <w:t>19</w:t>
            </w:r>
            <w:r w:rsidR="00436EF9">
              <w:rPr>
                <w:noProof/>
                <w:webHidden/>
              </w:rPr>
              <w:fldChar w:fldCharType="end"/>
            </w:r>
          </w:hyperlink>
        </w:p>
        <w:p w14:paraId="28C01A40" w14:textId="681602A8"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10" w:history="1">
            <w:r w:rsidR="00436EF9" w:rsidRPr="0010768B">
              <w:rPr>
                <w:rStyle w:val="Hyperlink"/>
                <w:noProof/>
              </w:rPr>
              <w:t>1.2.3.1. Nhuộm soi trực tiếp tìm AFB</w:t>
            </w:r>
            <w:r w:rsidR="00436EF9">
              <w:rPr>
                <w:noProof/>
                <w:webHidden/>
              </w:rPr>
              <w:tab/>
            </w:r>
            <w:r w:rsidR="00436EF9">
              <w:rPr>
                <w:noProof/>
                <w:webHidden/>
              </w:rPr>
              <w:fldChar w:fldCharType="begin"/>
            </w:r>
            <w:r w:rsidR="00436EF9">
              <w:rPr>
                <w:noProof/>
                <w:webHidden/>
              </w:rPr>
              <w:instrText xml:space="preserve"> PAGEREF _Toc126527710 \h </w:instrText>
            </w:r>
            <w:r w:rsidR="00436EF9">
              <w:rPr>
                <w:noProof/>
                <w:webHidden/>
              </w:rPr>
            </w:r>
            <w:r w:rsidR="00436EF9">
              <w:rPr>
                <w:noProof/>
                <w:webHidden/>
              </w:rPr>
              <w:fldChar w:fldCharType="separate"/>
            </w:r>
            <w:r w:rsidR="00436EF9">
              <w:rPr>
                <w:noProof/>
                <w:webHidden/>
              </w:rPr>
              <w:t>19</w:t>
            </w:r>
            <w:r w:rsidR="00436EF9">
              <w:rPr>
                <w:noProof/>
                <w:webHidden/>
              </w:rPr>
              <w:fldChar w:fldCharType="end"/>
            </w:r>
          </w:hyperlink>
        </w:p>
        <w:p w14:paraId="6CBBD659" w14:textId="24D533E7"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11" w:history="1">
            <w:r w:rsidR="00436EF9" w:rsidRPr="0010768B">
              <w:rPr>
                <w:rStyle w:val="Hyperlink"/>
                <w:noProof/>
              </w:rPr>
              <w:t>1.2.3.2. Nuôi cấy tìm trực khuẩn lao</w:t>
            </w:r>
            <w:r w:rsidR="00436EF9">
              <w:rPr>
                <w:noProof/>
                <w:webHidden/>
              </w:rPr>
              <w:tab/>
            </w:r>
            <w:r w:rsidR="00436EF9">
              <w:rPr>
                <w:noProof/>
                <w:webHidden/>
              </w:rPr>
              <w:fldChar w:fldCharType="begin"/>
            </w:r>
            <w:r w:rsidR="00436EF9">
              <w:rPr>
                <w:noProof/>
                <w:webHidden/>
              </w:rPr>
              <w:instrText xml:space="preserve"> PAGEREF _Toc126527711 \h </w:instrText>
            </w:r>
            <w:r w:rsidR="00436EF9">
              <w:rPr>
                <w:noProof/>
                <w:webHidden/>
              </w:rPr>
            </w:r>
            <w:r w:rsidR="00436EF9">
              <w:rPr>
                <w:noProof/>
                <w:webHidden/>
              </w:rPr>
              <w:fldChar w:fldCharType="separate"/>
            </w:r>
            <w:r w:rsidR="00436EF9">
              <w:rPr>
                <w:noProof/>
                <w:webHidden/>
              </w:rPr>
              <w:t>20</w:t>
            </w:r>
            <w:r w:rsidR="00436EF9">
              <w:rPr>
                <w:noProof/>
                <w:webHidden/>
              </w:rPr>
              <w:fldChar w:fldCharType="end"/>
            </w:r>
          </w:hyperlink>
        </w:p>
        <w:p w14:paraId="7D1B1102" w14:textId="382398D6"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12" w:history="1">
            <w:r w:rsidR="00436EF9" w:rsidRPr="0010768B">
              <w:rPr>
                <w:rStyle w:val="Hyperlink"/>
                <w:noProof/>
              </w:rPr>
              <w:t>1.2.3.3. Phản ứng khuếch đại gen hay chuỗi polymer PCR MTB</w:t>
            </w:r>
            <w:r w:rsidR="00436EF9">
              <w:rPr>
                <w:noProof/>
                <w:webHidden/>
              </w:rPr>
              <w:tab/>
            </w:r>
            <w:r w:rsidR="00436EF9">
              <w:rPr>
                <w:noProof/>
                <w:webHidden/>
              </w:rPr>
              <w:fldChar w:fldCharType="begin"/>
            </w:r>
            <w:r w:rsidR="00436EF9">
              <w:rPr>
                <w:noProof/>
                <w:webHidden/>
              </w:rPr>
              <w:instrText xml:space="preserve"> PAGEREF _Toc126527712 \h </w:instrText>
            </w:r>
            <w:r w:rsidR="00436EF9">
              <w:rPr>
                <w:noProof/>
                <w:webHidden/>
              </w:rPr>
            </w:r>
            <w:r w:rsidR="00436EF9">
              <w:rPr>
                <w:noProof/>
                <w:webHidden/>
              </w:rPr>
              <w:fldChar w:fldCharType="separate"/>
            </w:r>
            <w:r w:rsidR="00436EF9">
              <w:rPr>
                <w:noProof/>
                <w:webHidden/>
              </w:rPr>
              <w:t>21</w:t>
            </w:r>
            <w:r w:rsidR="00436EF9">
              <w:rPr>
                <w:noProof/>
                <w:webHidden/>
              </w:rPr>
              <w:fldChar w:fldCharType="end"/>
            </w:r>
          </w:hyperlink>
        </w:p>
        <w:p w14:paraId="12688386" w14:textId="1F605B03"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13" w:history="1">
            <w:r w:rsidR="00436EF9" w:rsidRPr="0010768B">
              <w:rPr>
                <w:rStyle w:val="Hyperlink"/>
                <w:noProof/>
              </w:rPr>
              <w:t>1.2.3.4. Phản ứng da với tuberculin</w:t>
            </w:r>
            <w:r w:rsidR="00436EF9">
              <w:rPr>
                <w:noProof/>
                <w:webHidden/>
              </w:rPr>
              <w:tab/>
            </w:r>
            <w:r w:rsidR="00436EF9">
              <w:rPr>
                <w:noProof/>
                <w:webHidden/>
              </w:rPr>
              <w:fldChar w:fldCharType="begin"/>
            </w:r>
            <w:r w:rsidR="00436EF9">
              <w:rPr>
                <w:noProof/>
                <w:webHidden/>
              </w:rPr>
              <w:instrText xml:space="preserve"> PAGEREF _Toc126527713 \h </w:instrText>
            </w:r>
            <w:r w:rsidR="00436EF9">
              <w:rPr>
                <w:noProof/>
                <w:webHidden/>
              </w:rPr>
            </w:r>
            <w:r w:rsidR="00436EF9">
              <w:rPr>
                <w:noProof/>
                <w:webHidden/>
              </w:rPr>
              <w:fldChar w:fldCharType="separate"/>
            </w:r>
            <w:r w:rsidR="00436EF9">
              <w:rPr>
                <w:noProof/>
                <w:webHidden/>
              </w:rPr>
              <w:t>22</w:t>
            </w:r>
            <w:r w:rsidR="00436EF9">
              <w:rPr>
                <w:noProof/>
                <w:webHidden/>
              </w:rPr>
              <w:fldChar w:fldCharType="end"/>
            </w:r>
          </w:hyperlink>
        </w:p>
        <w:p w14:paraId="4E8A60A7" w14:textId="4A533577"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14" w:history="1">
            <w:r w:rsidR="00436EF9" w:rsidRPr="0010768B">
              <w:rPr>
                <w:rStyle w:val="Hyperlink"/>
                <w:noProof/>
              </w:rPr>
              <w:t>1.2.3.5. Xét nghiệm QuantiFERON-TB</w:t>
            </w:r>
            <w:r w:rsidR="00436EF9">
              <w:rPr>
                <w:noProof/>
                <w:webHidden/>
              </w:rPr>
              <w:tab/>
            </w:r>
            <w:r w:rsidR="00436EF9">
              <w:rPr>
                <w:noProof/>
                <w:webHidden/>
              </w:rPr>
              <w:fldChar w:fldCharType="begin"/>
            </w:r>
            <w:r w:rsidR="00436EF9">
              <w:rPr>
                <w:noProof/>
                <w:webHidden/>
              </w:rPr>
              <w:instrText xml:space="preserve"> PAGEREF _Toc126527714 \h </w:instrText>
            </w:r>
            <w:r w:rsidR="00436EF9">
              <w:rPr>
                <w:noProof/>
                <w:webHidden/>
              </w:rPr>
            </w:r>
            <w:r w:rsidR="00436EF9">
              <w:rPr>
                <w:noProof/>
                <w:webHidden/>
              </w:rPr>
              <w:fldChar w:fldCharType="separate"/>
            </w:r>
            <w:r w:rsidR="00436EF9">
              <w:rPr>
                <w:noProof/>
                <w:webHidden/>
              </w:rPr>
              <w:t>22</w:t>
            </w:r>
            <w:r w:rsidR="00436EF9">
              <w:rPr>
                <w:noProof/>
                <w:webHidden/>
              </w:rPr>
              <w:fldChar w:fldCharType="end"/>
            </w:r>
          </w:hyperlink>
        </w:p>
        <w:p w14:paraId="2DAAD09E" w14:textId="0E0867C9"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15" w:history="1">
            <w:r w:rsidR="00436EF9" w:rsidRPr="0010768B">
              <w:rPr>
                <w:rStyle w:val="Hyperlink"/>
                <w:noProof/>
              </w:rPr>
              <w:t>1.2.3.6. Xquang phổi thường quy</w:t>
            </w:r>
            <w:r w:rsidR="00436EF9">
              <w:rPr>
                <w:noProof/>
                <w:webHidden/>
              </w:rPr>
              <w:tab/>
            </w:r>
            <w:r w:rsidR="00436EF9">
              <w:rPr>
                <w:noProof/>
                <w:webHidden/>
              </w:rPr>
              <w:fldChar w:fldCharType="begin"/>
            </w:r>
            <w:r w:rsidR="00436EF9">
              <w:rPr>
                <w:noProof/>
                <w:webHidden/>
              </w:rPr>
              <w:instrText xml:space="preserve"> PAGEREF _Toc126527715 \h </w:instrText>
            </w:r>
            <w:r w:rsidR="00436EF9">
              <w:rPr>
                <w:noProof/>
                <w:webHidden/>
              </w:rPr>
            </w:r>
            <w:r w:rsidR="00436EF9">
              <w:rPr>
                <w:noProof/>
                <w:webHidden/>
              </w:rPr>
              <w:fldChar w:fldCharType="separate"/>
            </w:r>
            <w:r w:rsidR="00436EF9">
              <w:rPr>
                <w:noProof/>
                <w:webHidden/>
              </w:rPr>
              <w:t>23</w:t>
            </w:r>
            <w:r w:rsidR="00436EF9">
              <w:rPr>
                <w:noProof/>
                <w:webHidden/>
              </w:rPr>
              <w:fldChar w:fldCharType="end"/>
            </w:r>
          </w:hyperlink>
        </w:p>
        <w:p w14:paraId="0D121119" w14:textId="34C3C865"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16" w:history="1">
            <w:r w:rsidR="00436EF9" w:rsidRPr="0010768B">
              <w:rPr>
                <w:rStyle w:val="Hyperlink"/>
                <w:noProof/>
              </w:rPr>
              <w:t>1.2.4. Chẩn đoán xác định lao phổi</w:t>
            </w:r>
            <w:r w:rsidR="00436EF9">
              <w:rPr>
                <w:noProof/>
                <w:webHidden/>
              </w:rPr>
              <w:tab/>
            </w:r>
            <w:r w:rsidR="00436EF9">
              <w:rPr>
                <w:noProof/>
                <w:webHidden/>
              </w:rPr>
              <w:fldChar w:fldCharType="begin"/>
            </w:r>
            <w:r w:rsidR="00436EF9">
              <w:rPr>
                <w:noProof/>
                <w:webHidden/>
              </w:rPr>
              <w:instrText xml:space="preserve"> PAGEREF _Toc126527716 \h </w:instrText>
            </w:r>
            <w:r w:rsidR="00436EF9">
              <w:rPr>
                <w:noProof/>
                <w:webHidden/>
              </w:rPr>
            </w:r>
            <w:r w:rsidR="00436EF9">
              <w:rPr>
                <w:noProof/>
                <w:webHidden/>
              </w:rPr>
              <w:fldChar w:fldCharType="separate"/>
            </w:r>
            <w:r w:rsidR="00436EF9">
              <w:rPr>
                <w:noProof/>
                <w:webHidden/>
              </w:rPr>
              <w:t>24</w:t>
            </w:r>
            <w:r w:rsidR="00436EF9">
              <w:rPr>
                <w:noProof/>
                <w:webHidden/>
              </w:rPr>
              <w:fldChar w:fldCharType="end"/>
            </w:r>
          </w:hyperlink>
        </w:p>
        <w:p w14:paraId="09269B71" w14:textId="5529351C"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17" w:history="1">
            <w:r w:rsidR="00436EF9" w:rsidRPr="0010768B">
              <w:rPr>
                <w:rStyle w:val="Hyperlink"/>
                <w:noProof/>
              </w:rPr>
              <w:t>1.2.5. Phân loại chẩn đoán dựa theo xét nghiệm soi đờm trực tiếp tìm AFB</w:t>
            </w:r>
            <w:r w:rsidR="00436EF9">
              <w:rPr>
                <w:noProof/>
                <w:webHidden/>
              </w:rPr>
              <w:tab/>
            </w:r>
            <w:r w:rsidR="00436EF9">
              <w:rPr>
                <w:noProof/>
                <w:webHidden/>
              </w:rPr>
              <w:fldChar w:fldCharType="begin"/>
            </w:r>
            <w:r w:rsidR="00436EF9">
              <w:rPr>
                <w:noProof/>
                <w:webHidden/>
              </w:rPr>
              <w:instrText xml:space="preserve"> PAGEREF _Toc126527717 \h </w:instrText>
            </w:r>
            <w:r w:rsidR="00436EF9">
              <w:rPr>
                <w:noProof/>
                <w:webHidden/>
              </w:rPr>
            </w:r>
            <w:r w:rsidR="00436EF9">
              <w:rPr>
                <w:noProof/>
                <w:webHidden/>
              </w:rPr>
              <w:fldChar w:fldCharType="separate"/>
            </w:r>
            <w:r w:rsidR="00436EF9">
              <w:rPr>
                <w:noProof/>
                <w:webHidden/>
              </w:rPr>
              <w:t>25</w:t>
            </w:r>
            <w:r w:rsidR="00436EF9">
              <w:rPr>
                <w:noProof/>
                <w:webHidden/>
              </w:rPr>
              <w:fldChar w:fldCharType="end"/>
            </w:r>
          </w:hyperlink>
        </w:p>
        <w:p w14:paraId="2925E9BC" w14:textId="3BC67572"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18" w:history="1">
            <w:r w:rsidR="00436EF9" w:rsidRPr="0010768B">
              <w:rPr>
                <w:rStyle w:val="Hyperlink"/>
                <w:noProof/>
              </w:rPr>
              <w:t>1.2.6. Lao phổi kháng thuốc</w:t>
            </w:r>
            <w:r w:rsidR="00436EF9">
              <w:rPr>
                <w:noProof/>
                <w:webHidden/>
              </w:rPr>
              <w:tab/>
            </w:r>
            <w:r w:rsidR="00436EF9">
              <w:rPr>
                <w:noProof/>
                <w:webHidden/>
              </w:rPr>
              <w:fldChar w:fldCharType="begin"/>
            </w:r>
            <w:r w:rsidR="00436EF9">
              <w:rPr>
                <w:noProof/>
                <w:webHidden/>
              </w:rPr>
              <w:instrText xml:space="preserve"> PAGEREF _Toc126527718 \h </w:instrText>
            </w:r>
            <w:r w:rsidR="00436EF9">
              <w:rPr>
                <w:noProof/>
                <w:webHidden/>
              </w:rPr>
            </w:r>
            <w:r w:rsidR="00436EF9">
              <w:rPr>
                <w:noProof/>
                <w:webHidden/>
              </w:rPr>
              <w:fldChar w:fldCharType="separate"/>
            </w:r>
            <w:r w:rsidR="00436EF9">
              <w:rPr>
                <w:noProof/>
                <w:webHidden/>
              </w:rPr>
              <w:t>25</w:t>
            </w:r>
            <w:r w:rsidR="00436EF9">
              <w:rPr>
                <w:noProof/>
                <w:webHidden/>
              </w:rPr>
              <w:fldChar w:fldCharType="end"/>
            </w:r>
          </w:hyperlink>
        </w:p>
        <w:p w14:paraId="2E84A72B" w14:textId="6F287AF1"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19" w:history="1">
            <w:r w:rsidR="00436EF9" w:rsidRPr="0010768B">
              <w:rPr>
                <w:rStyle w:val="Hyperlink"/>
                <w:noProof/>
              </w:rPr>
              <w:t>1.2.6.1. Định nghĩa lao phổi kháng thuốc</w:t>
            </w:r>
            <w:r w:rsidR="00436EF9">
              <w:rPr>
                <w:noProof/>
                <w:webHidden/>
              </w:rPr>
              <w:tab/>
            </w:r>
            <w:r w:rsidR="00436EF9">
              <w:rPr>
                <w:noProof/>
                <w:webHidden/>
              </w:rPr>
              <w:fldChar w:fldCharType="begin"/>
            </w:r>
            <w:r w:rsidR="00436EF9">
              <w:rPr>
                <w:noProof/>
                <w:webHidden/>
              </w:rPr>
              <w:instrText xml:space="preserve"> PAGEREF _Toc126527719 \h </w:instrText>
            </w:r>
            <w:r w:rsidR="00436EF9">
              <w:rPr>
                <w:noProof/>
                <w:webHidden/>
              </w:rPr>
            </w:r>
            <w:r w:rsidR="00436EF9">
              <w:rPr>
                <w:noProof/>
                <w:webHidden/>
              </w:rPr>
              <w:fldChar w:fldCharType="separate"/>
            </w:r>
            <w:r w:rsidR="00436EF9">
              <w:rPr>
                <w:noProof/>
                <w:webHidden/>
              </w:rPr>
              <w:t>25</w:t>
            </w:r>
            <w:r w:rsidR="00436EF9">
              <w:rPr>
                <w:noProof/>
                <w:webHidden/>
              </w:rPr>
              <w:fldChar w:fldCharType="end"/>
            </w:r>
          </w:hyperlink>
        </w:p>
        <w:p w14:paraId="320DD63E" w14:textId="145DE98B"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20" w:history="1">
            <w:r w:rsidR="00436EF9" w:rsidRPr="0010768B">
              <w:rPr>
                <w:rStyle w:val="Hyperlink"/>
                <w:noProof/>
              </w:rPr>
              <w:t>1.2.6.2. Phân loại bệnh nhân dựa trên tình trạng kháng thuốc</w:t>
            </w:r>
            <w:r w:rsidR="00436EF9">
              <w:rPr>
                <w:noProof/>
                <w:webHidden/>
              </w:rPr>
              <w:tab/>
            </w:r>
            <w:r w:rsidR="00436EF9">
              <w:rPr>
                <w:noProof/>
                <w:webHidden/>
              </w:rPr>
              <w:fldChar w:fldCharType="begin"/>
            </w:r>
            <w:r w:rsidR="00436EF9">
              <w:rPr>
                <w:noProof/>
                <w:webHidden/>
              </w:rPr>
              <w:instrText xml:space="preserve"> PAGEREF _Toc126527720 \h </w:instrText>
            </w:r>
            <w:r w:rsidR="00436EF9">
              <w:rPr>
                <w:noProof/>
                <w:webHidden/>
              </w:rPr>
            </w:r>
            <w:r w:rsidR="00436EF9">
              <w:rPr>
                <w:noProof/>
                <w:webHidden/>
              </w:rPr>
              <w:fldChar w:fldCharType="separate"/>
            </w:r>
            <w:r w:rsidR="00436EF9">
              <w:rPr>
                <w:noProof/>
                <w:webHidden/>
              </w:rPr>
              <w:t>25</w:t>
            </w:r>
            <w:r w:rsidR="00436EF9">
              <w:rPr>
                <w:noProof/>
                <w:webHidden/>
              </w:rPr>
              <w:fldChar w:fldCharType="end"/>
            </w:r>
          </w:hyperlink>
        </w:p>
        <w:p w14:paraId="57E0D626" w14:textId="2C95C427"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21" w:history="1">
            <w:r w:rsidR="00436EF9" w:rsidRPr="0010768B">
              <w:rPr>
                <w:rStyle w:val="Hyperlink"/>
                <w:noProof/>
              </w:rPr>
              <w:t>1.2.6. Các yếu tố thuận lợi gây bệnh lao phổi</w:t>
            </w:r>
            <w:r w:rsidR="00436EF9">
              <w:rPr>
                <w:noProof/>
                <w:webHidden/>
              </w:rPr>
              <w:tab/>
            </w:r>
            <w:r w:rsidR="00436EF9">
              <w:rPr>
                <w:noProof/>
                <w:webHidden/>
              </w:rPr>
              <w:fldChar w:fldCharType="begin"/>
            </w:r>
            <w:r w:rsidR="00436EF9">
              <w:rPr>
                <w:noProof/>
                <w:webHidden/>
              </w:rPr>
              <w:instrText xml:space="preserve"> PAGEREF _Toc126527721 \h </w:instrText>
            </w:r>
            <w:r w:rsidR="00436EF9">
              <w:rPr>
                <w:noProof/>
                <w:webHidden/>
              </w:rPr>
            </w:r>
            <w:r w:rsidR="00436EF9">
              <w:rPr>
                <w:noProof/>
                <w:webHidden/>
              </w:rPr>
              <w:fldChar w:fldCharType="separate"/>
            </w:r>
            <w:r w:rsidR="00436EF9">
              <w:rPr>
                <w:noProof/>
                <w:webHidden/>
              </w:rPr>
              <w:t>26</w:t>
            </w:r>
            <w:r w:rsidR="00436EF9">
              <w:rPr>
                <w:noProof/>
                <w:webHidden/>
              </w:rPr>
              <w:fldChar w:fldCharType="end"/>
            </w:r>
          </w:hyperlink>
        </w:p>
        <w:p w14:paraId="67845089" w14:textId="53FDCE2D" w:rsidR="00436EF9" w:rsidRDefault="00000000">
          <w:pPr>
            <w:pStyle w:val="TOC2"/>
            <w:tabs>
              <w:tab w:val="right" w:leader="dot" w:pos="9111"/>
            </w:tabs>
            <w:rPr>
              <w:rFonts w:asciiTheme="minorHAnsi" w:eastAsiaTheme="minorEastAsia" w:hAnsiTheme="minorHAnsi" w:cstheme="minorBidi"/>
              <w:noProof/>
              <w:color w:val="auto"/>
              <w:sz w:val="22"/>
              <w:szCs w:val="22"/>
            </w:rPr>
          </w:pPr>
          <w:hyperlink w:anchor="_Toc126527722" w:history="1">
            <w:r w:rsidR="00436EF9" w:rsidRPr="0010768B">
              <w:rPr>
                <w:rStyle w:val="Hyperlink"/>
                <w:noProof/>
              </w:rPr>
              <w:t>1.3. Dinh dưỡng bệnh nhân lao phổi</w:t>
            </w:r>
            <w:r w:rsidR="00436EF9">
              <w:rPr>
                <w:noProof/>
                <w:webHidden/>
              </w:rPr>
              <w:tab/>
            </w:r>
            <w:r w:rsidR="00436EF9">
              <w:rPr>
                <w:noProof/>
                <w:webHidden/>
              </w:rPr>
              <w:fldChar w:fldCharType="begin"/>
            </w:r>
            <w:r w:rsidR="00436EF9">
              <w:rPr>
                <w:noProof/>
                <w:webHidden/>
              </w:rPr>
              <w:instrText xml:space="preserve"> PAGEREF _Toc126527722 \h </w:instrText>
            </w:r>
            <w:r w:rsidR="00436EF9">
              <w:rPr>
                <w:noProof/>
                <w:webHidden/>
              </w:rPr>
            </w:r>
            <w:r w:rsidR="00436EF9">
              <w:rPr>
                <w:noProof/>
                <w:webHidden/>
              </w:rPr>
              <w:fldChar w:fldCharType="separate"/>
            </w:r>
            <w:r w:rsidR="00436EF9">
              <w:rPr>
                <w:noProof/>
                <w:webHidden/>
              </w:rPr>
              <w:t>27</w:t>
            </w:r>
            <w:r w:rsidR="00436EF9">
              <w:rPr>
                <w:noProof/>
                <w:webHidden/>
              </w:rPr>
              <w:fldChar w:fldCharType="end"/>
            </w:r>
          </w:hyperlink>
        </w:p>
        <w:p w14:paraId="5A1284B7" w14:textId="5A131A2F"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23" w:history="1">
            <w:r w:rsidR="00436EF9" w:rsidRPr="0010768B">
              <w:rPr>
                <w:rStyle w:val="Hyperlink"/>
                <w:noProof/>
              </w:rPr>
              <w:t>1.3.1. Khái niệm cơ bản về dinh dưỡng</w:t>
            </w:r>
            <w:r w:rsidR="00436EF9">
              <w:rPr>
                <w:noProof/>
                <w:webHidden/>
              </w:rPr>
              <w:tab/>
            </w:r>
            <w:r w:rsidR="00436EF9">
              <w:rPr>
                <w:noProof/>
                <w:webHidden/>
              </w:rPr>
              <w:fldChar w:fldCharType="begin"/>
            </w:r>
            <w:r w:rsidR="00436EF9">
              <w:rPr>
                <w:noProof/>
                <w:webHidden/>
              </w:rPr>
              <w:instrText xml:space="preserve"> PAGEREF _Toc126527723 \h </w:instrText>
            </w:r>
            <w:r w:rsidR="00436EF9">
              <w:rPr>
                <w:noProof/>
                <w:webHidden/>
              </w:rPr>
            </w:r>
            <w:r w:rsidR="00436EF9">
              <w:rPr>
                <w:noProof/>
                <w:webHidden/>
              </w:rPr>
              <w:fldChar w:fldCharType="separate"/>
            </w:r>
            <w:r w:rsidR="00436EF9">
              <w:rPr>
                <w:noProof/>
                <w:webHidden/>
              </w:rPr>
              <w:t>27</w:t>
            </w:r>
            <w:r w:rsidR="00436EF9">
              <w:rPr>
                <w:noProof/>
                <w:webHidden/>
              </w:rPr>
              <w:fldChar w:fldCharType="end"/>
            </w:r>
          </w:hyperlink>
        </w:p>
        <w:p w14:paraId="137A3E5E" w14:textId="00E537AE"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24" w:history="1">
            <w:r w:rsidR="00436EF9" w:rsidRPr="0010768B">
              <w:rPr>
                <w:rStyle w:val="Hyperlink"/>
                <w:noProof/>
              </w:rPr>
              <w:t>1.3.2. Mối liên quan giữa dinh dưỡng và bệnh lao phổi</w:t>
            </w:r>
            <w:r w:rsidR="00436EF9">
              <w:rPr>
                <w:noProof/>
                <w:webHidden/>
              </w:rPr>
              <w:tab/>
            </w:r>
            <w:r w:rsidR="00436EF9">
              <w:rPr>
                <w:noProof/>
                <w:webHidden/>
              </w:rPr>
              <w:fldChar w:fldCharType="begin"/>
            </w:r>
            <w:r w:rsidR="00436EF9">
              <w:rPr>
                <w:noProof/>
                <w:webHidden/>
              </w:rPr>
              <w:instrText xml:space="preserve"> PAGEREF _Toc126527724 \h </w:instrText>
            </w:r>
            <w:r w:rsidR="00436EF9">
              <w:rPr>
                <w:noProof/>
                <w:webHidden/>
              </w:rPr>
            </w:r>
            <w:r w:rsidR="00436EF9">
              <w:rPr>
                <w:noProof/>
                <w:webHidden/>
              </w:rPr>
              <w:fldChar w:fldCharType="separate"/>
            </w:r>
            <w:r w:rsidR="00436EF9">
              <w:rPr>
                <w:noProof/>
                <w:webHidden/>
              </w:rPr>
              <w:t>27</w:t>
            </w:r>
            <w:r w:rsidR="00436EF9">
              <w:rPr>
                <w:noProof/>
                <w:webHidden/>
              </w:rPr>
              <w:fldChar w:fldCharType="end"/>
            </w:r>
          </w:hyperlink>
        </w:p>
        <w:p w14:paraId="53B7667A" w14:textId="65C49DF1" w:rsidR="00436EF9" w:rsidRDefault="00000000">
          <w:pPr>
            <w:pStyle w:val="TOC2"/>
            <w:tabs>
              <w:tab w:val="right" w:leader="dot" w:pos="9111"/>
            </w:tabs>
            <w:rPr>
              <w:rFonts w:asciiTheme="minorHAnsi" w:eastAsiaTheme="minorEastAsia" w:hAnsiTheme="minorHAnsi" w:cstheme="minorBidi"/>
              <w:noProof/>
              <w:color w:val="auto"/>
              <w:sz w:val="22"/>
              <w:szCs w:val="22"/>
            </w:rPr>
          </w:pPr>
          <w:hyperlink w:anchor="_Toc126527725" w:history="1">
            <w:r w:rsidR="00436EF9" w:rsidRPr="0010768B">
              <w:rPr>
                <w:rStyle w:val="Hyperlink"/>
                <w:noProof/>
              </w:rPr>
              <w:t>1.4. Một số phương pháp đánh giá tình trạng dinh dưỡng của bệnh nhân</w:t>
            </w:r>
            <w:r w:rsidR="00436EF9">
              <w:rPr>
                <w:noProof/>
                <w:webHidden/>
              </w:rPr>
              <w:tab/>
            </w:r>
            <w:r w:rsidR="00436EF9">
              <w:rPr>
                <w:noProof/>
                <w:webHidden/>
              </w:rPr>
              <w:fldChar w:fldCharType="begin"/>
            </w:r>
            <w:r w:rsidR="00436EF9">
              <w:rPr>
                <w:noProof/>
                <w:webHidden/>
              </w:rPr>
              <w:instrText xml:space="preserve"> PAGEREF _Toc126527725 \h </w:instrText>
            </w:r>
            <w:r w:rsidR="00436EF9">
              <w:rPr>
                <w:noProof/>
                <w:webHidden/>
              </w:rPr>
            </w:r>
            <w:r w:rsidR="00436EF9">
              <w:rPr>
                <w:noProof/>
                <w:webHidden/>
              </w:rPr>
              <w:fldChar w:fldCharType="separate"/>
            </w:r>
            <w:r w:rsidR="00436EF9">
              <w:rPr>
                <w:noProof/>
                <w:webHidden/>
              </w:rPr>
              <w:t>28</w:t>
            </w:r>
            <w:r w:rsidR="00436EF9">
              <w:rPr>
                <w:noProof/>
                <w:webHidden/>
              </w:rPr>
              <w:fldChar w:fldCharType="end"/>
            </w:r>
          </w:hyperlink>
        </w:p>
        <w:p w14:paraId="3DE3375A" w14:textId="309A9B99"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26" w:history="1">
            <w:r w:rsidR="00436EF9" w:rsidRPr="0010768B">
              <w:rPr>
                <w:rStyle w:val="Hyperlink"/>
                <w:noProof/>
              </w:rPr>
              <w:t>1.4.1. Chỉ số khối cơ thể</w:t>
            </w:r>
            <w:r w:rsidR="00436EF9">
              <w:rPr>
                <w:noProof/>
                <w:webHidden/>
              </w:rPr>
              <w:tab/>
            </w:r>
            <w:r w:rsidR="00436EF9">
              <w:rPr>
                <w:noProof/>
                <w:webHidden/>
              </w:rPr>
              <w:fldChar w:fldCharType="begin"/>
            </w:r>
            <w:r w:rsidR="00436EF9">
              <w:rPr>
                <w:noProof/>
                <w:webHidden/>
              </w:rPr>
              <w:instrText xml:space="preserve"> PAGEREF _Toc126527726 \h </w:instrText>
            </w:r>
            <w:r w:rsidR="00436EF9">
              <w:rPr>
                <w:noProof/>
                <w:webHidden/>
              </w:rPr>
            </w:r>
            <w:r w:rsidR="00436EF9">
              <w:rPr>
                <w:noProof/>
                <w:webHidden/>
              </w:rPr>
              <w:fldChar w:fldCharType="separate"/>
            </w:r>
            <w:r w:rsidR="00436EF9">
              <w:rPr>
                <w:noProof/>
                <w:webHidden/>
              </w:rPr>
              <w:t>29</w:t>
            </w:r>
            <w:r w:rsidR="00436EF9">
              <w:rPr>
                <w:noProof/>
                <w:webHidden/>
              </w:rPr>
              <w:fldChar w:fldCharType="end"/>
            </w:r>
          </w:hyperlink>
        </w:p>
        <w:p w14:paraId="50CF5A26" w14:textId="23D26F68"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27" w:history="1">
            <w:r w:rsidR="00436EF9" w:rsidRPr="0010768B">
              <w:rPr>
                <w:rStyle w:val="Hyperlink"/>
                <w:noProof/>
              </w:rPr>
              <w:t>1.4.2. Phương pháp SGA</w:t>
            </w:r>
            <w:r w:rsidR="00436EF9">
              <w:rPr>
                <w:noProof/>
                <w:webHidden/>
              </w:rPr>
              <w:tab/>
            </w:r>
            <w:r w:rsidR="00436EF9">
              <w:rPr>
                <w:noProof/>
                <w:webHidden/>
              </w:rPr>
              <w:fldChar w:fldCharType="begin"/>
            </w:r>
            <w:r w:rsidR="00436EF9">
              <w:rPr>
                <w:noProof/>
                <w:webHidden/>
              </w:rPr>
              <w:instrText xml:space="preserve"> PAGEREF _Toc126527727 \h </w:instrText>
            </w:r>
            <w:r w:rsidR="00436EF9">
              <w:rPr>
                <w:noProof/>
                <w:webHidden/>
              </w:rPr>
            </w:r>
            <w:r w:rsidR="00436EF9">
              <w:rPr>
                <w:noProof/>
                <w:webHidden/>
              </w:rPr>
              <w:fldChar w:fldCharType="separate"/>
            </w:r>
            <w:r w:rsidR="00436EF9">
              <w:rPr>
                <w:noProof/>
                <w:webHidden/>
              </w:rPr>
              <w:t>32</w:t>
            </w:r>
            <w:r w:rsidR="00436EF9">
              <w:rPr>
                <w:noProof/>
                <w:webHidden/>
              </w:rPr>
              <w:fldChar w:fldCharType="end"/>
            </w:r>
          </w:hyperlink>
        </w:p>
        <w:p w14:paraId="3DC25792" w14:textId="7F977C69" w:rsidR="00436EF9" w:rsidRDefault="00000000">
          <w:pPr>
            <w:pStyle w:val="TOC1"/>
            <w:tabs>
              <w:tab w:val="right" w:leader="dot" w:pos="9111"/>
            </w:tabs>
            <w:rPr>
              <w:rFonts w:asciiTheme="minorHAnsi" w:eastAsiaTheme="minorEastAsia" w:hAnsiTheme="minorHAnsi" w:cstheme="minorBidi"/>
              <w:noProof/>
              <w:color w:val="auto"/>
              <w:sz w:val="22"/>
              <w:szCs w:val="22"/>
            </w:rPr>
          </w:pPr>
          <w:hyperlink w:anchor="_Toc126527728" w:history="1">
            <w:r w:rsidR="00436EF9" w:rsidRPr="0010768B">
              <w:rPr>
                <w:rStyle w:val="Hyperlink"/>
                <w:noProof/>
              </w:rPr>
              <w:t>Chương 2 - ĐỐI TƯỢNG VÀ PHƯƠNG PHÁP NGHIÊN CỨU</w:t>
            </w:r>
            <w:r w:rsidR="00436EF9">
              <w:rPr>
                <w:noProof/>
                <w:webHidden/>
              </w:rPr>
              <w:tab/>
            </w:r>
            <w:r w:rsidR="00436EF9">
              <w:rPr>
                <w:noProof/>
                <w:webHidden/>
              </w:rPr>
              <w:fldChar w:fldCharType="begin"/>
            </w:r>
            <w:r w:rsidR="00436EF9">
              <w:rPr>
                <w:noProof/>
                <w:webHidden/>
              </w:rPr>
              <w:instrText xml:space="preserve"> PAGEREF _Toc126527728 \h </w:instrText>
            </w:r>
            <w:r w:rsidR="00436EF9">
              <w:rPr>
                <w:noProof/>
                <w:webHidden/>
              </w:rPr>
            </w:r>
            <w:r w:rsidR="00436EF9">
              <w:rPr>
                <w:noProof/>
                <w:webHidden/>
              </w:rPr>
              <w:fldChar w:fldCharType="separate"/>
            </w:r>
            <w:r w:rsidR="00436EF9">
              <w:rPr>
                <w:noProof/>
                <w:webHidden/>
              </w:rPr>
              <w:t>36</w:t>
            </w:r>
            <w:r w:rsidR="00436EF9">
              <w:rPr>
                <w:noProof/>
                <w:webHidden/>
              </w:rPr>
              <w:fldChar w:fldCharType="end"/>
            </w:r>
          </w:hyperlink>
        </w:p>
        <w:p w14:paraId="63A647DD" w14:textId="5448A2F1" w:rsidR="00436EF9" w:rsidRDefault="00000000">
          <w:pPr>
            <w:pStyle w:val="TOC2"/>
            <w:tabs>
              <w:tab w:val="right" w:leader="dot" w:pos="9111"/>
            </w:tabs>
            <w:rPr>
              <w:rFonts w:asciiTheme="minorHAnsi" w:eastAsiaTheme="minorEastAsia" w:hAnsiTheme="minorHAnsi" w:cstheme="minorBidi"/>
              <w:noProof/>
              <w:color w:val="auto"/>
              <w:sz w:val="22"/>
              <w:szCs w:val="22"/>
            </w:rPr>
          </w:pPr>
          <w:hyperlink w:anchor="_Toc126527729" w:history="1">
            <w:r w:rsidR="00436EF9" w:rsidRPr="0010768B">
              <w:rPr>
                <w:rStyle w:val="Hyperlink"/>
                <w:noProof/>
              </w:rPr>
              <w:t>2.1. Đối tượng, thời gian và địa điểm nghiên cứu</w:t>
            </w:r>
            <w:r w:rsidR="00436EF9">
              <w:rPr>
                <w:noProof/>
                <w:webHidden/>
              </w:rPr>
              <w:tab/>
            </w:r>
            <w:r w:rsidR="00436EF9">
              <w:rPr>
                <w:noProof/>
                <w:webHidden/>
              </w:rPr>
              <w:fldChar w:fldCharType="begin"/>
            </w:r>
            <w:r w:rsidR="00436EF9">
              <w:rPr>
                <w:noProof/>
                <w:webHidden/>
              </w:rPr>
              <w:instrText xml:space="preserve"> PAGEREF _Toc126527729 \h </w:instrText>
            </w:r>
            <w:r w:rsidR="00436EF9">
              <w:rPr>
                <w:noProof/>
                <w:webHidden/>
              </w:rPr>
            </w:r>
            <w:r w:rsidR="00436EF9">
              <w:rPr>
                <w:noProof/>
                <w:webHidden/>
              </w:rPr>
              <w:fldChar w:fldCharType="separate"/>
            </w:r>
            <w:r w:rsidR="00436EF9">
              <w:rPr>
                <w:noProof/>
                <w:webHidden/>
              </w:rPr>
              <w:t>36</w:t>
            </w:r>
            <w:r w:rsidR="00436EF9">
              <w:rPr>
                <w:noProof/>
                <w:webHidden/>
              </w:rPr>
              <w:fldChar w:fldCharType="end"/>
            </w:r>
          </w:hyperlink>
        </w:p>
        <w:p w14:paraId="7D1FE297" w14:textId="68EFF370"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30" w:history="1">
            <w:r w:rsidR="00436EF9" w:rsidRPr="0010768B">
              <w:rPr>
                <w:rStyle w:val="Hyperlink"/>
                <w:noProof/>
              </w:rPr>
              <w:t>2.1.1. Đối tượng nghiên cứu</w:t>
            </w:r>
            <w:r w:rsidR="00436EF9">
              <w:rPr>
                <w:noProof/>
                <w:webHidden/>
              </w:rPr>
              <w:tab/>
            </w:r>
            <w:r w:rsidR="00436EF9">
              <w:rPr>
                <w:noProof/>
                <w:webHidden/>
              </w:rPr>
              <w:fldChar w:fldCharType="begin"/>
            </w:r>
            <w:r w:rsidR="00436EF9">
              <w:rPr>
                <w:noProof/>
                <w:webHidden/>
              </w:rPr>
              <w:instrText xml:space="preserve"> PAGEREF _Toc126527730 \h </w:instrText>
            </w:r>
            <w:r w:rsidR="00436EF9">
              <w:rPr>
                <w:noProof/>
                <w:webHidden/>
              </w:rPr>
            </w:r>
            <w:r w:rsidR="00436EF9">
              <w:rPr>
                <w:noProof/>
                <w:webHidden/>
              </w:rPr>
              <w:fldChar w:fldCharType="separate"/>
            </w:r>
            <w:r w:rsidR="00436EF9">
              <w:rPr>
                <w:noProof/>
                <w:webHidden/>
              </w:rPr>
              <w:t>36</w:t>
            </w:r>
            <w:r w:rsidR="00436EF9">
              <w:rPr>
                <w:noProof/>
                <w:webHidden/>
              </w:rPr>
              <w:fldChar w:fldCharType="end"/>
            </w:r>
          </w:hyperlink>
        </w:p>
        <w:p w14:paraId="4B44BDFB" w14:textId="6B330037"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31" w:history="1">
            <w:r w:rsidR="00436EF9" w:rsidRPr="0010768B">
              <w:rPr>
                <w:rStyle w:val="Hyperlink"/>
                <w:noProof/>
              </w:rPr>
              <w:t>2.1.2. Địa điểm và thời gian nghiên cứu</w:t>
            </w:r>
            <w:r w:rsidR="00436EF9">
              <w:rPr>
                <w:noProof/>
                <w:webHidden/>
              </w:rPr>
              <w:tab/>
            </w:r>
            <w:r w:rsidR="00436EF9">
              <w:rPr>
                <w:noProof/>
                <w:webHidden/>
              </w:rPr>
              <w:fldChar w:fldCharType="begin"/>
            </w:r>
            <w:r w:rsidR="00436EF9">
              <w:rPr>
                <w:noProof/>
                <w:webHidden/>
              </w:rPr>
              <w:instrText xml:space="preserve"> PAGEREF _Toc126527731 \h </w:instrText>
            </w:r>
            <w:r w:rsidR="00436EF9">
              <w:rPr>
                <w:noProof/>
                <w:webHidden/>
              </w:rPr>
            </w:r>
            <w:r w:rsidR="00436EF9">
              <w:rPr>
                <w:noProof/>
                <w:webHidden/>
              </w:rPr>
              <w:fldChar w:fldCharType="separate"/>
            </w:r>
            <w:r w:rsidR="00436EF9">
              <w:rPr>
                <w:noProof/>
                <w:webHidden/>
              </w:rPr>
              <w:t>37</w:t>
            </w:r>
            <w:r w:rsidR="00436EF9">
              <w:rPr>
                <w:noProof/>
                <w:webHidden/>
              </w:rPr>
              <w:fldChar w:fldCharType="end"/>
            </w:r>
          </w:hyperlink>
        </w:p>
        <w:p w14:paraId="27391B3B" w14:textId="53541030" w:rsidR="00436EF9" w:rsidRDefault="00000000">
          <w:pPr>
            <w:pStyle w:val="TOC2"/>
            <w:tabs>
              <w:tab w:val="right" w:leader="dot" w:pos="9111"/>
            </w:tabs>
            <w:rPr>
              <w:rFonts w:asciiTheme="minorHAnsi" w:eastAsiaTheme="minorEastAsia" w:hAnsiTheme="minorHAnsi" w:cstheme="minorBidi"/>
              <w:noProof/>
              <w:color w:val="auto"/>
              <w:sz w:val="22"/>
              <w:szCs w:val="22"/>
            </w:rPr>
          </w:pPr>
          <w:hyperlink w:anchor="_Toc126527732" w:history="1">
            <w:r w:rsidR="00436EF9" w:rsidRPr="0010768B">
              <w:rPr>
                <w:rStyle w:val="Hyperlink"/>
                <w:noProof/>
              </w:rPr>
              <w:t>2.2. Phương pháp nghiên cứu</w:t>
            </w:r>
            <w:r w:rsidR="00436EF9">
              <w:rPr>
                <w:noProof/>
                <w:webHidden/>
              </w:rPr>
              <w:tab/>
            </w:r>
            <w:r w:rsidR="00436EF9">
              <w:rPr>
                <w:noProof/>
                <w:webHidden/>
              </w:rPr>
              <w:fldChar w:fldCharType="begin"/>
            </w:r>
            <w:r w:rsidR="00436EF9">
              <w:rPr>
                <w:noProof/>
                <w:webHidden/>
              </w:rPr>
              <w:instrText xml:space="preserve"> PAGEREF _Toc126527732 \h </w:instrText>
            </w:r>
            <w:r w:rsidR="00436EF9">
              <w:rPr>
                <w:noProof/>
                <w:webHidden/>
              </w:rPr>
            </w:r>
            <w:r w:rsidR="00436EF9">
              <w:rPr>
                <w:noProof/>
                <w:webHidden/>
              </w:rPr>
              <w:fldChar w:fldCharType="separate"/>
            </w:r>
            <w:r w:rsidR="00436EF9">
              <w:rPr>
                <w:noProof/>
                <w:webHidden/>
              </w:rPr>
              <w:t>37</w:t>
            </w:r>
            <w:r w:rsidR="00436EF9">
              <w:rPr>
                <w:noProof/>
                <w:webHidden/>
              </w:rPr>
              <w:fldChar w:fldCharType="end"/>
            </w:r>
          </w:hyperlink>
        </w:p>
        <w:p w14:paraId="54D66021" w14:textId="679F55C1"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33" w:history="1">
            <w:r w:rsidR="00436EF9" w:rsidRPr="0010768B">
              <w:rPr>
                <w:rStyle w:val="Hyperlink"/>
                <w:noProof/>
              </w:rPr>
              <w:t>2.2.1. Thiết kế nghiên cứu</w:t>
            </w:r>
            <w:r w:rsidR="00436EF9">
              <w:rPr>
                <w:noProof/>
                <w:webHidden/>
              </w:rPr>
              <w:tab/>
            </w:r>
            <w:r w:rsidR="00436EF9">
              <w:rPr>
                <w:noProof/>
                <w:webHidden/>
              </w:rPr>
              <w:fldChar w:fldCharType="begin"/>
            </w:r>
            <w:r w:rsidR="00436EF9">
              <w:rPr>
                <w:noProof/>
                <w:webHidden/>
              </w:rPr>
              <w:instrText xml:space="preserve"> PAGEREF _Toc126527733 \h </w:instrText>
            </w:r>
            <w:r w:rsidR="00436EF9">
              <w:rPr>
                <w:noProof/>
                <w:webHidden/>
              </w:rPr>
            </w:r>
            <w:r w:rsidR="00436EF9">
              <w:rPr>
                <w:noProof/>
                <w:webHidden/>
              </w:rPr>
              <w:fldChar w:fldCharType="separate"/>
            </w:r>
            <w:r w:rsidR="00436EF9">
              <w:rPr>
                <w:noProof/>
                <w:webHidden/>
              </w:rPr>
              <w:t>37</w:t>
            </w:r>
            <w:r w:rsidR="00436EF9">
              <w:rPr>
                <w:noProof/>
                <w:webHidden/>
              </w:rPr>
              <w:fldChar w:fldCharType="end"/>
            </w:r>
          </w:hyperlink>
        </w:p>
        <w:p w14:paraId="3F32A695" w14:textId="421F1909"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34" w:history="1">
            <w:r w:rsidR="00436EF9" w:rsidRPr="0010768B">
              <w:rPr>
                <w:rStyle w:val="Hyperlink"/>
                <w:noProof/>
              </w:rPr>
              <w:t>2.2.2. Cỡ mẫu và phương pháp chọn mẫu</w:t>
            </w:r>
            <w:r w:rsidR="00436EF9">
              <w:rPr>
                <w:noProof/>
                <w:webHidden/>
              </w:rPr>
              <w:tab/>
            </w:r>
            <w:r w:rsidR="00436EF9">
              <w:rPr>
                <w:noProof/>
                <w:webHidden/>
              </w:rPr>
              <w:fldChar w:fldCharType="begin"/>
            </w:r>
            <w:r w:rsidR="00436EF9">
              <w:rPr>
                <w:noProof/>
                <w:webHidden/>
              </w:rPr>
              <w:instrText xml:space="preserve"> PAGEREF _Toc126527734 \h </w:instrText>
            </w:r>
            <w:r w:rsidR="00436EF9">
              <w:rPr>
                <w:noProof/>
                <w:webHidden/>
              </w:rPr>
            </w:r>
            <w:r w:rsidR="00436EF9">
              <w:rPr>
                <w:noProof/>
                <w:webHidden/>
              </w:rPr>
              <w:fldChar w:fldCharType="separate"/>
            </w:r>
            <w:r w:rsidR="00436EF9">
              <w:rPr>
                <w:noProof/>
                <w:webHidden/>
              </w:rPr>
              <w:t>37</w:t>
            </w:r>
            <w:r w:rsidR="00436EF9">
              <w:rPr>
                <w:noProof/>
                <w:webHidden/>
              </w:rPr>
              <w:fldChar w:fldCharType="end"/>
            </w:r>
          </w:hyperlink>
        </w:p>
        <w:p w14:paraId="152D7EBE" w14:textId="4D318EB4"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35" w:history="1">
            <w:r w:rsidR="00436EF9" w:rsidRPr="0010768B">
              <w:rPr>
                <w:rStyle w:val="Hyperlink"/>
                <w:noProof/>
              </w:rPr>
              <w:t>2.2.3. Biến số - chỉ số nghiên cứu</w:t>
            </w:r>
            <w:r w:rsidR="00436EF9">
              <w:rPr>
                <w:noProof/>
                <w:webHidden/>
              </w:rPr>
              <w:tab/>
            </w:r>
            <w:r w:rsidR="00436EF9">
              <w:rPr>
                <w:noProof/>
                <w:webHidden/>
              </w:rPr>
              <w:fldChar w:fldCharType="begin"/>
            </w:r>
            <w:r w:rsidR="00436EF9">
              <w:rPr>
                <w:noProof/>
                <w:webHidden/>
              </w:rPr>
              <w:instrText xml:space="preserve"> PAGEREF _Toc126527735 \h </w:instrText>
            </w:r>
            <w:r w:rsidR="00436EF9">
              <w:rPr>
                <w:noProof/>
                <w:webHidden/>
              </w:rPr>
            </w:r>
            <w:r w:rsidR="00436EF9">
              <w:rPr>
                <w:noProof/>
                <w:webHidden/>
              </w:rPr>
              <w:fldChar w:fldCharType="separate"/>
            </w:r>
            <w:r w:rsidR="00436EF9">
              <w:rPr>
                <w:noProof/>
                <w:webHidden/>
              </w:rPr>
              <w:t>37</w:t>
            </w:r>
            <w:r w:rsidR="00436EF9">
              <w:rPr>
                <w:noProof/>
                <w:webHidden/>
              </w:rPr>
              <w:fldChar w:fldCharType="end"/>
            </w:r>
          </w:hyperlink>
        </w:p>
        <w:p w14:paraId="0D6405FC" w14:textId="25993560"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36" w:history="1">
            <w:r w:rsidR="00436EF9" w:rsidRPr="0010768B">
              <w:rPr>
                <w:rStyle w:val="Hyperlink"/>
                <w:noProof/>
              </w:rPr>
              <w:t>2.2.3.1. Một số thông tin chung của bệnh nhân nghiên cứu</w:t>
            </w:r>
            <w:r w:rsidR="00436EF9">
              <w:rPr>
                <w:noProof/>
                <w:webHidden/>
              </w:rPr>
              <w:tab/>
            </w:r>
            <w:r w:rsidR="00436EF9">
              <w:rPr>
                <w:noProof/>
                <w:webHidden/>
              </w:rPr>
              <w:fldChar w:fldCharType="begin"/>
            </w:r>
            <w:r w:rsidR="00436EF9">
              <w:rPr>
                <w:noProof/>
                <w:webHidden/>
              </w:rPr>
              <w:instrText xml:space="preserve"> PAGEREF _Toc126527736 \h </w:instrText>
            </w:r>
            <w:r w:rsidR="00436EF9">
              <w:rPr>
                <w:noProof/>
                <w:webHidden/>
              </w:rPr>
            </w:r>
            <w:r w:rsidR="00436EF9">
              <w:rPr>
                <w:noProof/>
                <w:webHidden/>
              </w:rPr>
              <w:fldChar w:fldCharType="separate"/>
            </w:r>
            <w:r w:rsidR="00436EF9">
              <w:rPr>
                <w:noProof/>
                <w:webHidden/>
              </w:rPr>
              <w:t>37</w:t>
            </w:r>
            <w:r w:rsidR="00436EF9">
              <w:rPr>
                <w:noProof/>
                <w:webHidden/>
              </w:rPr>
              <w:fldChar w:fldCharType="end"/>
            </w:r>
          </w:hyperlink>
        </w:p>
        <w:p w14:paraId="5146488C" w14:textId="5EF967F9"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37" w:history="1">
            <w:r w:rsidR="00436EF9" w:rsidRPr="0010768B">
              <w:rPr>
                <w:rStyle w:val="Hyperlink"/>
                <w:noProof/>
              </w:rPr>
              <w:t>2.2.3.2. Triệu chứng lâm sàng của bệnh nhân nghiên cứu</w:t>
            </w:r>
            <w:r w:rsidR="00436EF9">
              <w:rPr>
                <w:noProof/>
                <w:webHidden/>
              </w:rPr>
              <w:tab/>
            </w:r>
            <w:r w:rsidR="00436EF9">
              <w:rPr>
                <w:noProof/>
                <w:webHidden/>
              </w:rPr>
              <w:fldChar w:fldCharType="begin"/>
            </w:r>
            <w:r w:rsidR="00436EF9">
              <w:rPr>
                <w:noProof/>
                <w:webHidden/>
              </w:rPr>
              <w:instrText xml:space="preserve"> PAGEREF _Toc126527737 \h </w:instrText>
            </w:r>
            <w:r w:rsidR="00436EF9">
              <w:rPr>
                <w:noProof/>
                <w:webHidden/>
              </w:rPr>
            </w:r>
            <w:r w:rsidR="00436EF9">
              <w:rPr>
                <w:noProof/>
                <w:webHidden/>
              </w:rPr>
              <w:fldChar w:fldCharType="separate"/>
            </w:r>
            <w:r w:rsidR="00436EF9">
              <w:rPr>
                <w:noProof/>
                <w:webHidden/>
              </w:rPr>
              <w:t>37</w:t>
            </w:r>
            <w:r w:rsidR="00436EF9">
              <w:rPr>
                <w:noProof/>
                <w:webHidden/>
              </w:rPr>
              <w:fldChar w:fldCharType="end"/>
            </w:r>
          </w:hyperlink>
        </w:p>
        <w:p w14:paraId="1059FEF3" w14:textId="5FCE353F"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38" w:history="1">
            <w:r w:rsidR="00436EF9" w:rsidRPr="0010768B">
              <w:rPr>
                <w:rStyle w:val="Hyperlink"/>
                <w:noProof/>
              </w:rPr>
              <w:t>2.2.3.3. Đặc điểm cận lâm sàng của bệnh nhân nghiên cứu</w:t>
            </w:r>
            <w:r w:rsidR="00436EF9">
              <w:rPr>
                <w:noProof/>
                <w:webHidden/>
              </w:rPr>
              <w:tab/>
            </w:r>
            <w:r w:rsidR="00436EF9">
              <w:rPr>
                <w:noProof/>
                <w:webHidden/>
              </w:rPr>
              <w:fldChar w:fldCharType="begin"/>
            </w:r>
            <w:r w:rsidR="00436EF9">
              <w:rPr>
                <w:noProof/>
                <w:webHidden/>
              </w:rPr>
              <w:instrText xml:space="preserve"> PAGEREF _Toc126527738 \h </w:instrText>
            </w:r>
            <w:r w:rsidR="00436EF9">
              <w:rPr>
                <w:noProof/>
                <w:webHidden/>
              </w:rPr>
            </w:r>
            <w:r w:rsidR="00436EF9">
              <w:rPr>
                <w:noProof/>
                <w:webHidden/>
              </w:rPr>
              <w:fldChar w:fldCharType="separate"/>
            </w:r>
            <w:r w:rsidR="00436EF9">
              <w:rPr>
                <w:noProof/>
                <w:webHidden/>
              </w:rPr>
              <w:t>39</w:t>
            </w:r>
            <w:r w:rsidR="00436EF9">
              <w:rPr>
                <w:noProof/>
                <w:webHidden/>
              </w:rPr>
              <w:fldChar w:fldCharType="end"/>
            </w:r>
          </w:hyperlink>
        </w:p>
        <w:p w14:paraId="67966CD1" w14:textId="2D752B32"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39" w:history="1">
            <w:r w:rsidR="00436EF9" w:rsidRPr="0010768B">
              <w:rPr>
                <w:rStyle w:val="Hyperlink"/>
                <w:noProof/>
              </w:rPr>
              <w:t>2.2.4. Phương pháp thu thập thông tin</w:t>
            </w:r>
            <w:r w:rsidR="00436EF9">
              <w:rPr>
                <w:noProof/>
                <w:webHidden/>
              </w:rPr>
              <w:tab/>
            </w:r>
            <w:r w:rsidR="00436EF9">
              <w:rPr>
                <w:noProof/>
                <w:webHidden/>
              </w:rPr>
              <w:fldChar w:fldCharType="begin"/>
            </w:r>
            <w:r w:rsidR="00436EF9">
              <w:rPr>
                <w:noProof/>
                <w:webHidden/>
              </w:rPr>
              <w:instrText xml:space="preserve"> PAGEREF _Toc126527739 \h </w:instrText>
            </w:r>
            <w:r w:rsidR="00436EF9">
              <w:rPr>
                <w:noProof/>
                <w:webHidden/>
              </w:rPr>
            </w:r>
            <w:r w:rsidR="00436EF9">
              <w:rPr>
                <w:noProof/>
                <w:webHidden/>
              </w:rPr>
              <w:fldChar w:fldCharType="separate"/>
            </w:r>
            <w:r w:rsidR="00436EF9">
              <w:rPr>
                <w:noProof/>
                <w:webHidden/>
              </w:rPr>
              <w:t>41</w:t>
            </w:r>
            <w:r w:rsidR="00436EF9">
              <w:rPr>
                <w:noProof/>
                <w:webHidden/>
              </w:rPr>
              <w:fldChar w:fldCharType="end"/>
            </w:r>
          </w:hyperlink>
        </w:p>
        <w:p w14:paraId="10D98524" w14:textId="47831102"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40" w:history="1">
            <w:r w:rsidR="00436EF9" w:rsidRPr="0010768B">
              <w:rPr>
                <w:rStyle w:val="Hyperlink"/>
                <w:noProof/>
              </w:rPr>
              <w:t>2.2.5. Sai số và khống chế sai số</w:t>
            </w:r>
            <w:r w:rsidR="00436EF9">
              <w:rPr>
                <w:noProof/>
                <w:webHidden/>
              </w:rPr>
              <w:tab/>
            </w:r>
            <w:r w:rsidR="00436EF9">
              <w:rPr>
                <w:noProof/>
                <w:webHidden/>
              </w:rPr>
              <w:fldChar w:fldCharType="begin"/>
            </w:r>
            <w:r w:rsidR="00436EF9">
              <w:rPr>
                <w:noProof/>
                <w:webHidden/>
              </w:rPr>
              <w:instrText xml:space="preserve"> PAGEREF _Toc126527740 \h </w:instrText>
            </w:r>
            <w:r w:rsidR="00436EF9">
              <w:rPr>
                <w:noProof/>
                <w:webHidden/>
              </w:rPr>
            </w:r>
            <w:r w:rsidR="00436EF9">
              <w:rPr>
                <w:noProof/>
                <w:webHidden/>
              </w:rPr>
              <w:fldChar w:fldCharType="separate"/>
            </w:r>
            <w:r w:rsidR="00436EF9">
              <w:rPr>
                <w:noProof/>
                <w:webHidden/>
              </w:rPr>
              <w:t>41</w:t>
            </w:r>
            <w:r w:rsidR="00436EF9">
              <w:rPr>
                <w:noProof/>
                <w:webHidden/>
              </w:rPr>
              <w:fldChar w:fldCharType="end"/>
            </w:r>
          </w:hyperlink>
        </w:p>
        <w:p w14:paraId="03D5692F" w14:textId="687CA2E6"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41" w:history="1">
            <w:r w:rsidR="00436EF9" w:rsidRPr="0010768B">
              <w:rPr>
                <w:rStyle w:val="Hyperlink"/>
                <w:noProof/>
              </w:rPr>
              <w:t>2.2.5.1. Sai số trong nghiên cứu</w:t>
            </w:r>
            <w:r w:rsidR="00436EF9">
              <w:rPr>
                <w:noProof/>
                <w:webHidden/>
              </w:rPr>
              <w:tab/>
            </w:r>
            <w:r w:rsidR="00436EF9">
              <w:rPr>
                <w:noProof/>
                <w:webHidden/>
              </w:rPr>
              <w:fldChar w:fldCharType="begin"/>
            </w:r>
            <w:r w:rsidR="00436EF9">
              <w:rPr>
                <w:noProof/>
                <w:webHidden/>
              </w:rPr>
              <w:instrText xml:space="preserve"> PAGEREF _Toc126527741 \h </w:instrText>
            </w:r>
            <w:r w:rsidR="00436EF9">
              <w:rPr>
                <w:noProof/>
                <w:webHidden/>
              </w:rPr>
            </w:r>
            <w:r w:rsidR="00436EF9">
              <w:rPr>
                <w:noProof/>
                <w:webHidden/>
              </w:rPr>
              <w:fldChar w:fldCharType="separate"/>
            </w:r>
            <w:r w:rsidR="00436EF9">
              <w:rPr>
                <w:noProof/>
                <w:webHidden/>
              </w:rPr>
              <w:t>41</w:t>
            </w:r>
            <w:r w:rsidR="00436EF9">
              <w:rPr>
                <w:noProof/>
                <w:webHidden/>
              </w:rPr>
              <w:fldChar w:fldCharType="end"/>
            </w:r>
          </w:hyperlink>
        </w:p>
        <w:p w14:paraId="2D30DEE8" w14:textId="002267FF"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42" w:history="1">
            <w:r w:rsidR="00436EF9" w:rsidRPr="0010768B">
              <w:rPr>
                <w:rStyle w:val="Hyperlink"/>
                <w:noProof/>
              </w:rPr>
              <w:t>2.2.5.2. Biện pháp khống chế sai số</w:t>
            </w:r>
            <w:r w:rsidR="00436EF9">
              <w:rPr>
                <w:noProof/>
                <w:webHidden/>
              </w:rPr>
              <w:tab/>
            </w:r>
            <w:r w:rsidR="00436EF9">
              <w:rPr>
                <w:noProof/>
                <w:webHidden/>
              </w:rPr>
              <w:fldChar w:fldCharType="begin"/>
            </w:r>
            <w:r w:rsidR="00436EF9">
              <w:rPr>
                <w:noProof/>
                <w:webHidden/>
              </w:rPr>
              <w:instrText xml:space="preserve"> PAGEREF _Toc126527742 \h </w:instrText>
            </w:r>
            <w:r w:rsidR="00436EF9">
              <w:rPr>
                <w:noProof/>
                <w:webHidden/>
              </w:rPr>
            </w:r>
            <w:r w:rsidR="00436EF9">
              <w:rPr>
                <w:noProof/>
                <w:webHidden/>
              </w:rPr>
              <w:fldChar w:fldCharType="separate"/>
            </w:r>
            <w:r w:rsidR="00436EF9">
              <w:rPr>
                <w:noProof/>
                <w:webHidden/>
              </w:rPr>
              <w:t>41</w:t>
            </w:r>
            <w:r w:rsidR="00436EF9">
              <w:rPr>
                <w:noProof/>
                <w:webHidden/>
              </w:rPr>
              <w:fldChar w:fldCharType="end"/>
            </w:r>
          </w:hyperlink>
        </w:p>
        <w:p w14:paraId="46E431EA" w14:textId="2AC773F1"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43" w:history="1">
            <w:r w:rsidR="00436EF9" w:rsidRPr="0010768B">
              <w:rPr>
                <w:rStyle w:val="Hyperlink"/>
                <w:noProof/>
              </w:rPr>
              <w:t>2.2.6. Phương pháp xử lý, phân tích số liệu</w:t>
            </w:r>
            <w:r w:rsidR="00436EF9">
              <w:rPr>
                <w:noProof/>
                <w:webHidden/>
              </w:rPr>
              <w:tab/>
            </w:r>
            <w:r w:rsidR="00436EF9">
              <w:rPr>
                <w:noProof/>
                <w:webHidden/>
              </w:rPr>
              <w:fldChar w:fldCharType="begin"/>
            </w:r>
            <w:r w:rsidR="00436EF9">
              <w:rPr>
                <w:noProof/>
                <w:webHidden/>
              </w:rPr>
              <w:instrText xml:space="preserve"> PAGEREF _Toc126527743 \h </w:instrText>
            </w:r>
            <w:r w:rsidR="00436EF9">
              <w:rPr>
                <w:noProof/>
                <w:webHidden/>
              </w:rPr>
            </w:r>
            <w:r w:rsidR="00436EF9">
              <w:rPr>
                <w:noProof/>
                <w:webHidden/>
              </w:rPr>
              <w:fldChar w:fldCharType="separate"/>
            </w:r>
            <w:r w:rsidR="00436EF9">
              <w:rPr>
                <w:noProof/>
                <w:webHidden/>
              </w:rPr>
              <w:t>42</w:t>
            </w:r>
            <w:r w:rsidR="00436EF9">
              <w:rPr>
                <w:noProof/>
                <w:webHidden/>
              </w:rPr>
              <w:fldChar w:fldCharType="end"/>
            </w:r>
          </w:hyperlink>
        </w:p>
        <w:p w14:paraId="3B5BAA5C" w14:textId="4CF98ADC"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44" w:history="1">
            <w:r w:rsidR="00436EF9" w:rsidRPr="0010768B">
              <w:rPr>
                <w:rStyle w:val="Hyperlink"/>
                <w:noProof/>
              </w:rPr>
              <w:t>2.2.7. Đạo đức nghiên cứu</w:t>
            </w:r>
            <w:r w:rsidR="00436EF9">
              <w:rPr>
                <w:noProof/>
                <w:webHidden/>
              </w:rPr>
              <w:tab/>
            </w:r>
            <w:r w:rsidR="00436EF9">
              <w:rPr>
                <w:noProof/>
                <w:webHidden/>
              </w:rPr>
              <w:fldChar w:fldCharType="begin"/>
            </w:r>
            <w:r w:rsidR="00436EF9">
              <w:rPr>
                <w:noProof/>
                <w:webHidden/>
              </w:rPr>
              <w:instrText xml:space="preserve"> PAGEREF _Toc126527744 \h </w:instrText>
            </w:r>
            <w:r w:rsidR="00436EF9">
              <w:rPr>
                <w:noProof/>
                <w:webHidden/>
              </w:rPr>
            </w:r>
            <w:r w:rsidR="00436EF9">
              <w:rPr>
                <w:noProof/>
                <w:webHidden/>
              </w:rPr>
              <w:fldChar w:fldCharType="separate"/>
            </w:r>
            <w:r w:rsidR="00436EF9">
              <w:rPr>
                <w:noProof/>
                <w:webHidden/>
              </w:rPr>
              <w:t>42</w:t>
            </w:r>
            <w:r w:rsidR="00436EF9">
              <w:rPr>
                <w:noProof/>
                <w:webHidden/>
              </w:rPr>
              <w:fldChar w:fldCharType="end"/>
            </w:r>
          </w:hyperlink>
        </w:p>
        <w:p w14:paraId="46A368C8" w14:textId="6B0C4E5B" w:rsidR="00436EF9" w:rsidRDefault="00000000">
          <w:pPr>
            <w:pStyle w:val="TOC1"/>
            <w:tabs>
              <w:tab w:val="right" w:leader="dot" w:pos="9111"/>
            </w:tabs>
            <w:rPr>
              <w:rFonts w:asciiTheme="minorHAnsi" w:eastAsiaTheme="minorEastAsia" w:hAnsiTheme="minorHAnsi" w:cstheme="minorBidi"/>
              <w:noProof/>
              <w:color w:val="auto"/>
              <w:sz w:val="22"/>
              <w:szCs w:val="22"/>
            </w:rPr>
          </w:pPr>
          <w:hyperlink w:anchor="_Toc126527745" w:history="1">
            <w:r w:rsidR="00436EF9" w:rsidRPr="0010768B">
              <w:rPr>
                <w:rStyle w:val="Hyperlink"/>
                <w:noProof/>
              </w:rPr>
              <w:t>Chương 3 – KẾT QUẢ</w:t>
            </w:r>
            <w:r w:rsidR="00436EF9">
              <w:rPr>
                <w:noProof/>
                <w:webHidden/>
              </w:rPr>
              <w:tab/>
            </w:r>
            <w:r w:rsidR="00436EF9">
              <w:rPr>
                <w:noProof/>
                <w:webHidden/>
              </w:rPr>
              <w:fldChar w:fldCharType="begin"/>
            </w:r>
            <w:r w:rsidR="00436EF9">
              <w:rPr>
                <w:noProof/>
                <w:webHidden/>
              </w:rPr>
              <w:instrText xml:space="preserve"> PAGEREF _Toc126527745 \h </w:instrText>
            </w:r>
            <w:r w:rsidR="00436EF9">
              <w:rPr>
                <w:noProof/>
                <w:webHidden/>
              </w:rPr>
            </w:r>
            <w:r w:rsidR="00436EF9">
              <w:rPr>
                <w:noProof/>
                <w:webHidden/>
              </w:rPr>
              <w:fldChar w:fldCharType="separate"/>
            </w:r>
            <w:r w:rsidR="00436EF9">
              <w:rPr>
                <w:noProof/>
                <w:webHidden/>
              </w:rPr>
              <w:t>43</w:t>
            </w:r>
            <w:r w:rsidR="00436EF9">
              <w:rPr>
                <w:noProof/>
                <w:webHidden/>
              </w:rPr>
              <w:fldChar w:fldCharType="end"/>
            </w:r>
          </w:hyperlink>
        </w:p>
        <w:p w14:paraId="05F7A6F0" w14:textId="1C01D44D" w:rsidR="00436EF9" w:rsidRDefault="00000000">
          <w:pPr>
            <w:pStyle w:val="TOC2"/>
            <w:tabs>
              <w:tab w:val="right" w:leader="dot" w:pos="9111"/>
            </w:tabs>
            <w:rPr>
              <w:rFonts w:asciiTheme="minorHAnsi" w:eastAsiaTheme="minorEastAsia" w:hAnsiTheme="minorHAnsi" w:cstheme="minorBidi"/>
              <w:noProof/>
              <w:color w:val="auto"/>
              <w:sz w:val="22"/>
              <w:szCs w:val="22"/>
            </w:rPr>
          </w:pPr>
          <w:hyperlink w:anchor="_Toc126527746" w:history="1">
            <w:r w:rsidR="00436EF9" w:rsidRPr="0010768B">
              <w:rPr>
                <w:rStyle w:val="Hyperlink"/>
                <w:noProof/>
              </w:rPr>
              <w:t>3.1. Đặc điểm chung của đối tượng tham gia nghiên cứu</w:t>
            </w:r>
            <w:r w:rsidR="00436EF9">
              <w:rPr>
                <w:noProof/>
                <w:webHidden/>
              </w:rPr>
              <w:tab/>
            </w:r>
            <w:r w:rsidR="00436EF9">
              <w:rPr>
                <w:noProof/>
                <w:webHidden/>
              </w:rPr>
              <w:fldChar w:fldCharType="begin"/>
            </w:r>
            <w:r w:rsidR="00436EF9">
              <w:rPr>
                <w:noProof/>
                <w:webHidden/>
              </w:rPr>
              <w:instrText xml:space="preserve"> PAGEREF _Toc126527746 \h </w:instrText>
            </w:r>
            <w:r w:rsidR="00436EF9">
              <w:rPr>
                <w:noProof/>
                <w:webHidden/>
              </w:rPr>
            </w:r>
            <w:r w:rsidR="00436EF9">
              <w:rPr>
                <w:noProof/>
                <w:webHidden/>
              </w:rPr>
              <w:fldChar w:fldCharType="separate"/>
            </w:r>
            <w:r w:rsidR="00436EF9">
              <w:rPr>
                <w:noProof/>
                <w:webHidden/>
              </w:rPr>
              <w:t>43</w:t>
            </w:r>
            <w:r w:rsidR="00436EF9">
              <w:rPr>
                <w:noProof/>
                <w:webHidden/>
              </w:rPr>
              <w:fldChar w:fldCharType="end"/>
            </w:r>
          </w:hyperlink>
        </w:p>
        <w:p w14:paraId="08CBF658" w14:textId="465A9845"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47" w:history="1">
            <w:r w:rsidR="00436EF9" w:rsidRPr="0010768B">
              <w:rPr>
                <w:rStyle w:val="Hyperlink"/>
                <w:noProof/>
              </w:rPr>
              <w:t>3.1.1. Thông tin chung về đối tượng nghiên cứu</w:t>
            </w:r>
            <w:r w:rsidR="00436EF9">
              <w:rPr>
                <w:noProof/>
                <w:webHidden/>
              </w:rPr>
              <w:tab/>
            </w:r>
            <w:r w:rsidR="00436EF9">
              <w:rPr>
                <w:noProof/>
                <w:webHidden/>
              </w:rPr>
              <w:fldChar w:fldCharType="begin"/>
            </w:r>
            <w:r w:rsidR="00436EF9">
              <w:rPr>
                <w:noProof/>
                <w:webHidden/>
              </w:rPr>
              <w:instrText xml:space="preserve"> PAGEREF _Toc126527747 \h </w:instrText>
            </w:r>
            <w:r w:rsidR="00436EF9">
              <w:rPr>
                <w:noProof/>
                <w:webHidden/>
              </w:rPr>
            </w:r>
            <w:r w:rsidR="00436EF9">
              <w:rPr>
                <w:noProof/>
                <w:webHidden/>
              </w:rPr>
              <w:fldChar w:fldCharType="separate"/>
            </w:r>
            <w:r w:rsidR="00436EF9">
              <w:rPr>
                <w:noProof/>
                <w:webHidden/>
              </w:rPr>
              <w:t>43</w:t>
            </w:r>
            <w:r w:rsidR="00436EF9">
              <w:rPr>
                <w:noProof/>
                <w:webHidden/>
              </w:rPr>
              <w:fldChar w:fldCharType="end"/>
            </w:r>
          </w:hyperlink>
        </w:p>
        <w:p w14:paraId="13B64771" w14:textId="25C94B75"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48" w:history="1">
            <w:r w:rsidR="00436EF9" w:rsidRPr="0010768B">
              <w:rPr>
                <w:rStyle w:val="Hyperlink"/>
                <w:noProof/>
              </w:rPr>
              <w:t>3.1.2. Đặc điểm phân loại lao phổi</w:t>
            </w:r>
            <w:r w:rsidR="00436EF9">
              <w:rPr>
                <w:noProof/>
                <w:webHidden/>
              </w:rPr>
              <w:tab/>
            </w:r>
            <w:r w:rsidR="00436EF9">
              <w:rPr>
                <w:noProof/>
                <w:webHidden/>
              </w:rPr>
              <w:fldChar w:fldCharType="begin"/>
            </w:r>
            <w:r w:rsidR="00436EF9">
              <w:rPr>
                <w:noProof/>
                <w:webHidden/>
              </w:rPr>
              <w:instrText xml:space="preserve"> PAGEREF _Toc126527748 \h </w:instrText>
            </w:r>
            <w:r w:rsidR="00436EF9">
              <w:rPr>
                <w:noProof/>
                <w:webHidden/>
              </w:rPr>
            </w:r>
            <w:r w:rsidR="00436EF9">
              <w:rPr>
                <w:noProof/>
                <w:webHidden/>
              </w:rPr>
              <w:fldChar w:fldCharType="separate"/>
            </w:r>
            <w:r w:rsidR="00436EF9">
              <w:rPr>
                <w:noProof/>
                <w:webHidden/>
              </w:rPr>
              <w:t>43</w:t>
            </w:r>
            <w:r w:rsidR="00436EF9">
              <w:rPr>
                <w:noProof/>
                <w:webHidden/>
              </w:rPr>
              <w:fldChar w:fldCharType="end"/>
            </w:r>
          </w:hyperlink>
        </w:p>
        <w:p w14:paraId="52DF79BD" w14:textId="7E26C803"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49" w:history="1">
            <w:r w:rsidR="00436EF9" w:rsidRPr="0010768B">
              <w:rPr>
                <w:rStyle w:val="Hyperlink"/>
                <w:noProof/>
              </w:rPr>
              <w:t>3.1.3. Đặc điểm về lao phổi có mắc số lượng bệnh kèm theo</w:t>
            </w:r>
            <w:r w:rsidR="00436EF9">
              <w:rPr>
                <w:noProof/>
                <w:webHidden/>
              </w:rPr>
              <w:tab/>
            </w:r>
            <w:r w:rsidR="00436EF9">
              <w:rPr>
                <w:noProof/>
                <w:webHidden/>
              </w:rPr>
              <w:fldChar w:fldCharType="begin"/>
            </w:r>
            <w:r w:rsidR="00436EF9">
              <w:rPr>
                <w:noProof/>
                <w:webHidden/>
              </w:rPr>
              <w:instrText xml:space="preserve"> PAGEREF _Toc126527749 \h </w:instrText>
            </w:r>
            <w:r w:rsidR="00436EF9">
              <w:rPr>
                <w:noProof/>
                <w:webHidden/>
              </w:rPr>
            </w:r>
            <w:r w:rsidR="00436EF9">
              <w:rPr>
                <w:noProof/>
                <w:webHidden/>
              </w:rPr>
              <w:fldChar w:fldCharType="separate"/>
            </w:r>
            <w:r w:rsidR="00436EF9">
              <w:rPr>
                <w:noProof/>
                <w:webHidden/>
              </w:rPr>
              <w:t>43</w:t>
            </w:r>
            <w:r w:rsidR="00436EF9">
              <w:rPr>
                <w:noProof/>
                <w:webHidden/>
              </w:rPr>
              <w:fldChar w:fldCharType="end"/>
            </w:r>
          </w:hyperlink>
        </w:p>
        <w:p w14:paraId="624E30A2" w14:textId="288A4606"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50" w:history="1">
            <w:r w:rsidR="00436EF9" w:rsidRPr="0010768B">
              <w:rPr>
                <w:rStyle w:val="Hyperlink"/>
                <w:noProof/>
              </w:rPr>
              <w:t>3.1.4. Kiến thức người bệnh về dinh dưỡng bệnh lao phổi</w:t>
            </w:r>
            <w:r w:rsidR="00436EF9">
              <w:rPr>
                <w:noProof/>
                <w:webHidden/>
              </w:rPr>
              <w:tab/>
            </w:r>
            <w:r w:rsidR="00436EF9">
              <w:rPr>
                <w:noProof/>
                <w:webHidden/>
              </w:rPr>
              <w:fldChar w:fldCharType="begin"/>
            </w:r>
            <w:r w:rsidR="00436EF9">
              <w:rPr>
                <w:noProof/>
                <w:webHidden/>
              </w:rPr>
              <w:instrText xml:space="preserve"> PAGEREF _Toc126527750 \h </w:instrText>
            </w:r>
            <w:r w:rsidR="00436EF9">
              <w:rPr>
                <w:noProof/>
                <w:webHidden/>
              </w:rPr>
            </w:r>
            <w:r w:rsidR="00436EF9">
              <w:rPr>
                <w:noProof/>
                <w:webHidden/>
              </w:rPr>
              <w:fldChar w:fldCharType="separate"/>
            </w:r>
            <w:r w:rsidR="00436EF9">
              <w:rPr>
                <w:noProof/>
                <w:webHidden/>
              </w:rPr>
              <w:t>43</w:t>
            </w:r>
            <w:r w:rsidR="00436EF9">
              <w:rPr>
                <w:noProof/>
                <w:webHidden/>
              </w:rPr>
              <w:fldChar w:fldCharType="end"/>
            </w:r>
          </w:hyperlink>
        </w:p>
        <w:p w14:paraId="6CACA30C" w14:textId="3308A810" w:rsidR="00436EF9" w:rsidRDefault="00000000">
          <w:pPr>
            <w:pStyle w:val="TOC2"/>
            <w:tabs>
              <w:tab w:val="right" w:leader="dot" w:pos="9111"/>
            </w:tabs>
            <w:rPr>
              <w:rFonts w:asciiTheme="minorHAnsi" w:eastAsiaTheme="minorEastAsia" w:hAnsiTheme="minorHAnsi" w:cstheme="minorBidi"/>
              <w:noProof/>
              <w:color w:val="auto"/>
              <w:sz w:val="22"/>
              <w:szCs w:val="22"/>
            </w:rPr>
          </w:pPr>
          <w:hyperlink w:anchor="_Toc126527751" w:history="1">
            <w:r w:rsidR="00436EF9" w:rsidRPr="0010768B">
              <w:rPr>
                <w:rStyle w:val="Hyperlink"/>
                <w:noProof/>
              </w:rPr>
              <w:t>3.2. TTDD của BN lao phổi theo BMI, SGA</w:t>
            </w:r>
            <w:r w:rsidR="00436EF9">
              <w:rPr>
                <w:noProof/>
                <w:webHidden/>
              </w:rPr>
              <w:tab/>
            </w:r>
            <w:r w:rsidR="00436EF9">
              <w:rPr>
                <w:noProof/>
                <w:webHidden/>
              </w:rPr>
              <w:fldChar w:fldCharType="begin"/>
            </w:r>
            <w:r w:rsidR="00436EF9">
              <w:rPr>
                <w:noProof/>
                <w:webHidden/>
              </w:rPr>
              <w:instrText xml:space="preserve"> PAGEREF _Toc126527751 \h </w:instrText>
            </w:r>
            <w:r w:rsidR="00436EF9">
              <w:rPr>
                <w:noProof/>
                <w:webHidden/>
              </w:rPr>
            </w:r>
            <w:r w:rsidR="00436EF9">
              <w:rPr>
                <w:noProof/>
                <w:webHidden/>
              </w:rPr>
              <w:fldChar w:fldCharType="separate"/>
            </w:r>
            <w:r w:rsidR="00436EF9">
              <w:rPr>
                <w:noProof/>
                <w:webHidden/>
              </w:rPr>
              <w:t>43</w:t>
            </w:r>
            <w:r w:rsidR="00436EF9">
              <w:rPr>
                <w:noProof/>
                <w:webHidden/>
              </w:rPr>
              <w:fldChar w:fldCharType="end"/>
            </w:r>
          </w:hyperlink>
        </w:p>
        <w:p w14:paraId="35F7E84A" w14:textId="47F04E6E" w:rsidR="00436EF9" w:rsidRDefault="00000000">
          <w:pPr>
            <w:pStyle w:val="TOC2"/>
            <w:tabs>
              <w:tab w:val="right" w:leader="dot" w:pos="9111"/>
            </w:tabs>
            <w:rPr>
              <w:rFonts w:asciiTheme="minorHAnsi" w:eastAsiaTheme="minorEastAsia" w:hAnsiTheme="minorHAnsi" w:cstheme="minorBidi"/>
              <w:noProof/>
              <w:color w:val="auto"/>
              <w:sz w:val="22"/>
              <w:szCs w:val="22"/>
            </w:rPr>
          </w:pPr>
          <w:hyperlink w:anchor="_Toc126527752" w:history="1">
            <w:r w:rsidR="00436EF9" w:rsidRPr="0010768B">
              <w:rPr>
                <w:rStyle w:val="Hyperlink"/>
                <w:noProof/>
              </w:rPr>
              <w:t>3.3. Các yếu tố liên quan tới tình trạng dinh dưỡng của người bệnh lao</w:t>
            </w:r>
            <w:r w:rsidR="00436EF9">
              <w:rPr>
                <w:noProof/>
                <w:webHidden/>
              </w:rPr>
              <w:tab/>
            </w:r>
            <w:r w:rsidR="00436EF9">
              <w:rPr>
                <w:noProof/>
                <w:webHidden/>
              </w:rPr>
              <w:fldChar w:fldCharType="begin"/>
            </w:r>
            <w:r w:rsidR="00436EF9">
              <w:rPr>
                <w:noProof/>
                <w:webHidden/>
              </w:rPr>
              <w:instrText xml:space="preserve"> PAGEREF _Toc126527752 \h </w:instrText>
            </w:r>
            <w:r w:rsidR="00436EF9">
              <w:rPr>
                <w:noProof/>
                <w:webHidden/>
              </w:rPr>
            </w:r>
            <w:r w:rsidR="00436EF9">
              <w:rPr>
                <w:noProof/>
                <w:webHidden/>
              </w:rPr>
              <w:fldChar w:fldCharType="separate"/>
            </w:r>
            <w:r w:rsidR="00436EF9">
              <w:rPr>
                <w:noProof/>
                <w:webHidden/>
              </w:rPr>
              <w:t>43</w:t>
            </w:r>
            <w:r w:rsidR="00436EF9">
              <w:rPr>
                <w:noProof/>
                <w:webHidden/>
              </w:rPr>
              <w:fldChar w:fldCharType="end"/>
            </w:r>
          </w:hyperlink>
        </w:p>
        <w:p w14:paraId="02972C23" w14:textId="5714F69F"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53" w:history="1">
            <w:r w:rsidR="00436EF9" w:rsidRPr="0010768B">
              <w:rPr>
                <w:rStyle w:val="Hyperlink"/>
                <w:noProof/>
              </w:rPr>
              <w:t>3.3.1. Liên quan giữa tình trạng dinh dưỡng theo BMI</w:t>
            </w:r>
            <w:r w:rsidR="00436EF9">
              <w:rPr>
                <w:noProof/>
                <w:webHidden/>
              </w:rPr>
              <w:tab/>
            </w:r>
            <w:r w:rsidR="00436EF9">
              <w:rPr>
                <w:noProof/>
                <w:webHidden/>
              </w:rPr>
              <w:fldChar w:fldCharType="begin"/>
            </w:r>
            <w:r w:rsidR="00436EF9">
              <w:rPr>
                <w:noProof/>
                <w:webHidden/>
              </w:rPr>
              <w:instrText xml:space="preserve"> PAGEREF _Toc126527753 \h </w:instrText>
            </w:r>
            <w:r w:rsidR="00436EF9">
              <w:rPr>
                <w:noProof/>
                <w:webHidden/>
              </w:rPr>
            </w:r>
            <w:r w:rsidR="00436EF9">
              <w:rPr>
                <w:noProof/>
                <w:webHidden/>
              </w:rPr>
              <w:fldChar w:fldCharType="separate"/>
            </w:r>
            <w:r w:rsidR="00436EF9">
              <w:rPr>
                <w:noProof/>
                <w:webHidden/>
              </w:rPr>
              <w:t>43</w:t>
            </w:r>
            <w:r w:rsidR="00436EF9">
              <w:rPr>
                <w:noProof/>
                <w:webHidden/>
              </w:rPr>
              <w:fldChar w:fldCharType="end"/>
            </w:r>
          </w:hyperlink>
        </w:p>
        <w:p w14:paraId="7C84F89A" w14:textId="5006AB07"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54" w:history="1">
            <w:r w:rsidR="00436EF9" w:rsidRPr="0010768B">
              <w:rPr>
                <w:rStyle w:val="Hyperlink"/>
                <w:noProof/>
              </w:rPr>
              <w:t>3.3.1.1. Mối liên quan giữa đặc điểm cá nhân với TTDD theo BMI</w:t>
            </w:r>
            <w:r w:rsidR="00436EF9">
              <w:rPr>
                <w:noProof/>
                <w:webHidden/>
              </w:rPr>
              <w:tab/>
            </w:r>
            <w:r w:rsidR="00436EF9">
              <w:rPr>
                <w:noProof/>
                <w:webHidden/>
              </w:rPr>
              <w:fldChar w:fldCharType="begin"/>
            </w:r>
            <w:r w:rsidR="00436EF9">
              <w:rPr>
                <w:noProof/>
                <w:webHidden/>
              </w:rPr>
              <w:instrText xml:space="preserve"> PAGEREF _Toc126527754 \h </w:instrText>
            </w:r>
            <w:r w:rsidR="00436EF9">
              <w:rPr>
                <w:noProof/>
                <w:webHidden/>
              </w:rPr>
            </w:r>
            <w:r w:rsidR="00436EF9">
              <w:rPr>
                <w:noProof/>
                <w:webHidden/>
              </w:rPr>
              <w:fldChar w:fldCharType="separate"/>
            </w:r>
            <w:r w:rsidR="00436EF9">
              <w:rPr>
                <w:noProof/>
                <w:webHidden/>
              </w:rPr>
              <w:t>43</w:t>
            </w:r>
            <w:r w:rsidR="00436EF9">
              <w:rPr>
                <w:noProof/>
                <w:webHidden/>
              </w:rPr>
              <w:fldChar w:fldCharType="end"/>
            </w:r>
          </w:hyperlink>
        </w:p>
        <w:p w14:paraId="14422D80" w14:textId="24E3CCF5"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55" w:history="1">
            <w:r w:rsidR="00436EF9" w:rsidRPr="0010768B">
              <w:rPr>
                <w:rStyle w:val="Hyperlink"/>
                <w:noProof/>
              </w:rPr>
              <w:t>3.3.1.2. Mối liên quan giữa tình trạng mắc bệnh với TTDD theo BMI</w:t>
            </w:r>
            <w:r w:rsidR="00436EF9">
              <w:rPr>
                <w:noProof/>
                <w:webHidden/>
              </w:rPr>
              <w:tab/>
            </w:r>
            <w:r w:rsidR="00436EF9">
              <w:rPr>
                <w:noProof/>
                <w:webHidden/>
              </w:rPr>
              <w:fldChar w:fldCharType="begin"/>
            </w:r>
            <w:r w:rsidR="00436EF9">
              <w:rPr>
                <w:noProof/>
                <w:webHidden/>
              </w:rPr>
              <w:instrText xml:space="preserve"> PAGEREF _Toc126527755 \h </w:instrText>
            </w:r>
            <w:r w:rsidR="00436EF9">
              <w:rPr>
                <w:noProof/>
                <w:webHidden/>
              </w:rPr>
            </w:r>
            <w:r w:rsidR="00436EF9">
              <w:rPr>
                <w:noProof/>
                <w:webHidden/>
              </w:rPr>
              <w:fldChar w:fldCharType="separate"/>
            </w:r>
            <w:r w:rsidR="00436EF9">
              <w:rPr>
                <w:noProof/>
                <w:webHidden/>
              </w:rPr>
              <w:t>44</w:t>
            </w:r>
            <w:r w:rsidR="00436EF9">
              <w:rPr>
                <w:noProof/>
                <w:webHidden/>
              </w:rPr>
              <w:fldChar w:fldCharType="end"/>
            </w:r>
          </w:hyperlink>
        </w:p>
        <w:p w14:paraId="49D85427" w14:textId="6CA2A20B"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56" w:history="1">
            <w:r w:rsidR="00436EF9" w:rsidRPr="0010768B">
              <w:rPr>
                <w:rStyle w:val="Hyperlink"/>
                <w:noProof/>
              </w:rPr>
              <w:t>3.3.1.3. Mối liên quan giữa phân loại lao phổi theo TTDD với BMI</w:t>
            </w:r>
            <w:r w:rsidR="00436EF9">
              <w:rPr>
                <w:noProof/>
                <w:webHidden/>
              </w:rPr>
              <w:tab/>
            </w:r>
            <w:r w:rsidR="00436EF9">
              <w:rPr>
                <w:noProof/>
                <w:webHidden/>
              </w:rPr>
              <w:fldChar w:fldCharType="begin"/>
            </w:r>
            <w:r w:rsidR="00436EF9">
              <w:rPr>
                <w:noProof/>
                <w:webHidden/>
              </w:rPr>
              <w:instrText xml:space="preserve"> PAGEREF _Toc126527756 \h </w:instrText>
            </w:r>
            <w:r w:rsidR="00436EF9">
              <w:rPr>
                <w:noProof/>
                <w:webHidden/>
              </w:rPr>
            </w:r>
            <w:r w:rsidR="00436EF9">
              <w:rPr>
                <w:noProof/>
                <w:webHidden/>
              </w:rPr>
              <w:fldChar w:fldCharType="separate"/>
            </w:r>
            <w:r w:rsidR="00436EF9">
              <w:rPr>
                <w:noProof/>
                <w:webHidden/>
              </w:rPr>
              <w:t>44</w:t>
            </w:r>
            <w:r w:rsidR="00436EF9">
              <w:rPr>
                <w:noProof/>
                <w:webHidden/>
              </w:rPr>
              <w:fldChar w:fldCharType="end"/>
            </w:r>
          </w:hyperlink>
        </w:p>
        <w:p w14:paraId="0B212F0B" w14:textId="7B10249D"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57" w:history="1">
            <w:r w:rsidR="00436EF9" w:rsidRPr="0010768B">
              <w:rPr>
                <w:rStyle w:val="Hyperlink"/>
                <w:noProof/>
              </w:rPr>
              <w:t>3.3.1.4. Mối liên quan giữa kiến thức với TTDD theo BMI</w:t>
            </w:r>
            <w:r w:rsidR="00436EF9">
              <w:rPr>
                <w:noProof/>
                <w:webHidden/>
              </w:rPr>
              <w:tab/>
            </w:r>
            <w:r w:rsidR="00436EF9">
              <w:rPr>
                <w:noProof/>
                <w:webHidden/>
              </w:rPr>
              <w:fldChar w:fldCharType="begin"/>
            </w:r>
            <w:r w:rsidR="00436EF9">
              <w:rPr>
                <w:noProof/>
                <w:webHidden/>
              </w:rPr>
              <w:instrText xml:space="preserve"> PAGEREF _Toc126527757 \h </w:instrText>
            </w:r>
            <w:r w:rsidR="00436EF9">
              <w:rPr>
                <w:noProof/>
                <w:webHidden/>
              </w:rPr>
            </w:r>
            <w:r w:rsidR="00436EF9">
              <w:rPr>
                <w:noProof/>
                <w:webHidden/>
              </w:rPr>
              <w:fldChar w:fldCharType="separate"/>
            </w:r>
            <w:r w:rsidR="00436EF9">
              <w:rPr>
                <w:noProof/>
                <w:webHidden/>
              </w:rPr>
              <w:t>44</w:t>
            </w:r>
            <w:r w:rsidR="00436EF9">
              <w:rPr>
                <w:noProof/>
                <w:webHidden/>
              </w:rPr>
              <w:fldChar w:fldCharType="end"/>
            </w:r>
          </w:hyperlink>
        </w:p>
        <w:p w14:paraId="1316686E" w14:textId="1201A7D2"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58" w:history="1">
            <w:r w:rsidR="00436EF9" w:rsidRPr="0010768B">
              <w:rPr>
                <w:rStyle w:val="Hyperlink"/>
                <w:noProof/>
              </w:rPr>
              <w:t>3.3.2. Liên quan giữa TTDD theo SGA của người bệnh lao phổi</w:t>
            </w:r>
            <w:r w:rsidR="00436EF9">
              <w:rPr>
                <w:noProof/>
                <w:webHidden/>
              </w:rPr>
              <w:tab/>
            </w:r>
            <w:r w:rsidR="00436EF9">
              <w:rPr>
                <w:noProof/>
                <w:webHidden/>
              </w:rPr>
              <w:fldChar w:fldCharType="begin"/>
            </w:r>
            <w:r w:rsidR="00436EF9">
              <w:rPr>
                <w:noProof/>
                <w:webHidden/>
              </w:rPr>
              <w:instrText xml:space="preserve"> PAGEREF _Toc126527758 \h </w:instrText>
            </w:r>
            <w:r w:rsidR="00436EF9">
              <w:rPr>
                <w:noProof/>
                <w:webHidden/>
              </w:rPr>
            </w:r>
            <w:r w:rsidR="00436EF9">
              <w:rPr>
                <w:noProof/>
                <w:webHidden/>
              </w:rPr>
              <w:fldChar w:fldCharType="separate"/>
            </w:r>
            <w:r w:rsidR="00436EF9">
              <w:rPr>
                <w:noProof/>
                <w:webHidden/>
              </w:rPr>
              <w:t>44</w:t>
            </w:r>
            <w:r w:rsidR="00436EF9">
              <w:rPr>
                <w:noProof/>
                <w:webHidden/>
              </w:rPr>
              <w:fldChar w:fldCharType="end"/>
            </w:r>
          </w:hyperlink>
        </w:p>
        <w:p w14:paraId="5DB0F69C" w14:textId="21B8E7AF"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59" w:history="1">
            <w:r w:rsidR="00436EF9" w:rsidRPr="0010768B">
              <w:rPr>
                <w:rStyle w:val="Hyperlink"/>
                <w:noProof/>
              </w:rPr>
              <w:t>3.3.2.1. Mối liên quan giữa đặc điểm cá nhân với TTDD theo SGA</w:t>
            </w:r>
            <w:r w:rsidR="00436EF9">
              <w:rPr>
                <w:noProof/>
                <w:webHidden/>
              </w:rPr>
              <w:tab/>
            </w:r>
            <w:r w:rsidR="00436EF9">
              <w:rPr>
                <w:noProof/>
                <w:webHidden/>
              </w:rPr>
              <w:fldChar w:fldCharType="begin"/>
            </w:r>
            <w:r w:rsidR="00436EF9">
              <w:rPr>
                <w:noProof/>
                <w:webHidden/>
              </w:rPr>
              <w:instrText xml:space="preserve"> PAGEREF _Toc126527759 \h </w:instrText>
            </w:r>
            <w:r w:rsidR="00436EF9">
              <w:rPr>
                <w:noProof/>
                <w:webHidden/>
              </w:rPr>
            </w:r>
            <w:r w:rsidR="00436EF9">
              <w:rPr>
                <w:noProof/>
                <w:webHidden/>
              </w:rPr>
              <w:fldChar w:fldCharType="separate"/>
            </w:r>
            <w:r w:rsidR="00436EF9">
              <w:rPr>
                <w:noProof/>
                <w:webHidden/>
              </w:rPr>
              <w:t>44</w:t>
            </w:r>
            <w:r w:rsidR="00436EF9">
              <w:rPr>
                <w:noProof/>
                <w:webHidden/>
              </w:rPr>
              <w:fldChar w:fldCharType="end"/>
            </w:r>
          </w:hyperlink>
        </w:p>
        <w:p w14:paraId="68F1B6C8" w14:textId="11DF24BE"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60" w:history="1">
            <w:r w:rsidR="00436EF9" w:rsidRPr="0010768B">
              <w:rPr>
                <w:rStyle w:val="Hyperlink"/>
                <w:noProof/>
              </w:rPr>
              <w:t>3.3.2.2. Mối liên quan giữa tình trạng mắc bệnh với TTDD theo SGA</w:t>
            </w:r>
            <w:r w:rsidR="00436EF9">
              <w:rPr>
                <w:noProof/>
                <w:webHidden/>
              </w:rPr>
              <w:tab/>
            </w:r>
            <w:r w:rsidR="00436EF9">
              <w:rPr>
                <w:noProof/>
                <w:webHidden/>
              </w:rPr>
              <w:fldChar w:fldCharType="begin"/>
            </w:r>
            <w:r w:rsidR="00436EF9">
              <w:rPr>
                <w:noProof/>
                <w:webHidden/>
              </w:rPr>
              <w:instrText xml:space="preserve"> PAGEREF _Toc126527760 \h </w:instrText>
            </w:r>
            <w:r w:rsidR="00436EF9">
              <w:rPr>
                <w:noProof/>
                <w:webHidden/>
              </w:rPr>
            </w:r>
            <w:r w:rsidR="00436EF9">
              <w:rPr>
                <w:noProof/>
                <w:webHidden/>
              </w:rPr>
              <w:fldChar w:fldCharType="separate"/>
            </w:r>
            <w:r w:rsidR="00436EF9">
              <w:rPr>
                <w:noProof/>
                <w:webHidden/>
              </w:rPr>
              <w:t>44</w:t>
            </w:r>
            <w:r w:rsidR="00436EF9">
              <w:rPr>
                <w:noProof/>
                <w:webHidden/>
              </w:rPr>
              <w:fldChar w:fldCharType="end"/>
            </w:r>
          </w:hyperlink>
        </w:p>
        <w:p w14:paraId="1BFDF704" w14:textId="390282C3"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61" w:history="1">
            <w:r w:rsidR="00436EF9" w:rsidRPr="0010768B">
              <w:rPr>
                <w:rStyle w:val="Hyperlink"/>
                <w:noProof/>
              </w:rPr>
              <w:t>3.3.2.3. Mối liên quan giữa phân loại lao phổi theo TTDD với SGA</w:t>
            </w:r>
            <w:r w:rsidR="00436EF9">
              <w:rPr>
                <w:noProof/>
                <w:webHidden/>
              </w:rPr>
              <w:tab/>
            </w:r>
            <w:r w:rsidR="00436EF9">
              <w:rPr>
                <w:noProof/>
                <w:webHidden/>
              </w:rPr>
              <w:fldChar w:fldCharType="begin"/>
            </w:r>
            <w:r w:rsidR="00436EF9">
              <w:rPr>
                <w:noProof/>
                <w:webHidden/>
              </w:rPr>
              <w:instrText xml:space="preserve"> PAGEREF _Toc126527761 \h </w:instrText>
            </w:r>
            <w:r w:rsidR="00436EF9">
              <w:rPr>
                <w:noProof/>
                <w:webHidden/>
              </w:rPr>
            </w:r>
            <w:r w:rsidR="00436EF9">
              <w:rPr>
                <w:noProof/>
                <w:webHidden/>
              </w:rPr>
              <w:fldChar w:fldCharType="separate"/>
            </w:r>
            <w:r w:rsidR="00436EF9">
              <w:rPr>
                <w:noProof/>
                <w:webHidden/>
              </w:rPr>
              <w:t>44</w:t>
            </w:r>
            <w:r w:rsidR="00436EF9">
              <w:rPr>
                <w:noProof/>
                <w:webHidden/>
              </w:rPr>
              <w:fldChar w:fldCharType="end"/>
            </w:r>
          </w:hyperlink>
        </w:p>
        <w:p w14:paraId="78FA1E8E" w14:textId="6E0BD94E" w:rsidR="00436EF9" w:rsidRDefault="00000000">
          <w:pPr>
            <w:pStyle w:val="TOC4"/>
            <w:tabs>
              <w:tab w:val="right" w:leader="dot" w:pos="9111"/>
            </w:tabs>
            <w:rPr>
              <w:rFonts w:asciiTheme="minorHAnsi" w:eastAsiaTheme="minorEastAsia" w:hAnsiTheme="minorHAnsi" w:cstheme="minorBidi"/>
              <w:noProof/>
              <w:color w:val="auto"/>
              <w:sz w:val="22"/>
              <w:szCs w:val="22"/>
            </w:rPr>
          </w:pPr>
          <w:hyperlink w:anchor="_Toc126527762" w:history="1">
            <w:r w:rsidR="00436EF9" w:rsidRPr="0010768B">
              <w:rPr>
                <w:rStyle w:val="Hyperlink"/>
                <w:noProof/>
              </w:rPr>
              <w:t>3.3.2.4. Mối liên quan giữa kiến thức với TTDD theo SGA</w:t>
            </w:r>
            <w:r w:rsidR="00436EF9">
              <w:rPr>
                <w:noProof/>
                <w:webHidden/>
              </w:rPr>
              <w:tab/>
            </w:r>
            <w:r w:rsidR="00436EF9">
              <w:rPr>
                <w:noProof/>
                <w:webHidden/>
              </w:rPr>
              <w:fldChar w:fldCharType="begin"/>
            </w:r>
            <w:r w:rsidR="00436EF9">
              <w:rPr>
                <w:noProof/>
                <w:webHidden/>
              </w:rPr>
              <w:instrText xml:space="preserve"> PAGEREF _Toc126527762 \h </w:instrText>
            </w:r>
            <w:r w:rsidR="00436EF9">
              <w:rPr>
                <w:noProof/>
                <w:webHidden/>
              </w:rPr>
            </w:r>
            <w:r w:rsidR="00436EF9">
              <w:rPr>
                <w:noProof/>
                <w:webHidden/>
              </w:rPr>
              <w:fldChar w:fldCharType="separate"/>
            </w:r>
            <w:r w:rsidR="00436EF9">
              <w:rPr>
                <w:noProof/>
                <w:webHidden/>
              </w:rPr>
              <w:t>44</w:t>
            </w:r>
            <w:r w:rsidR="00436EF9">
              <w:rPr>
                <w:noProof/>
                <w:webHidden/>
              </w:rPr>
              <w:fldChar w:fldCharType="end"/>
            </w:r>
          </w:hyperlink>
        </w:p>
        <w:p w14:paraId="2E732014" w14:textId="21EE8C30" w:rsidR="00436EF9" w:rsidRDefault="00000000">
          <w:pPr>
            <w:pStyle w:val="TOC1"/>
            <w:tabs>
              <w:tab w:val="right" w:leader="dot" w:pos="9111"/>
            </w:tabs>
            <w:rPr>
              <w:rFonts w:asciiTheme="minorHAnsi" w:eastAsiaTheme="minorEastAsia" w:hAnsiTheme="minorHAnsi" w:cstheme="minorBidi"/>
              <w:noProof/>
              <w:color w:val="auto"/>
              <w:sz w:val="22"/>
              <w:szCs w:val="22"/>
            </w:rPr>
          </w:pPr>
          <w:hyperlink w:anchor="_Toc126527763" w:history="1">
            <w:r w:rsidR="00436EF9" w:rsidRPr="0010768B">
              <w:rPr>
                <w:rStyle w:val="Hyperlink"/>
                <w:noProof/>
              </w:rPr>
              <w:t>Chương 4 – BÀN LUẬN</w:t>
            </w:r>
            <w:r w:rsidR="00436EF9">
              <w:rPr>
                <w:noProof/>
                <w:webHidden/>
              </w:rPr>
              <w:tab/>
            </w:r>
            <w:r w:rsidR="00436EF9">
              <w:rPr>
                <w:noProof/>
                <w:webHidden/>
              </w:rPr>
              <w:fldChar w:fldCharType="begin"/>
            </w:r>
            <w:r w:rsidR="00436EF9">
              <w:rPr>
                <w:noProof/>
                <w:webHidden/>
              </w:rPr>
              <w:instrText xml:space="preserve"> PAGEREF _Toc126527763 \h </w:instrText>
            </w:r>
            <w:r w:rsidR="00436EF9">
              <w:rPr>
                <w:noProof/>
                <w:webHidden/>
              </w:rPr>
            </w:r>
            <w:r w:rsidR="00436EF9">
              <w:rPr>
                <w:noProof/>
                <w:webHidden/>
              </w:rPr>
              <w:fldChar w:fldCharType="separate"/>
            </w:r>
            <w:r w:rsidR="00436EF9">
              <w:rPr>
                <w:noProof/>
                <w:webHidden/>
              </w:rPr>
              <w:t>45</w:t>
            </w:r>
            <w:r w:rsidR="00436EF9">
              <w:rPr>
                <w:noProof/>
                <w:webHidden/>
              </w:rPr>
              <w:fldChar w:fldCharType="end"/>
            </w:r>
          </w:hyperlink>
        </w:p>
        <w:p w14:paraId="11A267B9" w14:textId="52326E0E" w:rsidR="00436EF9" w:rsidRDefault="00000000">
          <w:pPr>
            <w:pStyle w:val="TOC2"/>
            <w:tabs>
              <w:tab w:val="right" w:leader="dot" w:pos="9111"/>
            </w:tabs>
            <w:rPr>
              <w:rFonts w:asciiTheme="minorHAnsi" w:eastAsiaTheme="minorEastAsia" w:hAnsiTheme="minorHAnsi" w:cstheme="minorBidi"/>
              <w:noProof/>
              <w:color w:val="auto"/>
              <w:sz w:val="22"/>
              <w:szCs w:val="22"/>
            </w:rPr>
          </w:pPr>
          <w:hyperlink w:anchor="_Toc126527764" w:history="1">
            <w:r w:rsidR="00436EF9" w:rsidRPr="0010768B">
              <w:rPr>
                <w:rStyle w:val="Hyperlink"/>
                <w:noProof/>
              </w:rPr>
              <w:t>4.1. Đặc điểm của đối tượng nghiên cứu</w:t>
            </w:r>
            <w:r w:rsidR="00436EF9">
              <w:rPr>
                <w:noProof/>
                <w:webHidden/>
              </w:rPr>
              <w:tab/>
            </w:r>
            <w:r w:rsidR="00436EF9">
              <w:rPr>
                <w:noProof/>
                <w:webHidden/>
              </w:rPr>
              <w:fldChar w:fldCharType="begin"/>
            </w:r>
            <w:r w:rsidR="00436EF9">
              <w:rPr>
                <w:noProof/>
                <w:webHidden/>
              </w:rPr>
              <w:instrText xml:space="preserve"> PAGEREF _Toc126527764 \h </w:instrText>
            </w:r>
            <w:r w:rsidR="00436EF9">
              <w:rPr>
                <w:noProof/>
                <w:webHidden/>
              </w:rPr>
            </w:r>
            <w:r w:rsidR="00436EF9">
              <w:rPr>
                <w:noProof/>
                <w:webHidden/>
              </w:rPr>
              <w:fldChar w:fldCharType="separate"/>
            </w:r>
            <w:r w:rsidR="00436EF9">
              <w:rPr>
                <w:noProof/>
                <w:webHidden/>
              </w:rPr>
              <w:t>45</w:t>
            </w:r>
            <w:r w:rsidR="00436EF9">
              <w:rPr>
                <w:noProof/>
                <w:webHidden/>
              </w:rPr>
              <w:fldChar w:fldCharType="end"/>
            </w:r>
          </w:hyperlink>
        </w:p>
        <w:p w14:paraId="1E71F07D" w14:textId="7B56702B" w:rsidR="00436EF9" w:rsidRDefault="00000000">
          <w:pPr>
            <w:pStyle w:val="TOC2"/>
            <w:tabs>
              <w:tab w:val="right" w:leader="dot" w:pos="9111"/>
            </w:tabs>
            <w:rPr>
              <w:rFonts w:asciiTheme="minorHAnsi" w:eastAsiaTheme="minorEastAsia" w:hAnsiTheme="minorHAnsi" w:cstheme="minorBidi"/>
              <w:noProof/>
              <w:color w:val="auto"/>
              <w:sz w:val="22"/>
              <w:szCs w:val="22"/>
            </w:rPr>
          </w:pPr>
          <w:hyperlink w:anchor="_Toc126527765" w:history="1">
            <w:r w:rsidR="00436EF9" w:rsidRPr="0010768B">
              <w:rPr>
                <w:rStyle w:val="Hyperlink"/>
                <w:noProof/>
              </w:rPr>
              <w:t>4.2. Tình trạng dinh dưỡng người bệnh lao phối</w:t>
            </w:r>
            <w:r w:rsidR="00436EF9">
              <w:rPr>
                <w:noProof/>
                <w:webHidden/>
              </w:rPr>
              <w:tab/>
            </w:r>
            <w:r w:rsidR="00436EF9">
              <w:rPr>
                <w:noProof/>
                <w:webHidden/>
              </w:rPr>
              <w:fldChar w:fldCharType="begin"/>
            </w:r>
            <w:r w:rsidR="00436EF9">
              <w:rPr>
                <w:noProof/>
                <w:webHidden/>
              </w:rPr>
              <w:instrText xml:space="preserve"> PAGEREF _Toc126527765 \h </w:instrText>
            </w:r>
            <w:r w:rsidR="00436EF9">
              <w:rPr>
                <w:noProof/>
                <w:webHidden/>
              </w:rPr>
            </w:r>
            <w:r w:rsidR="00436EF9">
              <w:rPr>
                <w:noProof/>
                <w:webHidden/>
              </w:rPr>
              <w:fldChar w:fldCharType="separate"/>
            </w:r>
            <w:r w:rsidR="00436EF9">
              <w:rPr>
                <w:noProof/>
                <w:webHidden/>
              </w:rPr>
              <w:t>48</w:t>
            </w:r>
            <w:r w:rsidR="00436EF9">
              <w:rPr>
                <w:noProof/>
                <w:webHidden/>
              </w:rPr>
              <w:fldChar w:fldCharType="end"/>
            </w:r>
          </w:hyperlink>
        </w:p>
        <w:p w14:paraId="14239B71" w14:textId="155BAFCB"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66" w:history="1">
            <w:r w:rsidR="00436EF9" w:rsidRPr="0010768B">
              <w:rPr>
                <w:rStyle w:val="Hyperlink"/>
                <w:noProof/>
              </w:rPr>
              <w:t>4.2.1. Tình trạng dịnh dưỡng của bệnh nhân lao theo chỉ số BMI</w:t>
            </w:r>
            <w:r w:rsidR="00436EF9">
              <w:rPr>
                <w:noProof/>
                <w:webHidden/>
              </w:rPr>
              <w:tab/>
            </w:r>
            <w:r w:rsidR="00436EF9">
              <w:rPr>
                <w:noProof/>
                <w:webHidden/>
              </w:rPr>
              <w:fldChar w:fldCharType="begin"/>
            </w:r>
            <w:r w:rsidR="00436EF9">
              <w:rPr>
                <w:noProof/>
                <w:webHidden/>
              </w:rPr>
              <w:instrText xml:space="preserve"> PAGEREF _Toc126527766 \h </w:instrText>
            </w:r>
            <w:r w:rsidR="00436EF9">
              <w:rPr>
                <w:noProof/>
                <w:webHidden/>
              </w:rPr>
            </w:r>
            <w:r w:rsidR="00436EF9">
              <w:rPr>
                <w:noProof/>
                <w:webHidden/>
              </w:rPr>
              <w:fldChar w:fldCharType="separate"/>
            </w:r>
            <w:r w:rsidR="00436EF9">
              <w:rPr>
                <w:noProof/>
                <w:webHidden/>
              </w:rPr>
              <w:t>49</w:t>
            </w:r>
            <w:r w:rsidR="00436EF9">
              <w:rPr>
                <w:noProof/>
                <w:webHidden/>
              </w:rPr>
              <w:fldChar w:fldCharType="end"/>
            </w:r>
          </w:hyperlink>
        </w:p>
        <w:p w14:paraId="350F0216" w14:textId="6D055677"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67" w:history="1">
            <w:r w:rsidR="00436EF9" w:rsidRPr="0010768B">
              <w:rPr>
                <w:rStyle w:val="Hyperlink"/>
                <w:noProof/>
              </w:rPr>
              <w:t>4.2.2. Tình trạng dịnh dưỡng của bệnh nhân lao theo chỉ số SGA</w:t>
            </w:r>
            <w:r w:rsidR="00436EF9">
              <w:rPr>
                <w:noProof/>
                <w:webHidden/>
              </w:rPr>
              <w:tab/>
            </w:r>
            <w:r w:rsidR="00436EF9">
              <w:rPr>
                <w:noProof/>
                <w:webHidden/>
              </w:rPr>
              <w:fldChar w:fldCharType="begin"/>
            </w:r>
            <w:r w:rsidR="00436EF9">
              <w:rPr>
                <w:noProof/>
                <w:webHidden/>
              </w:rPr>
              <w:instrText xml:space="preserve"> PAGEREF _Toc126527767 \h </w:instrText>
            </w:r>
            <w:r w:rsidR="00436EF9">
              <w:rPr>
                <w:noProof/>
                <w:webHidden/>
              </w:rPr>
            </w:r>
            <w:r w:rsidR="00436EF9">
              <w:rPr>
                <w:noProof/>
                <w:webHidden/>
              </w:rPr>
              <w:fldChar w:fldCharType="separate"/>
            </w:r>
            <w:r w:rsidR="00436EF9">
              <w:rPr>
                <w:noProof/>
                <w:webHidden/>
              </w:rPr>
              <w:t>53</w:t>
            </w:r>
            <w:r w:rsidR="00436EF9">
              <w:rPr>
                <w:noProof/>
                <w:webHidden/>
              </w:rPr>
              <w:fldChar w:fldCharType="end"/>
            </w:r>
          </w:hyperlink>
        </w:p>
        <w:p w14:paraId="1BCFDD23" w14:textId="6C2A09EF" w:rsidR="00436EF9" w:rsidRDefault="00000000">
          <w:pPr>
            <w:pStyle w:val="TOC2"/>
            <w:tabs>
              <w:tab w:val="right" w:leader="dot" w:pos="9111"/>
            </w:tabs>
            <w:rPr>
              <w:rFonts w:asciiTheme="minorHAnsi" w:eastAsiaTheme="minorEastAsia" w:hAnsiTheme="minorHAnsi" w:cstheme="minorBidi"/>
              <w:noProof/>
              <w:color w:val="auto"/>
              <w:sz w:val="22"/>
              <w:szCs w:val="22"/>
            </w:rPr>
          </w:pPr>
          <w:hyperlink w:anchor="_Toc126527768" w:history="1">
            <w:r w:rsidR="00436EF9" w:rsidRPr="0010768B">
              <w:rPr>
                <w:rStyle w:val="Hyperlink"/>
                <w:noProof/>
              </w:rPr>
              <w:t>4.3. Các yếu tổ liên quan đến tình trạng đỉnh dưỡng</w:t>
            </w:r>
            <w:r w:rsidR="00436EF9">
              <w:rPr>
                <w:noProof/>
                <w:webHidden/>
              </w:rPr>
              <w:tab/>
            </w:r>
            <w:r w:rsidR="00436EF9">
              <w:rPr>
                <w:noProof/>
                <w:webHidden/>
              </w:rPr>
              <w:fldChar w:fldCharType="begin"/>
            </w:r>
            <w:r w:rsidR="00436EF9">
              <w:rPr>
                <w:noProof/>
                <w:webHidden/>
              </w:rPr>
              <w:instrText xml:space="preserve"> PAGEREF _Toc126527768 \h </w:instrText>
            </w:r>
            <w:r w:rsidR="00436EF9">
              <w:rPr>
                <w:noProof/>
                <w:webHidden/>
              </w:rPr>
            </w:r>
            <w:r w:rsidR="00436EF9">
              <w:rPr>
                <w:noProof/>
                <w:webHidden/>
              </w:rPr>
              <w:fldChar w:fldCharType="separate"/>
            </w:r>
            <w:r w:rsidR="00436EF9">
              <w:rPr>
                <w:noProof/>
                <w:webHidden/>
              </w:rPr>
              <w:t>56</w:t>
            </w:r>
            <w:r w:rsidR="00436EF9">
              <w:rPr>
                <w:noProof/>
                <w:webHidden/>
              </w:rPr>
              <w:fldChar w:fldCharType="end"/>
            </w:r>
          </w:hyperlink>
        </w:p>
        <w:p w14:paraId="106344B6" w14:textId="2FB2E038"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69" w:history="1">
            <w:r w:rsidR="00436EF9" w:rsidRPr="0010768B">
              <w:rPr>
                <w:rStyle w:val="Hyperlink"/>
                <w:noProof/>
              </w:rPr>
              <w:t>4.3.1. Mỗi iên quan giữa tình trạng dịnh dưỡng theo BMI</w:t>
            </w:r>
            <w:r w:rsidR="00436EF9">
              <w:rPr>
                <w:noProof/>
                <w:webHidden/>
              </w:rPr>
              <w:tab/>
            </w:r>
            <w:r w:rsidR="00436EF9">
              <w:rPr>
                <w:noProof/>
                <w:webHidden/>
              </w:rPr>
              <w:fldChar w:fldCharType="begin"/>
            </w:r>
            <w:r w:rsidR="00436EF9">
              <w:rPr>
                <w:noProof/>
                <w:webHidden/>
              </w:rPr>
              <w:instrText xml:space="preserve"> PAGEREF _Toc126527769 \h </w:instrText>
            </w:r>
            <w:r w:rsidR="00436EF9">
              <w:rPr>
                <w:noProof/>
                <w:webHidden/>
              </w:rPr>
            </w:r>
            <w:r w:rsidR="00436EF9">
              <w:rPr>
                <w:noProof/>
                <w:webHidden/>
              </w:rPr>
              <w:fldChar w:fldCharType="separate"/>
            </w:r>
            <w:r w:rsidR="00436EF9">
              <w:rPr>
                <w:noProof/>
                <w:webHidden/>
              </w:rPr>
              <w:t>56</w:t>
            </w:r>
            <w:r w:rsidR="00436EF9">
              <w:rPr>
                <w:noProof/>
                <w:webHidden/>
              </w:rPr>
              <w:fldChar w:fldCharType="end"/>
            </w:r>
          </w:hyperlink>
        </w:p>
        <w:p w14:paraId="4B4FA80C" w14:textId="4C862F4E"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70" w:history="1">
            <w:r w:rsidR="00436EF9" w:rsidRPr="0010768B">
              <w:rPr>
                <w:rStyle w:val="Hyperlink"/>
                <w:noProof/>
              </w:rPr>
              <w:t>4.3.2. Mối liên quan giữu tình trạng dình đường theo SGA</w:t>
            </w:r>
            <w:r w:rsidR="00436EF9">
              <w:rPr>
                <w:noProof/>
                <w:webHidden/>
              </w:rPr>
              <w:tab/>
            </w:r>
            <w:r w:rsidR="00436EF9">
              <w:rPr>
                <w:noProof/>
                <w:webHidden/>
              </w:rPr>
              <w:fldChar w:fldCharType="begin"/>
            </w:r>
            <w:r w:rsidR="00436EF9">
              <w:rPr>
                <w:noProof/>
                <w:webHidden/>
              </w:rPr>
              <w:instrText xml:space="preserve"> PAGEREF _Toc126527770 \h </w:instrText>
            </w:r>
            <w:r w:rsidR="00436EF9">
              <w:rPr>
                <w:noProof/>
                <w:webHidden/>
              </w:rPr>
            </w:r>
            <w:r w:rsidR="00436EF9">
              <w:rPr>
                <w:noProof/>
                <w:webHidden/>
              </w:rPr>
              <w:fldChar w:fldCharType="separate"/>
            </w:r>
            <w:r w:rsidR="00436EF9">
              <w:rPr>
                <w:noProof/>
                <w:webHidden/>
              </w:rPr>
              <w:t>58</w:t>
            </w:r>
            <w:r w:rsidR="00436EF9">
              <w:rPr>
                <w:noProof/>
                <w:webHidden/>
              </w:rPr>
              <w:fldChar w:fldCharType="end"/>
            </w:r>
          </w:hyperlink>
        </w:p>
        <w:p w14:paraId="49EEBB76" w14:textId="0BF287D1" w:rsidR="00436EF9" w:rsidRDefault="00000000">
          <w:pPr>
            <w:pStyle w:val="TOC1"/>
            <w:tabs>
              <w:tab w:val="right" w:leader="dot" w:pos="9111"/>
            </w:tabs>
            <w:rPr>
              <w:rFonts w:asciiTheme="minorHAnsi" w:eastAsiaTheme="minorEastAsia" w:hAnsiTheme="minorHAnsi" w:cstheme="minorBidi"/>
              <w:noProof/>
              <w:color w:val="auto"/>
              <w:sz w:val="22"/>
              <w:szCs w:val="22"/>
            </w:rPr>
          </w:pPr>
          <w:hyperlink w:anchor="_Toc126527771" w:history="1">
            <w:r w:rsidR="00436EF9" w:rsidRPr="0010768B">
              <w:rPr>
                <w:rStyle w:val="Hyperlink"/>
                <w:noProof/>
              </w:rPr>
              <w:t>KẾT LUẬN</w:t>
            </w:r>
            <w:r w:rsidR="00436EF9">
              <w:rPr>
                <w:noProof/>
                <w:webHidden/>
              </w:rPr>
              <w:tab/>
            </w:r>
            <w:r w:rsidR="00436EF9">
              <w:rPr>
                <w:noProof/>
                <w:webHidden/>
              </w:rPr>
              <w:fldChar w:fldCharType="begin"/>
            </w:r>
            <w:r w:rsidR="00436EF9">
              <w:rPr>
                <w:noProof/>
                <w:webHidden/>
              </w:rPr>
              <w:instrText xml:space="preserve"> PAGEREF _Toc126527771 \h </w:instrText>
            </w:r>
            <w:r w:rsidR="00436EF9">
              <w:rPr>
                <w:noProof/>
                <w:webHidden/>
              </w:rPr>
            </w:r>
            <w:r w:rsidR="00436EF9">
              <w:rPr>
                <w:noProof/>
                <w:webHidden/>
              </w:rPr>
              <w:fldChar w:fldCharType="separate"/>
            </w:r>
            <w:r w:rsidR="00436EF9">
              <w:rPr>
                <w:noProof/>
                <w:webHidden/>
              </w:rPr>
              <w:t>60</w:t>
            </w:r>
            <w:r w:rsidR="00436EF9">
              <w:rPr>
                <w:noProof/>
                <w:webHidden/>
              </w:rPr>
              <w:fldChar w:fldCharType="end"/>
            </w:r>
          </w:hyperlink>
        </w:p>
        <w:p w14:paraId="669A754E" w14:textId="653EE3E6" w:rsidR="00436EF9" w:rsidRDefault="00000000">
          <w:pPr>
            <w:pStyle w:val="TOC2"/>
            <w:tabs>
              <w:tab w:val="right" w:leader="dot" w:pos="9111"/>
            </w:tabs>
            <w:rPr>
              <w:rFonts w:asciiTheme="minorHAnsi" w:eastAsiaTheme="minorEastAsia" w:hAnsiTheme="minorHAnsi" w:cstheme="minorBidi"/>
              <w:noProof/>
              <w:color w:val="auto"/>
              <w:sz w:val="22"/>
              <w:szCs w:val="22"/>
            </w:rPr>
          </w:pPr>
          <w:hyperlink w:anchor="_Toc126527772" w:history="1">
            <w:r w:rsidR="00436EF9" w:rsidRPr="0010768B">
              <w:rPr>
                <w:rStyle w:val="Hyperlink"/>
                <w:noProof/>
              </w:rPr>
              <w:t>1. Tình trạng dinh dưỡng của người bệnh lao điều trị tại bệnh viện Phối Trung tương năm 2018 Bệnh nhân lao gặp chủ yếu ở nam giới nam/ nữ = 2,3/1 và đa số bệnh nhân từ 41-65 tuổi chiếm 44.2%</w:t>
            </w:r>
            <w:r w:rsidR="00436EF9">
              <w:rPr>
                <w:noProof/>
                <w:webHidden/>
              </w:rPr>
              <w:tab/>
            </w:r>
            <w:r w:rsidR="00436EF9">
              <w:rPr>
                <w:noProof/>
                <w:webHidden/>
              </w:rPr>
              <w:fldChar w:fldCharType="begin"/>
            </w:r>
            <w:r w:rsidR="00436EF9">
              <w:rPr>
                <w:noProof/>
                <w:webHidden/>
              </w:rPr>
              <w:instrText xml:space="preserve"> PAGEREF _Toc126527772 \h </w:instrText>
            </w:r>
            <w:r w:rsidR="00436EF9">
              <w:rPr>
                <w:noProof/>
                <w:webHidden/>
              </w:rPr>
            </w:r>
            <w:r w:rsidR="00436EF9">
              <w:rPr>
                <w:noProof/>
                <w:webHidden/>
              </w:rPr>
              <w:fldChar w:fldCharType="separate"/>
            </w:r>
            <w:r w:rsidR="00436EF9">
              <w:rPr>
                <w:noProof/>
                <w:webHidden/>
              </w:rPr>
              <w:t>60</w:t>
            </w:r>
            <w:r w:rsidR="00436EF9">
              <w:rPr>
                <w:noProof/>
                <w:webHidden/>
              </w:rPr>
              <w:fldChar w:fldCharType="end"/>
            </w:r>
          </w:hyperlink>
        </w:p>
        <w:p w14:paraId="4E933090" w14:textId="5AC096CD" w:rsidR="00436EF9" w:rsidRDefault="00000000">
          <w:pPr>
            <w:pStyle w:val="TOC2"/>
            <w:tabs>
              <w:tab w:val="right" w:leader="dot" w:pos="9111"/>
            </w:tabs>
            <w:rPr>
              <w:rFonts w:asciiTheme="minorHAnsi" w:eastAsiaTheme="minorEastAsia" w:hAnsiTheme="minorHAnsi" w:cstheme="minorBidi"/>
              <w:noProof/>
              <w:color w:val="auto"/>
              <w:sz w:val="22"/>
              <w:szCs w:val="22"/>
            </w:rPr>
          </w:pPr>
          <w:hyperlink w:anchor="_Toc126527773" w:history="1">
            <w:r w:rsidR="00436EF9" w:rsidRPr="0010768B">
              <w:rPr>
                <w:rStyle w:val="Hyperlink"/>
                <w:noProof/>
              </w:rPr>
              <w:t>2- Các yếu tổ liên quan đến tình trạng đỉnh đưỡng của NB lao</w:t>
            </w:r>
            <w:r w:rsidR="00436EF9">
              <w:rPr>
                <w:noProof/>
                <w:webHidden/>
              </w:rPr>
              <w:tab/>
            </w:r>
            <w:r w:rsidR="00436EF9">
              <w:rPr>
                <w:noProof/>
                <w:webHidden/>
              </w:rPr>
              <w:fldChar w:fldCharType="begin"/>
            </w:r>
            <w:r w:rsidR="00436EF9">
              <w:rPr>
                <w:noProof/>
                <w:webHidden/>
              </w:rPr>
              <w:instrText xml:space="preserve"> PAGEREF _Toc126527773 \h </w:instrText>
            </w:r>
            <w:r w:rsidR="00436EF9">
              <w:rPr>
                <w:noProof/>
                <w:webHidden/>
              </w:rPr>
            </w:r>
            <w:r w:rsidR="00436EF9">
              <w:rPr>
                <w:noProof/>
                <w:webHidden/>
              </w:rPr>
              <w:fldChar w:fldCharType="separate"/>
            </w:r>
            <w:r w:rsidR="00436EF9">
              <w:rPr>
                <w:noProof/>
                <w:webHidden/>
              </w:rPr>
              <w:t>60</w:t>
            </w:r>
            <w:r w:rsidR="00436EF9">
              <w:rPr>
                <w:noProof/>
                <w:webHidden/>
              </w:rPr>
              <w:fldChar w:fldCharType="end"/>
            </w:r>
          </w:hyperlink>
        </w:p>
        <w:p w14:paraId="7FBAEE7B" w14:textId="2181D6B2" w:rsidR="00436EF9" w:rsidRDefault="00000000">
          <w:pPr>
            <w:pStyle w:val="TOC3"/>
            <w:tabs>
              <w:tab w:val="right" w:leader="dot" w:pos="9111"/>
            </w:tabs>
            <w:rPr>
              <w:rFonts w:asciiTheme="minorHAnsi" w:eastAsiaTheme="minorEastAsia" w:hAnsiTheme="minorHAnsi" w:cstheme="minorBidi"/>
              <w:noProof/>
              <w:color w:val="auto"/>
              <w:sz w:val="22"/>
              <w:szCs w:val="22"/>
            </w:rPr>
          </w:pPr>
          <w:hyperlink w:anchor="_Toc126527774" w:history="1">
            <w:r w:rsidR="00436EF9" w:rsidRPr="0010768B">
              <w:rPr>
                <w:rStyle w:val="Hyperlink"/>
                <w:noProof/>
              </w:rPr>
              <w:t>3. Hạn chế nghiên cứu</w:t>
            </w:r>
            <w:r w:rsidR="00436EF9">
              <w:rPr>
                <w:noProof/>
                <w:webHidden/>
              </w:rPr>
              <w:tab/>
            </w:r>
            <w:r w:rsidR="00436EF9">
              <w:rPr>
                <w:noProof/>
                <w:webHidden/>
              </w:rPr>
              <w:fldChar w:fldCharType="begin"/>
            </w:r>
            <w:r w:rsidR="00436EF9">
              <w:rPr>
                <w:noProof/>
                <w:webHidden/>
              </w:rPr>
              <w:instrText xml:space="preserve"> PAGEREF _Toc126527774 \h </w:instrText>
            </w:r>
            <w:r w:rsidR="00436EF9">
              <w:rPr>
                <w:noProof/>
                <w:webHidden/>
              </w:rPr>
            </w:r>
            <w:r w:rsidR="00436EF9">
              <w:rPr>
                <w:noProof/>
                <w:webHidden/>
              </w:rPr>
              <w:fldChar w:fldCharType="separate"/>
            </w:r>
            <w:r w:rsidR="00436EF9">
              <w:rPr>
                <w:noProof/>
                <w:webHidden/>
              </w:rPr>
              <w:t>61</w:t>
            </w:r>
            <w:r w:rsidR="00436EF9">
              <w:rPr>
                <w:noProof/>
                <w:webHidden/>
              </w:rPr>
              <w:fldChar w:fldCharType="end"/>
            </w:r>
          </w:hyperlink>
        </w:p>
        <w:p w14:paraId="415BF3A6" w14:textId="57E5FD1A" w:rsidR="00436EF9" w:rsidRDefault="00000000">
          <w:pPr>
            <w:pStyle w:val="TOC1"/>
            <w:tabs>
              <w:tab w:val="right" w:leader="dot" w:pos="9111"/>
            </w:tabs>
            <w:rPr>
              <w:rFonts w:asciiTheme="minorHAnsi" w:eastAsiaTheme="minorEastAsia" w:hAnsiTheme="minorHAnsi" w:cstheme="minorBidi"/>
              <w:noProof/>
              <w:color w:val="auto"/>
              <w:sz w:val="22"/>
              <w:szCs w:val="22"/>
            </w:rPr>
          </w:pPr>
          <w:hyperlink w:anchor="_Toc126527775" w:history="1">
            <w:r w:rsidR="00436EF9" w:rsidRPr="0010768B">
              <w:rPr>
                <w:rStyle w:val="Hyperlink"/>
                <w:noProof/>
              </w:rPr>
              <w:t>KHUYẾN NGHỊ</w:t>
            </w:r>
            <w:r w:rsidR="00436EF9">
              <w:rPr>
                <w:noProof/>
                <w:webHidden/>
              </w:rPr>
              <w:tab/>
            </w:r>
            <w:r w:rsidR="00436EF9">
              <w:rPr>
                <w:noProof/>
                <w:webHidden/>
              </w:rPr>
              <w:fldChar w:fldCharType="begin"/>
            </w:r>
            <w:r w:rsidR="00436EF9">
              <w:rPr>
                <w:noProof/>
                <w:webHidden/>
              </w:rPr>
              <w:instrText xml:space="preserve"> PAGEREF _Toc126527775 \h </w:instrText>
            </w:r>
            <w:r w:rsidR="00436EF9">
              <w:rPr>
                <w:noProof/>
                <w:webHidden/>
              </w:rPr>
            </w:r>
            <w:r w:rsidR="00436EF9">
              <w:rPr>
                <w:noProof/>
                <w:webHidden/>
              </w:rPr>
              <w:fldChar w:fldCharType="separate"/>
            </w:r>
            <w:r w:rsidR="00436EF9">
              <w:rPr>
                <w:noProof/>
                <w:webHidden/>
              </w:rPr>
              <w:t>63</w:t>
            </w:r>
            <w:r w:rsidR="00436EF9">
              <w:rPr>
                <w:noProof/>
                <w:webHidden/>
              </w:rPr>
              <w:fldChar w:fldCharType="end"/>
            </w:r>
          </w:hyperlink>
        </w:p>
        <w:p w14:paraId="7F9EF0A8" w14:textId="367ADFEC" w:rsidR="00436EF9" w:rsidRDefault="00000000">
          <w:pPr>
            <w:pStyle w:val="TOC1"/>
            <w:tabs>
              <w:tab w:val="right" w:leader="dot" w:pos="9111"/>
            </w:tabs>
            <w:rPr>
              <w:rFonts w:asciiTheme="minorHAnsi" w:eastAsiaTheme="minorEastAsia" w:hAnsiTheme="minorHAnsi" w:cstheme="minorBidi"/>
              <w:noProof/>
              <w:color w:val="auto"/>
              <w:sz w:val="22"/>
              <w:szCs w:val="22"/>
            </w:rPr>
          </w:pPr>
          <w:hyperlink w:anchor="_Toc126527776" w:history="1">
            <w:r w:rsidR="00436EF9" w:rsidRPr="0010768B">
              <w:rPr>
                <w:rStyle w:val="Hyperlink"/>
                <w:noProof/>
              </w:rPr>
              <w:t>TÀI LIỆU THAM KHẢO</w:t>
            </w:r>
            <w:r w:rsidR="00436EF9">
              <w:rPr>
                <w:noProof/>
                <w:webHidden/>
              </w:rPr>
              <w:tab/>
            </w:r>
            <w:r w:rsidR="00436EF9">
              <w:rPr>
                <w:noProof/>
                <w:webHidden/>
              </w:rPr>
              <w:fldChar w:fldCharType="begin"/>
            </w:r>
            <w:r w:rsidR="00436EF9">
              <w:rPr>
                <w:noProof/>
                <w:webHidden/>
              </w:rPr>
              <w:instrText xml:space="preserve"> PAGEREF _Toc126527776 \h </w:instrText>
            </w:r>
            <w:r w:rsidR="00436EF9">
              <w:rPr>
                <w:noProof/>
                <w:webHidden/>
              </w:rPr>
            </w:r>
            <w:r w:rsidR="00436EF9">
              <w:rPr>
                <w:noProof/>
                <w:webHidden/>
              </w:rPr>
              <w:fldChar w:fldCharType="separate"/>
            </w:r>
            <w:r w:rsidR="00436EF9">
              <w:rPr>
                <w:noProof/>
                <w:webHidden/>
              </w:rPr>
              <w:t>64</w:t>
            </w:r>
            <w:r w:rsidR="00436EF9">
              <w:rPr>
                <w:noProof/>
                <w:webHidden/>
              </w:rPr>
              <w:fldChar w:fldCharType="end"/>
            </w:r>
          </w:hyperlink>
        </w:p>
        <w:p w14:paraId="29E04DCB" w14:textId="0F835691" w:rsidR="00DA7DCB" w:rsidRDefault="00000000" w:rsidP="00DA7DCB">
          <w:r>
            <w:fldChar w:fldCharType="end"/>
          </w:r>
        </w:p>
      </w:sdtContent>
    </w:sdt>
    <w:p w14:paraId="7F5F153A" w14:textId="208F05DA" w:rsidR="00101135" w:rsidRDefault="00000000" w:rsidP="00DA7DCB">
      <w:r>
        <w:br w:type="page"/>
      </w:r>
    </w:p>
    <w:p w14:paraId="152053BA" w14:textId="28CF144D" w:rsidR="001B303A" w:rsidRDefault="001B303A" w:rsidP="00C23165">
      <w:pPr>
        <w:pStyle w:val="Heading1"/>
      </w:pPr>
      <w:bookmarkStart w:id="14" w:name="_Toc126527698"/>
      <w:r>
        <w:lastRenderedPageBreak/>
        <w:t>ĐẶT VẤN ĐỀ</w:t>
      </w:r>
      <w:bookmarkEnd w:id="14"/>
    </w:p>
    <w:p w14:paraId="1438CEE1" w14:textId="00F48BE6" w:rsidR="001B303A" w:rsidRPr="00C23165" w:rsidRDefault="00C23165" w:rsidP="00C23165">
      <w:r w:rsidRPr="00C23165">
        <w:t xml:space="preserve">Lao là một bệnh truyền nhiễm do </w:t>
      </w:r>
      <w:r w:rsidR="00CD430D">
        <w:t>trực khuẩn lao</w:t>
      </w:r>
      <w:r w:rsidRPr="00C23165">
        <w:t xml:space="preserve"> (Mycobacterium tuberculosis) gây nên. </w:t>
      </w:r>
      <w:r>
        <w:t xml:space="preserve"> </w:t>
      </w:r>
      <w:r w:rsidRPr="00C23165">
        <w:t>Bệnh lao có thể gặp ở tất cả các bộ phận của cơ thể, trong đó lao phổi là thể lao phổ biến</w:t>
      </w:r>
      <w:r>
        <w:t xml:space="preserve"> </w:t>
      </w:r>
      <w:r w:rsidRPr="00C23165">
        <w:t>nhất (chiếm 80 – 85% tổng số ca bệnh) và là nguồn lây chính cho người xung quanh</w:t>
      </w:r>
      <w:r w:rsidR="001B303A">
        <w:t xml:space="preserve"> </w:t>
      </w:r>
      <w:r w:rsidR="00021ACD">
        <w:fldChar w:fldCharType="begin">
          <w:fldData xml:space="preserve">PEVuZE5vdGU+PENpdGU+PEF1dGhvcj5U4bq/PC9BdXRob3I+PFllYXI+MjAyMDwvWWVhcj48UmVj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</w:fldData>
        </w:fldChar>
      </w:r>
      <w:r w:rsidR="00951039">
        <w:instrText xml:space="preserve"> ADDIN EN.CITE </w:instrText>
      </w:r>
      <w:r w:rsidR="00951039">
        <w:fldChar w:fldCharType="begin">
          <w:fldData xml:space="preserve">PEVuZE5vdGU+PENpdGU+PEF1dGhvcj5U4bq/PC9BdXRob3I+PFllYXI+MjAyMDwvWWVhcj48UmVj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</w:fldData>
        </w:fldChar>
      </w:r>
      <w:r w:rsidR="00951039">
        <w:instrText xml:space="preserve"> ADDIN EN.CITE.DATA </w:instrText>
      </w:r>
      <w:r w:rsidR="00951039">
        <w:fldChar w:fldCharType="end"/>
      </w:r>
      <w:r w:rsidR="00021ACD">
        <w:fldChar w:fldCharType="separate"/>
      </w:r>
      <w:r w:rsidR="00951039">
        <w:rPr>
          <w:noProof/>
        </w:rPr>
        <w:t>[1]</w:t>
      </w:r>
      <w:r w:rsidR="00021ACD">
        <w:fldChar w:fldCharType="end"/>
      </w:r>
      <w:r w:rsidR="001B303A">
        <w:t>.</w:t>
      </w:r>
      <w:r>
        <w:t xml:space="preserve"> Hiện nay, bệnh lao vẫn là bệnh có số người mắc và tử vong cao, đặc biệt đối với các nước đang và kém phát triển. Theo báo cáo Lao toàn cầu năm 20</w:t>
      </w:r>
      <w:r w:rsidR="00F17EA2">
        <w:t>2</w:t>
      </w:r>
      <w:r w:rsidR="00314651">
        <w:t>2</w:t>
      </w:r>
      <w:r w:rsidR="00EA49A2">
        <w:t xml:space="preserve"> của Tổ chức Y tế Thế giới (TCYTTG)</w:t>
      </w:r>
      <w:r>
        <w:t xml:space="preserve">, </w:t>
      </w:r>
      <w:r w:rsidR="00963793" w:rsidRPr="00963793">
        <w:t xml:space="preserve">Việt Nam </w:t>
      </w:r>
      <w:r w:rsidR="00D8417B">
        <w:t>nằm trong 30 nước có gánh nặng lớn nhất về bệnh lao, với 77 657 ca bệnh mới và 14 300 ca tử vong</w:t>
      </w:r>
      <w:r w:rsidR="00F17EA2">
        <w:t xml:space="preserve"> </w:t>
      </w:r>
      <w:r w:rsidR="00AE68D4">
        <w:t xml:space="preserve">năm 2021 </w:t>
      </w:r>
      <w:r w:rsidR="00941E67">
        <w:fldChar w:fldCharType="begin"/>
      </w:r>
      <w:r w:rsidR="00951039">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record&gt;&lt;/Cite&gt;&lt;/EndNote&gt;</w:instrText>
      </w:r>
      <w:r w:rsidR="00941E67">
        <w:fldChar w:fldCharType="separate"/>
      </w:r>
      <w:r w:rsidR="00951039">
        <w:rPr>
          <w:noProof/>
        </w:rPr>
        <w:t>[2]</w:t>
      </w:r>
      <w:r w:rsidR="00941E67">
        <w:fldChar w:fldCharType="end"/>
      </w:r>
      <w:r>
        <w:t>.</w:t>
      </w:r>
      <w:r w:rsidR="00153EE4" w:rsidRPr="00C23165">
        <w:t xml:space="preserve"> </w:t>
      </w:r>
    </w:p>
    <w:p w14:paraId="62654C14" w14:textId="0DA0A5DF"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C9yZWNvcmQ+PC9DaXRl
PjwvRW5kTm90ZT5=
</w:fldData>
        </w:fldChar>
      </w:r>
      <w:r w:rsidR="00951039">
        <w:instrText xml:space="preserve"> ADDIN EN.CITE </w:instrText>
      </w:r>
      <w:r w:rsidR="00951039">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C9yZWNvcmQ+PC9DaXRl
PjwvRW5kTm90ZT5=
</w:fldData>
        </w:fldChar>
      </w:r>
      <w:r w:rsidR="00951039">
        <w:instrText xml:space="preserve"> ADDIN EN.CITE.DATA </w:instrText>
      </w:r>
      <w:r w:rsidR="00951039">
        <w:fldChar w:fldCharType="end"/>
      </w:r>
      <w:r w:rsidR="00CB49EC">
        <w:fldChar w:fldCharType="separate"/>
      </w:r>
      <w:r w:rsidR="00951039">
        <w:rPr>
          <w:noProof/>
        </w:rPr>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tình trạng suy dinh dưỡng tại thời điểm chẩn đoán bệnh lao là yếu tố dự báo nguy cơ tử vong và tái phát bệnh lao </w:t>
      </w:r>
      <w:r w:rsidR="00E04958">
        <w:fldChar w:fldCharType="begin"/>
      </w:r>
      <w:r w:rsidR="00951039">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record&gt;&lt;/Cite&gt;&lt;/EndNote&gt;</w:instrText>
      </w:r>
      <w:r w:rsidR="00E04958">
        <w:fldChar w:fldCharType="separate"/>
      </w:r>
      <w:r w:rsidR="00951039">
        <w:rPr>
          <w:noProof/>
        </w:rPr>
        <w:t>[4]</w:t>
      </w:r>
      <w:r w:rsidR="00E0495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A4DCD">
        <w:t xml:space="preserve"> </w:t>
      </w:r>
      <w:r w:rsidR="006F69D0">
        <w:fldChar w:fldCharType="begin">
          <w:fldData xml:space="preserve">PEVuZE5vdGU+PENpdGU+PEF1dGhvcj5HdXB0YTwvQXV0aG9yPjxZZWFyPjIwMDk8L1llYXI+PFJl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</w:fldData>
        </w:fldChar>
      </w:r>
      <w:r w:rsidR="00951039">
        <w:instrText xml:space="preserve"> ADDIN EN.CITE </w:instrText>
      </w:r>
      <w:r w:rsidR="00951039">
        <w:fldChar w:fldCharType="begin">
          <w:fldData xml:space="preserve">PEVuZE5vdGU+PENpdGU+PEF1dGhvcj5HdXB0YTwvQXV0aG9yPjxZZWFyPjIwMDk8L1llYXI+PFJl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</w:fldData>
        </w:fldChar>
      </w:r>
      <w:r w:rsidR="00951039">
        <w:instrText xml:space="preserve"> ADDIN EN.CITE.DATA </w:instrText>
      </w:r>
      <w:r w:rsidR="00951039">
        <w:fldChar w:fldCharType="end"/>
      </w:r>
      <w:r w:rsidR="006F69D0">
        <w:fldChar w:fldCharType="separate"/>
      </w:r>
      <w:r w:rsidR="00951039">
        <w:rPr>
          <w:noProof/>
        </w:rPr>
        <w:t>[5, 6]</w:t>
      </w:r>
      <w:r w:rsidR="006F69D0">
        <w:fldChar w:fldCharType="end"/>
      </w:r>
      <w:r w:rsidR="001B303A">
        <w:t>.</w:t>
      </w:r>
    </w:p>
    <w:p w14:paraId="632479E6" w14:textId="67E23E28" w:rsidR="001B303A" w:rsidRDefault="001B303A" w:rsidP="00376CAB">
      <w:r>
        <w:t>Theo một số nghiên cứu trước đây tìm hiểu về tình trạng dinh dưỡng (TTDD) ở bệnh nhân mắc lao phổi tỷ lệ SDD theo</w:t>
      </w:r>
      <w:r w:rsidR="006B4DF5">
        <w:t xml:space="preserve"> chỉ số khối cơ thể (</w:t>
      </w:r>
      <w:r>
        <w:t>BMI</w:t>
      </w:r>
      <w:r w:rsidR="006B4DF5">
        <w:t>)</w:t>
      </w:r>
      <w:r w:rsidR="00267ED3">
        <w:t xml:space="preserve"> &lt;18,5</w:t>
      </w:r>
      <w:r w:rsidR="00206C64">
        <w:t xml:space="preserve"> (kg/m</w:t>
      </w:r>
      <w:r w:rsidR="00206C64">
        <w:rPr>
          <w:vertAlign w:val="superscript"/>
        </w:rPr>
        <w:t>2</w:t>
      </w:r>
      <w:r w:rsidR="00206C64">
        <w:t>)</w:t>
      </w:r>
      <w:r>
        <w:t xml:space="preserve"> chiếm 48</w:t>
      </w:r>
      <w:r w:rsidR="00F61114">
        <w:t>,</w:t>
      </w:r>
      <w:r w:rsidR="002731DD">
        <w:t>4</w:t>
      </w:r>
      <w:r>
        <w:t>%</w:t>
      </w:r>
      <w:r w:rsidR="00104C96">
        <w:t xml:space="preserve"> và theo</w:t>
      </w:r>
      <w:r w:rsidR="00462864">
        <w:t xml:space="preserve"> </w:t>
      </w:r>
      <w:r w:rsidR="007659E4">
        <w:t xml:space="preserve">phương pháp </w:t>
      </w:r>
      <w:r>
        <w:t xml:space="preserve">đánh giá tổng thể chủ quan (SGA) là 56,1% </w:t>
      </w:r>
      <w:r w:rsidR="00462864">
        <w:t xml:space="preserve">theo nghiên cứu năm 2018 của Lê Thị Thủy </w:t>
      </w:r>
      <w:r w:rsidR="008E6E94">
        <w:fldChar w:fldCharType="begin">
          <w:fldData xml:space="preserve">PEVuZE5vdGU+PENpdGU+PEF1dGhvcj5UaOG7p3k8L0F1dGhvcj48WWVhcj4yMDE5PC9ZZWFyPjxS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BraG9hIExhbyBoPC9zdHlsZT48c3R5bGUgZmFjZT0ibm9ybWFsIiBmb250PSJkZWZh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</w:fldData>
        </w:fldChar>
      </w:r>
      <w:r w:rsidR="00951039">
        <w:instrText xml:space="preserve"> ADDIN EN.CITE </w:instrText>
      </w:r>
      <w:r w:rsidR="00951039">
        <w:fldChar w:fldCharType="begin">
          <w:fldData xml:space="preserve">PEVuZE5vdGU+PENpdGU+PEF1dGhvcj5UaOG7p3k8L0F1dGhvcj48WWVhcj4yMDE5PC9ZZWFyPjxS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BraG9hIExhbyBoPC9zdHlsZT48c3R5bGUgZmFjZT0ibm9ybWFsIiBmb250PSJkZWZh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</w:fldData>
        </w:fldChar>
      </w:r>
      <w:r w:rsidR="00951039">
        <w:instrText xml:space="preserve"> ADDIN EN.CITE.DATA </w:instrText>
      </w:r>
      <w:r w:rsidR="00951039">
        <w:fldChar w:fldCharType="end"/>
      </w:r>
      <w:r w:rsidR="008E6E94">
        <w:fldChar w:fldCharType="separate"/>
      </w:r>
      <w:r w:rsidR="00951039">
        <w:rPr>
          <w:noProof/>
        </w:rPr>
        <w:t>[7, 8]</w:t>
      </w:r>
      <w:r w:rsidR="008E6E94">
        <w:fldChar w:fldCharType="end"/>
      </w:r>
      <w:r w:rsidR="009371D5">
        <w:t xml:space="preserve">. </w:t>
      </w:r>
      <w:r w:rsidR="008E6E94">
        <w:t>T</w:t>
      </w:r>
      <w:r>
        <w:t xml:space="preserve">rong nghiên cứu của Lal M Gurung và cộng sự có hơn </w:t>
      </w:r>
      <w:r w:rsidR="004728F3">
        <w:t>1/3</w:t>
      </w:r>
      <w:r>
        <w:t xml:space="preserve"> </w:t>
      </w:r>
      <w:r w:rsidR="007B115B">
        <w:t>bệnh nhân</w:t>
      </w:r>
      <w:r>
        <w:t xml:space="preserve"> lao mắc SDD theo BMI</w:t>
      </w:r>
      <w:r w:rsidR="004728F3">
        <w:t xml:space="preserve"> </w:t>
      </w:r>
      <w:r w:rsidR="004728F3">
        <w:fldChar w:fldCharType="begin"/>
      </w:r>
      <w:r w:rsidR="00951039">
        <w:instrText xml:space="preserve"> ADDIN EN.CITE &lt;EndNote&gt;&lt;Cite&gt;&lt;Author&gt;Gurung&lt;/Author&gt;&lt;Year&gt;2018&lt;/Year&gt;&lt;RecNum&gt;9&lt;/RecNum&gt;&lt;DisplayText&gt;[9]&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951039">
        <w:rPr>
          <w:noProof/>
        </w:rPr>
        <w:t>[9]</w:t>
      </w:r>
      <w:r w:rsidR="004728F3">
        <w:fldChar w:fldCharType="end"/>
      </w:r>
      <w:r>
        <w:t xml:space="preserve">. </w:t>
      </w:r>
    </w:p>
    <w:p w14:paraId="09655635" w14:textId="36DEF672" w:rsidR="001B303A" w:rsidRDefault="001B303A" w:rsidP="00376CAB">
      <w:r>
        <w:t xml:space="preserve">Hiện nay, bệnh lao phổi </w:t>
      </w:r>
      <w:r w:rsidR="00E7640B">
        <w:t>có thể điều trị khỏi</w:t>
      </w:r>
      <w:r w:rsidR="00DE7620">
        <w:t xml:space="preserve"> </w:t>
      </w:r>
      <w:r w:rsidR="00DE7620">
        <w:fldChar w:fldCharType="begin">
          <w:fldData xml:space="preserve">PEVuZE5vdGU+PENpdGU+PEF1dGhvcj5Tw6FuZzwvQXV0aG9yPjxZZWFyPjIwMTQ8L1llYXI+PFJl
Y051bT4xMDwvUmVjTnVtPjxEaXNwbGF5VGV4dD5bMSwgMTB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C9y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</w:fldData>
        </w:fldChar>
      </w:r>
      <w:r w:rsidR="00951039">
        <w:instrText xml:space="preserve"> ADDIN EN.CITE </w:instrText>
      </w:r>
      <w:r w:rsidR="00951039">
        <w:fldChar w:fldCharType="begin">
          <w:fldData xml:space="preserve">PEVuZE5vdGU+PENpdGU+PEF1dGhvcj5Tw6FuZzwvQXV0aG9yPjxZZWFyPjIwMTQ8L1llYXI+PFJl
Y051bT4xMDwvUmVjTnVtPjxEaXNwbGF5VGV4dD5bMSwgMTB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C9y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</w:fldData>
        </w:fldChar>
      </w:r>
      <w:r w:rsidR="00951039">
        <w:instrText xml:space="preserve"> ADDIN EN.CITE.DATA </w:instrText>
      </w:r>
      <w:r w:rsidR="00951039">
        <w:fldChar w:fldCharType="end"/>
      </w:r>
      <w:r w:rsidR="00DE7620">
        <w:fldChar w:fldCharType="separate"/>
      </w:r>
      <w:r w:rsidR="00951039">
        <w:rPr>
          <w:noProof/>
        </w:rPr>
        <w:t>[1, 10]</w:t>
      </w:r>
      <w:r w:rsidR="00DE7620">
        <w:fldChar w:fldCharType="end"/>
      </w:r>
      <w:r>
        <w:t xml:space="preserve">, tuy nhiên điều trị kéo dài nên việc đảm bảo dinh dưỡng cần thực hiện ngay từ đầu và trong suốt quá trình </w:t>
      </w:r>
      <w:r>
        <w:lastRenderedPageBreak/>
        <w:t xml:space="preserve">điều trị. Đánh giá SDD giúp hạn chế các biến chứng trong quá trình điều trị, cải thiện tiên lượng bệnh cũng như có kế hoạch chăm sóc hợp lý và can thiệp kịp thời. </w:t>
      </w:r>
      <w:r w:rsidR="00D403EC">
        <w:t>Nâng cao</w:t>
      </w:r>
      <w:r>
        <w:t xml:space="preserve"> </w:t>
      </w:r>
      <w:r w:rsidR="00505B60">
        <w:t>TTDD</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682A4D">
        <w:t xml:space="preserve"> </w:t>
      </w:r>
      <w:r w:rsidR="00C9513F">
        <w:fldChar w:fldCharType="begin">
          <w:fldData xml:space="preserve">PEVuZE5vdGU+PENpdGU+PEF1dGhvcj5EYXM8L0F1dGhvcj48WWVhcj4yMDE4PC9ZZWFyPjxSZWNO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</w:fldData>
        </w:fldChar>
      </w:r>
      <w:r w:rsidR="00951039">
        <w:instrText xml:space="preserve"> ADDIN EN.CITE </w:instrText>
      </w:r>
      <w:r w:rsidR="00951039">
        <w:fldChar w:fldCharType="begin">
          <w:fldData xml:space="preserve">PEVuZE5vdGU+PENpdGU+PEF1dGhvcj5EYXM8L0F1dGhvcj48WWVhcj4yMDE4PC9ZZWFyPjxSZWNO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</w:fldData>
        </w:fldChar>
      </w:r>
      <w:r w:rsidR="00951039">
        <w:instrText xml:space="preserve"> ADDIN EN.CITE.DATA </w:instrText>
      </w:r>
      <w:r w:rsidR="00951039">
        <w:fldChar w:fldCharType="end"/>
      </w:r>
      <w:r w:rsidR="00C9513F">
        <w:fldChar w:fldCharType="separate"/>
      </w:r>
      <w:r w:rsidR="00951039">
        <w:rPr>
          <w:noProof/>
        </w:rPr>
        <w:t>[11, 12]</w:t>
      </w:r>
      <w:r w:rsidR="00C9513F">
        <w:fldChar w:fldCharType="end"/>
      </w:r>
      <w:r>
        <w:t>.</w:t>
      </w:r>
    </w:p>
    <w:p w14:paraId="0FA8E714" w14:textId="14D3FADE" w:rsidR="001B303A" w:rsidRDefault="001B303A" w:rsidP="00376CAB">
      <w:r>
        <w:t>Số ca bệnh được chẩn đoán lao phổi mới tại Hải Phòng ở mức cao so với các tỉnh và thành phố trong cả nước. Năm 2020, Hải Phòng có 1578 người mắc lao mới</w:t>
      </w:r>
      <w:r w:rsidR="00573EA7">
        <w:t xml:space="preserve"> </w:t>
      </w:r>
      <w:r w:rsidR="00432B92">
        <w:fldChar w:fldCharType="begin"/>
      </w:r>
      <w:r w:rsidR="00951039">
        <w:instrText xml:space="preserve"> ADDIN EN.CITE &lt;EndNote&gt;&lt;Cite&gt;&lt;Author&gt;gia&lt;/Author&gt;&lt;Year&gt;2020&lt;/Year&gt;&lt;RecNum&gt;13&lt;/RecNum&gt;&lt;DisplayText&gt;[13]&lt;/DisplayText&gt;&lt;record&gt;&lt;rec-number&gt;13&lt;/rec-number&gt;&lt;foreign-keys&gt;&lt;key app="EN" db-id="ew0r25e5ieawfueddv3pf0sbaxx0fsraa9ft" timestamp="1677685183"&gt;13&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record&gt;&lt;/Cite&gt;&lt;/EndNote&gt;</w:instrText>
      </w:r>
      <w:r w:rsidR="00432B92">
        <w:fldChar w:fldCharType="separate"/>
      </w:r>
      <w:r w:rsidR="00951039">
        <w:rPr>
          <w:noProof/>
        </w:rPr>
        <w:t>[13]</w:t>
      </w:r>
      <w:r w:rsidR="00432B92">
        <w:fldChar w:fldCharType="end"/>
      </w:r>
      <w:r>
        <w:t xml:space="preserve">. </w:t>
      </w:r>
      <w:r w:rsidR="000B282E">
        <w:t xml:space="preserve">Bệnh viện Phổi Hải Phòng luôn đi đầu trong công tác phòng và điều trị lao phổi. </w:t>
      </w:r>
      <w:r>
        <w:t>Tuy nhiên, chưa có báo cáo nào về tỷ lệ lưu hành, mức độ nghiêm trọng của SDD đối với bệnh nhân lao phổi mới.</w:t>
      </w:r>
      <w:r w:rsidR="00087451">
        <w:t xml:space="preserve"> </w:t>
      </w:r>
      <w:commentRangeStart w:id="15"/>
      <w:r w:rsidR="00087451" w:rsidRPr="00E04B18">
        <w:t xml:space="preserve">Câu hỏi được đặt ra là tình SDD </w:t>
      </w:r>
      <w:r w:rsidR="00D248D9" w:rsidRPr="00E04B18">
        <w:t xml:space="preserve">và các yếu tố liên quan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087451" w:rsidRPr="00E04B18">
        <w:t xml:space="preserve"> lao</w:t>
      </w:r>
      <w:r w:rsidR="00D248D9" w:rsidRPr="00E04B18">
        <w:t>?</w:t>
      </w:r>
      <w:r>
        <w:t xml:space="preserve"> </w:t>
      </w:r>
      <w:commentRangeEnd w:id="15"/>
      <w:r w:rsidR="00E04B18">
        <w:rPr>
          <w:rStyle w:val="CommentReference"/>
        </w:rPr>
        <w:commentReference w:id="15"/>
      </w:r>
      <w:r>
        <w:t xml:space="preserve">Với mong muốn đánh giá TTDD và các yếu tố liên quan của bệnh nhân lao phổi mới một cách khách quan, toàn diện để kịp thời có những giải pháp nhằm nâng cao hiệu quả điều trị và chăm sóc bệnh nhân lao phổi, đồng thời là nền tảng phát triển các nghiên cứu trong tương lai, em thực hiện đề tài </w:t>
      </w:r>
      <w:r>
        <w:rPr>
          <w:b/>
          <w:bCs/>
        </w:rPr>
        <w:t>“Tình trạng dinh dưỡng và một số yếu tố liên quan ở bệnh nhân lao phổi mới tại bệnh viện phổi hải phòng năm 2021-2022”</w:t>
      </w:r>
      <w:r>
        <w:t xml:space="preserve"> với </w:t>
      </w:r>
      <w:r w:rsidR="00127543">
        <w:t>2</w:t>
      </w:r>
      <w:r>
        <w:t xml:space="preserve"> mục tiêu:</w:t>
      </w:r>
    </w:p>
    <w:p w14:paraId="5DB5AA1A" w14:textId="0E9F3B6A"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 BMI, phương pháp SGA ở bệnh nhân lao phổi mới tại Bệnh viện Phổi Hải Phòng năm 2021-2022</w:t>
      </w:r>
      <w:r w:rsidR="00B239F7" w:rsidRPr="009F19AE">
        <w:rPr>
          <w:i/>
          <w:iCs/>
        </w:rPr>
        <w:t>.</w:t>
      </w:r>
    </w:p>
    <w:p w14:paraId="01658869" w14:textId="071A967E"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34858FC1" w14:textId="77777777" w:rsidR="001B303A" w:rsidRDefault="001B303A" w:rsidP="00C23165">
      <w:pPr>
        <w:rPr>
          <w:rFonts w:eastAsiaTheme="majorEastAsia" w:cstheme="majorBidi"/>
        </w:rPr>
      </w:pPr>
      <w:r>
        <w:br w:type="page"/>
      </w:r>
    </w:p>
    <w:p w14:paraId="19BF71C5" w14:textId="37339E05" w:rsidR="001B303A" w:rsidRPr="006C1D72" w:rsidRDefault="001B303A" w:rsidP="006C1D72">
      <w:pPr>
        <w:pStyle w:val="Heading1"/>
      </w:pPr>
      <w:bookmarkStart w:id="16" w:name="_Toc126527699"/>
      <w:r w:rsidRPr="006C1D72">
        <w:lastRenderedPageBreak/>
        <w:t>Chương 1 – TỔNG QUAN</w:t>
      </w:r>
      <w:bookmarkEnd w:id="16"/>
    </w:p>
    <w:p w14:paraId="3CF8C5EE" w14:textId="45A20D7C" w:rsidR="00FA688E" w:rsidRDefault="00FA688E" w:rsidP="007C7003">
      <w:pPr>
        <w:pStyle w:val="Heading2"/>
      </w:pPr>
      <w:bookmarkStart w:id="17" w:name="_Toc126527700"/>
      <w:r>
        <w:t>1.1. Tình hình mắc lao hiện nay</w:t>
      </w:r>
      <w:bookmarkEnd w:id="17"/>
    </w:p>
    <w:p w14:paraId="2ECE01AC" w14:textId="5D94A1E4" w:rsidR="00FA688E" w:rsidRDefault="00FA688E" w:rsidP="007C7003">
      <w:pPr>
        <w:pStyle w:val="Heading3"/>
      </w:pPr>
      <w:bookmarkStart w:id="18" w:name="_Toc126527701"/>
      <w:r>
        <w:t>1.1.1. Tình hình mắc lao trên thế giới</w:t>
      </w:r>
      <w:bookmarkEnd w:id="18"/>
    </w:p>
    <w:p w14:paraId="3022DE87" w14:textId="77777777" w:rsidR="00FA688E" w:rsidRDefault="00FA688E" w:rsidP="00FA688E">
      <w:r>
        <w:t xml:space="preserve">Theo Báo cáo Lao toàn cầu năm 2022 của TCYTTG, trước khi đại dịch coronavirus (COVID-19) bùng phát, bệnh lao là nguyên nhân hàng đầu gây tử vong do một tác nhân truyền nhiễm, xếp trên HIV/AIDS. Ước tính khoảng 10,6 triệu người mắc bệnh lao vào năm 2021, tăng 4,5% so với 10,1 triệu vào năm 2020 </w:t>
      </w:r>
      <w:r w:rsidRPr="002703B9">
        <w:t>và 1,6 triệu người chết vì lao (trong đó có 187 000 người nhiễm HIV</w:t>
      </w:r>
      <w:r>
        <w:t>). Từ năm 2020 đến năm 2021, tỷ lệ mắc mới tăng 3,6%, số ca mắc lao có HIV (+) là 703 000 người, gánh nặng lao kháng thuốc được ước tính đã tăng lên với 450 000 ca kháng Rifampicin mới năm 2021.</w:t>
      </w:r>
    </w:p>
    <w:p w14:paraId="44BFBFFA" w14:textId="3747132F" w:rsidR="00FA688E" w:rsidRDefault="00FA688E" w:rsidP="00FA688E">
      <w:r>
        <w:t>Trong năm 2014 và 2015, tất cả các quốc gia thành viên của TCYTTG và Liên hợp quốc đã cam kết chấm dứt bệnh lao thông qua việc áp dụng Chiến lược chấm dứt bệnh lao của TCYTTG và các Mục tiêu Phát triển Bền vững của L</w:t>
      </w:r>
      <w:r w:rsidR="00AB7132">
        <w:t>iên hợp quốc</w:t>
      </w:r>
      <w:r>
        <w:t xml:space="preserve">. Chiến lược bao gồm các mốc quan trọng (cho năm 2020 và 2025) và các mục tiêu (cho năm 2030 và 2035) để giảm đáng kể tỷ lệ mắc lao mới, số ca tử vong do lao và chi phí mà </w:t>
      </w:r>
      <w:r w:rsidR="00D86D69">
        <w:t>bệnh nhân</w:t>
      </w:r>
      <w:r>
        <w:t xml:space="preserve"> lao và gia đình của họ phải đối mặt. Để đạt mục tiêu giảm tỷ lệ mắc bệnh lao đòi hỏi phải giảm tỷ lệ mắc bệnh lao hàng năm là 4–5% mỗi năm vào năm 2020, tăng tốc lên 10% mỗi năm vào năm 2025 và sau đó lên trung bình 17% mỗi năm từ 2025 đến 2035. Mục tiêu giảm tử vong do lao không chỉ bắt buộc giảm tỷ lệ mắc bệnh lao, mà còn giảm trong tỷ lệ người mắc bệnh lao chết vì bệnh. Tỷ lệ này trên toàn cầu cần giảm xuống 10% vào năm 2020 và sau đó là 6,5% (đã đạt được ở các nước có thu nhập cao) vào năm 2025. Chìa khóa để đạt được các cột mốc và mục tiêu là cung cấp các dịch vụ phòng chống </w:t>
      </w:r>
      <w:r>
        <w:lastRenderedPageBreak/>
        <w:t>bệnh lao, chẩn đoán và điều trị trong bối cảnh tiến tới bảo hiểm y tế toàn dân và bảo trợ xã hội; phối hợp liên ngành để giải quyết các yếu tố kinh tế và xã hội rộng lớn hơn của bệnh lao; và những đột phá về công nghệ, chẳng hạn như vắc-xin lao mới vào năm 2025.</w:t>
      </w:r>
    </w:p>
    <w:p w14:paraId="0B34B8FC" w14:textId="4C422DAF" w:rsidR="00FA688E" w:rsidRDefault="00FA688E" w:rsidP="007C7003">
      <w:pPr>
        <w:pStyle w:val="Heading3"/>
      </w:pPr>
      <w:bookmarkStart w:id="19" w:name="_Toc126527702"/>
      <w:r>
        <w:t>1.1.2. Tình hình mắc lao ở Việt Nam</w:t>
      </w:r>
      <w:bookmarkEnd w:id="19"/>
    </w:p>
    <w:p w14:paraId="00A942E3" w14:textId="6C97140B" w:rsidR="00FA688E" w:rsidRDefault="00FA688E" w:rsidP="00FA688E">
      <w:r w:rsidRPr="00085A04">
        <w:t>Hiện</w:t>
      </w:r>
      <w:r>
        <w:t xml:space="preserve"> nay</w:t>
      </w:r>
      <w:r w:rsidRPr="00085A04">
        <w:t>, Việt Nam vẫn là nước có gánh nặng bệnh lao cao, đứng thứ 11 trong 30 nước có số người bệnh lao cao nhất trên toàn cầu, đồng thời đứng thứ 11 trong số 30 nước có gánh nặng bệnh lao kháng đa thuốc cao nhất thế giới (</w:t>
      </w:r>
      <w:r>
        <w:t>Báo cáo Lao toàn cầu năm</w:t>
      </w:r>
      <w:r w:rsidRPr="00085A04">
        <w:t xml:space="preserve"> 2022</w:t>
      </w:r>
      <w:r>
        <w:t xml:space="preserve"> của TCYTTG</w:t>
      </w:r>
      <w:r w:rsidRPr="00085A04">
        <w:t>)</w:t>
      </w:r>
      <w:r>
        <w:t xml:space="preserve"> </w:t>
      </w:r>
      <w:r>
        <w:fldChar w:fldCharType="begin"/>
      </w:r>
      <w:r w:rsidR="00951039">
        <w:instrText xml:space="preserve"> ADDIN EN.CITE &lt;EndNote&gt;&lt;Cite&gt;&lt;Author&gt;Organization&lt;/Author&gt;&lt;Year&gt;2022&lt;/Year&gt;&lt;RecNum&gt;14&lt;/RecNum&gt;&lt;DisplayText&gt;[14]&lt;/DisplayText&gt;&lt;record&gt;&lt;rec-number&gt;14&lt;/rec-number&gt;&lt;foreign-keys&gt;&lt;key app="EN" db-id="ew0r25e5ieawfueddv3pf0sbaxx0fsraa9ft" timestamp="1677685183"&gt;14&lt;/key&gt;&lt;/foreign-keys&gt;&lt;ref-type name="Dataset"&gt;59&lt;/ref-type&gt;&lt;contributors&gt;&lt;authors&gt;&lt;author&gt;World Health Organization&lt;/author&gt;&lt;/authors&gt;&lt;/contributors&gt;&lt;titles&gt;&lt;title&gt;Data reported by countries to WHO and estimates of tuberculosis burden generated by WHO for the Global Tuberculosis Report.&lt;/title&gt;&lt;/titles&gt;&lt;dates&gt;&lt;year&gt;2022&lt;/year&gt;&lt;/dates&gt;&lt;urls&gt;&lt;/urls&gt;&lt;/record&gt;&lt;/Cite&gt;&lt;/EndNote&gt;</w:instrText>
      </w:r>
      <w:r>
        <w:fldChar w:fldCharType="separate"/>
      </w:r>
      <w:r w:rsidR="00951039">
        <w:rPr>
          <w:noProof/>
        </w:rPr>
        <w:t>[14]</w:t>
      </w:r>
      <w:r>
        <w:fldChar w:fldCharType="end"/>
      </w:r>
      <w:r>
        <w:t>:</w:t>
      </w:r>
    </w:p>
    <w:p w14:paraId="7877BFCD" w14:textId="77777777" w:rsidR="00FA688E" w:rsidRPr="006C1D72" w:rsidRDefault="00FA688E" w:rsidP="00FA688E">
      <w:pPr>
        <w:pStyle w:val="Caption"/>
      </w:pPr>
      <w:bookmarkStart w:id="20" w:name="_Toc123983011"/>
      <w:r w:rsidRPr="006C1D72">
        <w:t xml:space="preserve">Bảng </w:t>
      </w:r>
      <w:r>
        <w:t>1.1</w:t>
      </w:r>
      <w:r w:rsidRPr="006C1D72">
        <w:t>. Ước tính gánh nặng bệnh lao tại Việt Nam năm 2021</w:t>
      </w:r>
      <w:bookmarkEnd w:id="20"/>
    </w:p>
    <w:tbl>
      <w:tblPr>
        <w:tblStyle w:val="TableGrid"/>
        <w:tblW w:w="0" w:type="auto"/>
        <w:tblInd w:w="0" w:type="dxa"/>
        <w:tblLook w:val="04A0" w:firstRow="1" w:lastRow="0" w:firstColumn="1" w:lastColumn="0" w:noHBand="0" w:noVBand="1"/>
      </w:tblPr>
      <w:tblGrid>
        <w:gridCol w:w="5215"/>
        <w:gridCol w:w="1948"/>
        <w:gridCol w:w="1948"/>
      </w:tblGrid>
      <w:tr w:rsidR="00FA688E" w14:paraId="00224BC6" w14:textId="77777777" w:rsidTr="00243B2C">
        <w:tc>
          <w:tcPr>
            <w:tcW w:w="5215" w:type="dxa"/>
            <w:vAlign w:val="center"/>
          </w:tcPr>
          <w:p w14:paraId="2506044D" w14:textId="77777777" w:rsidR="00FA688E" w:rsidRPr="00765380" w:rsidRDefault="00FA688E" w:rsidP="00243B2C">
            <w:pPr>
              <w:ind w:firstLine="0"/>
              <w:rPr>
                <w:b/>
                <w:bCs/>
                <w:sz w:val="28"/>
                <w:szCs w:val="28"/>
              </w:rPr>
            </w:pPr>
          </w:p>
        </w:tc>
        <w:tc>
          <w:tcPr>
            <w:tcW w:w="1948" w:type="dxa"/>
            <w:vAlign w:val="center"/>
          </w:tcPr>
          <w:p w14:paraId="72DFC17B" w14:textId="77777777" w:rsidR="00FA688E" w:rsidRPr="00765380" w:rsidRDefault="00FA688E" w:rsidP="00243B2C">
            <w:pPr>
              <w:ind w:firstLine="0"/>
              <w:jc w:val="center"/>
              <w:rPr>
                <w:b/>
                <w:bCs/>
                <w:sz w:val="28"/>
                <w:szCs w:val="28"/>
              </w:rPr>
            </w:pPr>
            <w:r w:rsidRPr="00765380">
              <w:rPr>
                <w:b/>
                <w:bCs/>
                <w:sz w:val="28"/>
                <w:szCs w:val="28"/>
              </w:rPr>
              <w:t>Số lượng</w:t>
            </w:r>
          </w:p>
        </w:tc>
        <w:tc>
          <w:tcPr>
            <w:tcW w:w="1948" w:type="dxa"/>
            <w:vAlign w:val="center"/>
          </w:tcPr>
          <w:p w14:paraId="0D0E7EC7" w14:textId="77777777" w:rsidR="00FA688E" w:rsidRPr="00765380" w:rsidRDefault="00FA688E" w:rsidP="00243B2C">
            <w:pPr>
              <w:ind w:firstLine="0"/>
              <w:jc w:val="center"/>
              <w:rPr>
                <w:b/>
                <w:bCs/>
                <w:sz w:val="28"/>
                <w:szCs w:val="28"/>
              </w:rPr>
            </w:pPr>
            <w:r w:rsidRPr="00765380">
              <w:rPr>
                <w:b/>
                <w:bCs/>
                <w:sz w:val="28"/>
                <w:szCs w:val="28"/>
              </w:rPr>
              <w:t>Tỷ lệ (trên 100 000 dân)</w:t>
            </w:r>
          </w:p>
        </w:tc>
      </w:tr>
      <w:tr w:rsidR="00FA688E" w14:paraId="5E1854B3" w14:textId="77777777" w:rsidTr="00243B2C">
        <w:tc>
          <w:tcPr>
            <w:tcW w:w="5215" w:type="dxa"/>
            <w:vAlign w:val="center"/>
          </w:tcPr>
          <w:p w14:paraId="3EC1963D" w14:textId="77777777" w:rsidR="00FA688E" w:rsidRPr="00121F5D" w:rsidRDefault="00FA688E" w:rsidP="00243B2C">
            <w:pPr>
              <w:ind w:firstLine="0"/>
              <w:rPr>
                <w:sz w:val="28"/>
                <w:szCs w:val="28"/>
              </w:rPr>
            </w:pPr>
            <w:r w:rsidRPr="00121F5D">
              <w:rPr>
                <w:sz w:val="28"/>
                <w:szCs w:val="28"/>
              </w:rPr>
              <w:t>Tổng số mắc lao</w:t>
            </w:r>
          </w:p>
        </w:tc>
        <w:tc>
          <w:tcPr>
            <w:tcW w:w="1948" w:type="dxa"/>
            <w:vAlign w:val="center"/>
          </w:tcPr>
          <w:p w14:paraId="23AD7B8E" w14:textId="77777777" w:rsidR="00FA688E" w:rsidRPr="00121F5D" w:rsidRDefault="00FA688E" w:rsidP="00243B2C">
            <w:pPr>
              <w:ind w:firstLine="0"/>
              <w:jc w:val="center"/>
              <w:rPr>
                <w:sz w:val="28"/>
                <w:szCs w:val="28"/>
              </w:rPr>
            </w:pPr>
            <w:r w:rsidRPr="00121F5D">
              <w:rPr>
                <w:sz w:val="28"/>
                <w:szCs w:val="28"/>
              </w:rPr>
              <w:t>169 000 (109 000-241 000)</w:t>
            </w:r>
          </w:p>
        </w:tc>
        <w:tc>
          <w:tcPr>
            <w:tcW w:w="1948" w:type="dxa"/>
            <w:vAlign w:val="center"/>
          </w:tcPr>
          <w:p w14:paraId="5169ACD5" w14:textId="77777777" w:rsidR="00FA688E" w:rsidRPr="00121F5D" w:rsidRDefault="00FA688E" w:rsidP="00243B2C">
            <w:pPr>
              <w:ind w:firstLine="0"/>
              <w:jc w:val="center"/>
              <w:rPr>
                <w:sz w:val="28"/>
                <w:szCs w:val="28"/>
              </w:rPr>
            </w:pPr>
            <w:r w:rsidRPr="0069207B">
              <w:rPr>
                <w:sz w:val="28"/>
                <w:szCs w:val="28"/>
              </w:rPr>
              <w:t>173 (112-247)</w:t>
            </w:r>
          </w:p>
        </w:tc>
      </w:tr>
      <w:tr w:rsidR="00FA688E" w14:paraId="72B9D15A" w14:textId="77777777" w:rsidTr="00243B2C">
        <w:tc>
          <w:tcPr>
            <w:tcW w:w="5215" w:type="dxa"/>
            <w:vAlign w:val="center"/>
          </w:tcPr>
          <w:p w14:paraId="66763164" w14:textId="77777777" w:rsidR="00FA688E" w:rsidRPr="00121F5D" w:rsidRDefault="00FA688E" w:rsidP="00243B2C">
            <w:pPr>
              <w:ind w:firstLine="0"/>
              <w:rPr>
                <w:sz w:val="28"/>
                <w:szCs w:val="28"/>
              </w:rPr>
            </w:pPr>
            <w:r w:rsidRPr="00121F5D">
              <w:rPr>
                <w:sz w:val="28"/>
                <w:szCs w:val="28"/>
              </w:rPr>
              <w:t>Tỷ lệ nhiễm lao dương tính với HIV</w:t>
            </w:r>
          </w:p>
        </w:tc>
        <w:tc>
          <w:tcPr>
            <w:tcW w:w="1948" w:type="dxa"/>
            <w:vAlign w:val="center"/>
          </w:tcPr>
          <w:p w14:paraId="5F51A56A" w14:textId="77777777" w:rsidR="00FA688E" w:rsidRPr="00121F5D" w:rsidRDefault="00FA688E" w:rsidP="00243B2C">
            <w:pPr>
              <w:ind w:firstLine="0"/>
              <w:jc w:val="center"/>
              <w:rPr>
                <w:sz w:val="28"/>
                <w:szCs w:val="28"/>
              </w:rPr>
            </w:pPr>
            <w:r w:rsidRPr="0069207B">
              <w:rPr>
                <w:sz w:val="28"/>
                <w:szCs w:val="28"/>
              </w:rPr>
              <w:t>5 100 (3 300-7 400)</w:t>
            </w:r>
            <w:r w:rsidRPr="0069207B">
              <w:rPr>
                <w:sz w:val="28"/>
                <w:szCs w:val="28"/>
              </w:rPr>
              <w:tab/>
            </w:r>
          </w:p>
        </w:tc>
        <w:tc>
          <w:tcPr>
            <w:tcW w:w="1948" w:type="dxa"/>
            <w:vAlign w:val="center"/>
          </w:tcPr>
          <w:p w14:paraId="5A43B669" w14:textId="77777777" w:rsidR="00FA688E" w:rsidRPr="00121F5D" w:rsidRDefault="00FA688E" w:rsidP="00243B2C">
            <w:pPr>
              <w:ind w:firstLine="0"/>
              <w:jc w:val="center"/>
              <w:rPr>
                <w:sz w:val="28"/>
                <w:szCs w:val="28"/>
              </w:rPr>
            </w:pPr>
            <w:r w:rsidRPr="0069207B">
              <w:rPr>
                <w:sz w:val="28"/>
                <w:szCs w:val="28"/>
              </w:rPr>
              <w:t>5.3 (3.4-7.5)</w:t>
            </w:r>
          </w:p>
        </w:tc>
      </w:tr>
      <w:tr w:rsidR="00FA688E" w14:paraId="21B13FDD" w14:textId="77777777" w:rsidTr="00243B2C">
        <w:tc>
          <w:tcPr>
            <w:tcW w:w="5215" w:type="dxa"/>
            <w:vAlign w:val="center"/>
          </w:tcPr>
          <w:p w14:paraId="5DA16986" w14:textId="77777777" w:rsidR="00FA688E" w:rsidRPr="00121F5D" w:rsidRDefault="00FA688E" w:rsidP="00243B2C">
            <w:pPr>
              <w:ind w:firstLine="0"/>
              <w:rPr>
                <w:sz w:val="28"/>
                <w:szCs w:val="28"/>
              </w:rPr>
            </w:pPr>
            <w:r w:rsidRPr="00121F5D">
              <w:rPr>
                <w:sz w:val="28"/>
                <w:szCs w:val="28"/>
              </w:rPr>
              <w:t xml:space="preserve">Tỷ lệ lao kháng </w:t>
            </w:r>
            <w:r w:rsidRPr="00EE14CC">
              <w:rPr>
                <w:sz w:val="28"/>
                <w:szCs w:val="28"/>
              </w:rPr>
              <w:t>MDR/RR</w:t>
            </w:r>
          </w:p>
        </w:tc>
        <w:tc>
          <w:tcPr>
            <w:tcW w:w="1948" w:type="dxa"/>
            <w:vAlign w:val="center"/>
          </w:tcPr>
          <w:p w14:paraId="145A0F07" w14:textId="77777777" w:rsidR="00FA688E" w:rsidRPr="00121F5D" w:rsidRDefault="00FA688E" w:rsidP="00243B2C">
            <w:pPr>
              <w:ind w:firstLine="0"/>
              <w:jc w:val="center"/>
              <w:rPr>
                <w:sz w:val="28"/>
                <w:szCs w:val="28"/>
              </w:rPr>
            </w:pPr>
            <w:r w:rsidRPr="0069207B">
              <w:rPr>
                <w:sz w:val="28"/>
                <w:szCs w:val="28"/>
              </w:rPr>
              <w:t>8 900 (5 400-12 000)</w:t>
            </w:r>
          </w:p>
        </w:tc>
        <w:tc>
          <w:tcPr>
            <w:tcW w:w="1948" w:type="dxa"/>
            <w:vAlign w:val="center"/>
          </w:tcPr>
          <w:p w14:paraId="5DFF2EBF" w14:textId="77777777" w:rsidR="00FA688E" w:rsidRPr="00121F5D" w:rsidRDefault="00FA688E" w:rsidP="00243B2C">
            <w:pPr>
              <w:ind w:firstLine="0"/>
              <w:jc w:val="center"/>
              <w:rPr>
                <w:sz w:val="28"/>
                <w:szCs w:val="28"/>
              </w:rPr>
            </w:pPr>
            <w:r w:rsidRPr="0069207B">
              <w:rPr>
                <w:sz w:val="28"/>
                <w:szCs w:val="28"/>
              </w:rPr>
              <w:t>9.1 (5.5-13)</w:t>
            </w:r>
          </w:p>
        </w:tc>
      </w:tr>
      <w:tr w:rsidR="00FA688E" w14:paraId="1FB6F6F8" w14:textId="77777777" w:rsidTr="00243B2C">
        <w:tc>
          <w:tcPr>
            <w:tcW w:w="5215" w:type="dxa"/>
            <w:vAlign w:val="center"/>
          </w:tcPr>
          <w:p w14:paraId="27EBB909" w14:textId="77777777" w:rsidR="00FA688E" w:rsidRPr="00121F5D" w:rsidRDefault="00FA688E" w:rsidP="00243B2C">
            <w:pPr>
              <w:ind w:firstLine="0"/>
              <w:rPr>
                <w:sz w:val="28"/>
                <w:szCs w:val="28"/>
              </w:rPr>
            </w:pPr>
            <w:r w:rsidRPr="00121F5D">
              <w:rPr>
                <w:sz w:val="28"/>
                <w:szCs w:val="28"/>
              </w:rPr>
              <w:t>Tỷ lệ tử vong do lao âm tính với HIV</w:t>
            </w:r>
          </w:p>
        </w:tc>
        <w:tc>
          <w:tcPr>
            <w:tcW w:w="1948" w:type="dxa"/>
            <w:vAlign w:val="center"/>
          </w:tcPr>
          <w:p w14:paraId="19264725" w14:textId="77777777" w:rsidR="00FA688E" w:rsidRPr="00121F5D" w:rsidRDefault="00FA688E" w:rsidP="00243B2C">
            <w:pPr>
              <w:ind w:firstLine="0"/>
              <w:jc w:val="center"/>
            </w:pPr>
            <w:r w:rsidRPr="0069207B">
              <w:rPr>
                <w:sz w:val="28"/>
                <w:szCs w:val="28"/>
              </w:rPr>
              <w:t>12 000 (8 700-16 000)</w:t>
            </w:r>
            <w:r w:rsidRPr="0069207B">
              <w:rPr>
                <w:sz w:val="28"/>
                <w:szCs w:val="28"/>
              </w:rPr>
              <w:tab/>
            </w:r>
          </w:p>
        </w:tc>
        <w:tc>
          <w:tcPr>
            <w:tcW w:w="1948" w:type="dxa"/>
            <w:vAlign w:val="center"/>
          </w:tcPr>
          <w:p w14:paraId="6C8404BF" w14:textId="77777777" w:rsidR="00FA688E" w:rsidRPr="00121F5D" w:rsidRDefault="00FA688E" w:rsidP="00243B2C">
            <w:pPr>
              <w:ind w:firstLine="0"/>
              <w:jc w:val="center"/>
              <w:rPr>
                <w:sz w:val="28"/>
                <w:szCs w:val="28"/>
              </w:rPr>
            </w:pPr>
            <w:r w:rsidRPr="0069207B">
              <w:rPr>
                <w:sz w:val="28"/>
                <w:szCs w:val="28"/>
              </w:rPr>
              <w:t>12 (8.9-17)</w:t>
            </w:r>
          </w:p>
        </w:tc>
      </w:tr>
      <w:tr w:rsidR="00FA688E" w14:paraId="3357FF39" w14:textId="77777777" w:rsidTr="00243B2C">
        <w:tc>
          <w:tcPr>
            <w:tcW w:w="5215" w:type="dxa"/>
            <w:vAlign w:val="center"/>
          </w:tcPr>
          <w:p w14:paraId="492D4B01" w14:textId="77777777" w:rsidR="00FA688E" w:rsidRPr="00121F5D" w:rsidRDefault="00FA688E" w:rsidP="00243B2C">
            <w:pPr>
              <w:ind w:firstLine="0"/>
              <w:rPr>
                <w:sz w:val="28"/>
                <w:szCs w:val="28"/>
              </w:rPr>
            </w:pPr>
            <w:r w:rsidRPr="00121F5D">
              <w:rPr>
                <w:sz w:val="28"/>
                <w:szCs w:val="28"/>
              </w:rPr>
              <w:t>Tỷ lệ tử vong do lao dương tính với HIV</w:t>
            </w:r>
          </w:p>
        </w:tc>
        <w:tc>
          <w:tcPr>
            <w:tcW w:w="1948" w:type="dxa"/>
            <w:vAlign w:val="center"/>
          </w:tcPr>
          <w:p w14:paraId="69A34711" w14:textId="77777777" w:rsidR="00FA688E" w:rsidRPr="00121F5D" w:rsidRDefault="00FA688E" w:rsidP="00243B2C">
            <w:pPr>
              <w:ind w:firstLine="0"/>
              <w:jc w:val="center"/>
            </w:pPr>
            <w:r w:rsidRPr="0069207B">
              <w:t>2 200 (1 600-2 900)</w:t>
            </w:r>
            <w:r w:rsidRPr="0069207B">
              <w:tab/>
            </w:r>
          </w:p>
        </w:tc>
        <w:tc>
          <w:tcPr>
            <w:tcW w:w="1948" w:type="dxa"/>
            <w:vAlign w:val="center"/>
          </w:tcPr>
          <w:p w14:paraId="37EA51FC" w14:textId="77777777" w:rsidR="00FA688E" w:rsidRPr="00121F5D" w:rsidRDefault="00FA688E" w:rsidP="00243B2C">
            <w:pPr>
              <w:ind w:firstLine="0"/>
              <w:jc w:val="center"/>
              <w:rPr>
                <w:sz w:val="28"/>
                <w:szCs w:val="28"/>
              </w:rPr>
            </w:pPr>
            <w:r w:rsidRPr="0069207B">
              <w:rPr>
                <w:sz w:val="28"/>
                <w:szCs w:val="28"/>
              </w:rPr>
              <w:t>2.2 (1.6-3)</w:t>
            </w:r>
          </w:p>
        </w:tc>
      </w:tr>
    </w:tbl>
    <w:p w14:paraId="51E6FCE8" w14:textId="77777777" w:rsidR="00FA688E" w:rsidRDefault="00FA688E" w:rsidP="00FA688E">
      <w:pPr>
        <w:pStyle w:val="Caption"/>
      </w:pPr>
      <w:r>
        <w:t xml:space="preserve">Bảng 1.2. </w:t>
      </w:r>
      <w:r w:rsidRPr="00E10D12">
        <w:t xml:space="preserve">Ước tính tỷ lệ mắc lao </w:t>
      </w:r>
      <w:r>
        <w:t xml:space="preserve">với </w:t>
      </w:r>
      <w:r w:rsidRPr="00E10D12">
        <w:t>MDR/RR-TB</w:t>
      </w:r>
      <w:r>
        <w:t xml:space="preserve"> năm</w:t>
      </w:r>
      <w:r w:rsidRPr="00E10D12">
        <w:t xml:space="preserve"> 2021</w:t>
      </w:r>
    </w:p>
    <w:tbl>
      <w:tblPr>
        <w:tblStyle w:val="TableGrid"/>
        <w:tblW w:w="0" w:type="auto"/>
        <w:tblInd w:w="0" w:type="dxa"/>
        <w:tblLook w:val="04A0" w:firstRow="1" w:lastRow="0" w:firstColumn="1" w:lastColumn="0" w:noHBand="0" w:noVBand="1"/>
      </w:tblPr>
      <w:tblGrid>
        <w:gridCol w:w="4555"/>
        <w:gridCol w:w="4556"/>
      </w:tblGrid>
      <w:tr w:rsidR="00FA688E" w14:paraId="61A5448A" w14:textId="77777777" w:rsidTr="00243B2C">
        <w:tc>
          <w:tcPr>
            <w:tcW w:w="4555" w:type="dxa"/>
          </w:tcPr>
          <w:p w14:paraId="258129E6" w14:textId="77777777" w:rsidR="00FA688E" w:rsidRPr="00B550D7" w:rsidRDefault="00FA688E" w:rsidP="00243B2C">
            <w:pPr>
              <w:ind w:firstLine="0"/>
              <w:rPr>
                <w:sz w:val="28"/>
                <w:szCs w:val="28"/>
              </w:rPr>
            </w:pPr>
            <w:r w:rsidRPr="00B550D7">
              <w:rPr>
                <w:sz w:val="28"/>
                <w:szCs w:val="28"/>
              </w:rPr>
              <w:t>Các trường hợp mới</w:t>
            </w:r>
          </w:p>
        </w:tc>
        <w:tc>
          <w:tcPr>
            <w:tcW w:w="4556" w:type="dxa"/>
          </w:tcPr>
          <w:p w14:paraId="67311952" w14:textId="77777777" w:rsidR="00FA688E" w:rsidRPr="00B550D7" w:rsidRDefault="00FA688E" w:rsidP="00243B2C">
            <w:pPr>
              <w:ind w:firstLine="0"/>
              <w:jc w:val="center"/>
              <w:rPr>
                <w:sz w:val="28"/>
                <w:szCs w:val="28"/>
              </w:rPr>
            </w:pPr>
            <w:r w:rsidRPr="00B550D7">
              <w:rPr>
                <w:sz w:val="28"/>
                <w:szCs w:val="28"/>
              </w:rPr>
              <w:t>4,3% (4,1-4,5)</w:t>
            </w:r>
          </w:p>
        </w:tc>
      </w:tr>
      <w:tr w:rsidR="00FA688E" w14:paraId="17BDEEFD" w14:textId="77777777" w:rsidTr="00243B2C">
        <w:tc>
          <w:tcPr>
            <w:tcW w:w="4555" w:type="dxa"/>
          </w:tcPr>
          <w:p w14:paraId="1C43559A" w14:textId="77777777" w:rsidR="00FA688E" w:rsidRPr="00B550D7" w:rsidRDefault="00FA688E" w:rsidP="00243B2C">
            <w:pPr>
              <w:ind w:firstLine="0"/>
              <w:rPr>
                <w:sz w:val="28"/>
                <w:szCs w:val="28"/>
              </w:rPr>
            </w:pPr>
            <w:r w:rsidRPr="00B550D7">
              <w:rPr>
                <w:sz w:val="28"/>
                <w:szCs w:val="28"/>
              </w:rPr>
              <w:t>Các trường hợp đã điều trị trước đây</w:t>
            </w:r>
          </w:p>
        </w:tc>
        <w:tc>
          <w:tcPr>
            <w:tcW w:w="4556" w:type="dxa"/>
          </w:tcPr>
          <w:p w14:paraId="5E37A4E6" w14:textId="77777777" w:rsidR="00FA688E" w:rsidRPr="00B550D7" w:rsidRDefault="00FA688E" w:rsidP="00243B2C">
            <w:pPr>
              <w:ind w:firstLine="0"/>
              <w:jc w:val="center"/>
              <w:rPr>
                <w:sz w:val="28"/>
                <w:szCs w:val="28"/>
              </w:rPr>
            </w:pPr>
            <w:r w:rsidRPr="00B550D7">
              <w:rPr>
                <w:sz w:val="28"/>
                <w:szCs w:val="28"/>
              </w:rPr>
              <w:t>15% (14-16)</w:t>
            </w:r>
          </w:p>
        </w:tc>
      </w:tr>
    </w:tbl>
    <w:p w14:paraId="6C8614CF" w14:textId="77777777" w:rsidR="00FA688E" w:rsidRDefault="00FA688E" w:rsidP="00FA688E">
      <w:pPr>
        <w:pStyle w:val="Caption"/>
      </w:pPr>
      <w:r>
        <w:t>Bảng 1.3. Thông báo ca bệnh năm 2021</w:t>
      </w:r>
    </w:p>
    <w:tbl>
      <w:tblPr>
        <w:tblStyle w:val="TableGrid"/>
        <w:tblW w:w="0" w:type="auto"/>
        <w:tblInd w:w="0" w:type="dxa"/>
        <w:tblLook w:val="04A0" w:firstRow="1" w:lastRow="0" w:firstColumn="1" w:lastColumn="0" w:noHBand="0" w:noVBand="1"/>
      </w:tblPr>
      <w:tblGrid>
        <w:gridCol w:w="4555"/>
        <w:gridCol w:w="4556"/>
      </w:tblGrid>
      <w:tr w:rsidR="00FA688E" w14:paraId="1136C856" w14:textId="77777777" w:rsidTr="00243B2C">
        <w:tc>
          <w:tcPr>
            <w:tcW w:w="4555" w:type="dxa"/>
          </w:tcPr>
          <w:p w14:paraId="6ED92C2D" w14:textId="77777777" w:rsidR="00FA688E" w:rsidRPr="00A75668" w:rsidRDefault="00FA688E" w:rsidP="00243B2C">
            <w:pPr>
              <w:ind w:firstLine="0"/>
              <w:rPr>
                <w:sz w:val="28"/>
                <w:szCs w:val="28"/>
              </w:rPr>
            </w:pPr>
            <w:r w:rsidRPr="00A75668">
              <w:rPr>
                <w:sz w:val="28"/>
                <w:szCs w:val="28"/>
              </w:rPr>
              <w:t>Tổng số mới và tái phát</w:t>
            </w:r>
          </w:p>
        </w:tc>
        <w:tc>
          <w:tcPr>
            <w:tcW w:w="4556" w:type="dxa"/>
          </w:tcPr>
          <w:p w14:paraId="1C80B89B" w14:textId="77777777" w:rsidR="00FA688E" w:rsidRPr="00A75668" w:rsidRDefault="00FA688E" w:rsidP="00243B2C">
            <w:pPr>
              <w:ind w:firstLine="0"/>
              <w:jc w:val="center"/>
              <w:rPr>
                <w:sz w:val="28"/>
                <w:szCs w:val="28"/>
              </w:rPr>
            </w:pPr>
            <w:r w:rsidRPr="00A75668">
              <w:rPr>
                <w:sz w:val="28"/>
                <w:szCs w:val="28"/>
              </w:rPr>
              <w:t>77 657</w:t>
            </w:r>
          </w:p>
        </w:tc>
      </w:tr>
      <w:tr w:rsidR="00FA688E" w14:paraId="5791C77E" w14:textId="77777777" w:rsidTr="00243B2C">
        <w:tc>
          <w:tcPr>
            <w:tcW w:w="4555" w:type="dxa"/>
          </w:tcPr>
          <w:p w14:paraId="7DB03D4A" w14:textId="77777777" w:rsidR="00FA688E" w:rsidRPr="00A75668" w:rsidRDefault="00FA688E" w:rsidP="00243B2C">
            <w:pPr>
              <w:ind w:firstLine="0"/>
              <w:rPr>
                <w:sz w:val="28"/>
                <w:szCs w:val="28"/>
              </w:rPr>
            </w:pPr>
            <w:r w:rsidRPr="00A75668">
              <w:rPr>
                <w:sz w:val="28"/>
                <w:szCs w:val="28"/>
              </w:rPr>
              <w:t>- % xét nghiệm với chẩn đoán nhanh tại thời điểm chẩn đoán</w:t>
            </w:r>
          </w:p>
        </w:tc>
        <w:tc>
          <w:tcPr>
            <w:tcW w:w="4556" w:type="dxa"/>
          </w:tcPr>
          <w:p w14:paraId="6D2C4CF8" w14:textId="77777777" w:rsidR="00FA688E" w:rsidRPr="00A75668" w:rsidRDefault="00FA688E" w:rsidP="00243B2C">
            <w:pPr>
              <w:ind w:firstLine="0"/>
              <w:jc w:val="center"/>
              <w:rPr>
                <w:sz w:val="28"/>
                <w:szCs w:val="28"/>
              </w:rPr>
            </w:pPr>
            <w:r w:rsidRPr="00A75668">
              <w:rPr>
                <w:sz w:val="28"/>
                <w:szCs w:val="28"/>
              </w:rPr>
              <w:t>96%</w:t>
            </w:r>
          </w:p>
        </w:tc>
      </w:tr>
      <w:tr w:rsidR="00FA688E" w14:paraId="12A0E839" w14:textId="77777777" w:rsidTr="00243B2C">
        <w:tc>
          <w:tcPr>
            <w:tcW w:w="4555" w:type="dxa"/>
          </w:tcPr>
          <w:p w14:paraId="0E9F214A" w14:textId="77777777" w:rsidR="00FA688E" w:rsidRPr="00A75668" w:rsidRDefault="00FA688E" w:rsidP="00243B2C">
            <w:pPr>
              <w:ind w:firstLine="0"/>
              <w:rPr>
                <w:sz w:val="28"/>
                <w:szCs w:val="28"/>
              </w:rPr>
            </w:pPr>
            <w:r w:rsidRPr="00A75668">
              <w:rPr>
                <w:sz w:val="28"/>
                <w:szCs w:val="28"/>
              </w:rPr>
              <w:lastRenderedPageBreak/>
              <w:t>- % đã biết tình trạng nhiễm HIV</w:t>
            </w:r>
          </w:p>
        </w:tc>
        <w:tc>
          <w:tcPr>
            <w:tcW w:w="4556" w:type="dxa"/>
          </w:tcPr>
          <w:p w14:paraId="09CCD8AC" w14:textId="77777777" w:rsidR="00FA688E" w:rsidRPr="00A75668" w:rsidRDefault="00FA688E" w:rsidP="00243B2C">
            <w:pPr>
              <w:ind w:firstLine="0"/>
              <w:jc w:val="center"/>
              <w:rPr>
                <w:sz w:val="28"/>
                <w:szCs w:val="28"/>
              </w:rPr>
            </w:pPr>
            <w:r w:rsidRPr="00A75668">
              <w:rPr>
                <w:sz w:val="28"/>
                <w:szCs w:val="28"/>
              </w:rPr>
              <w:t>82%</w:t>
            </w:r>
          </w:p>
        </w:tc>
      </w:tr>
      <w:tr w:rsidR="00FA688E" w14:paraId="395B6B0C" w14:textId="77777777" w:rsidTr="00243B2C">
        <w:tc>
          <w:tcPr>
            <w:tcW w:w="4555" w:type="dxa"/>
          </w:tcPr>
          <w:p w14:paraId="41F98CDA" w14:textId="77777777" w:rsidR="00FA688E" w:rsidRPr="00A75668" w:rsidRDefault="00FA688E" w:rsidP="00243B2C">
            <w:pPr>
              <w:ind w:firstLine="0"/>
              <w:rPr>
                <w:sz w:val="28"/>
                <w:szCs w:val="28"/>
              </w:rPr>
            </w:pPr>
            <w:r w:rsidRPr="00A75668">
              <w:rPr>
                <w:sz w:val="28"/>
                <w:szCs w:val="28"/>
              </w:rPr>
              <w:t>- % phổi</w:t>
            </w:r>
          </w:p>
        </w:tc>
        <w:tc>
          <w:tcPr>
            <w:tcW w:w="4556" w:type="dxa"/>
          </w:tcPr>
          <w:p w14:paraId="1D9D5F3D" w14:textId="77777777" w:rsidR="00FA688E" w:rsidRPr="00A75668" w:rsidRDefault="00FA688E" w:rsidP="00243B2C">
            <w:pPr>
              <w:ind w:firstLine="0"/>
              <w:jc w:val="center"/>
              <w:rPr>
                <w:sz w:val="28"/>
                <w:szCs w:val="28"/>
              </w:rPr>
            </w:pPr>
            <w:r w:rsidRPr="00A75668">
              <w:rPr>
                <w:sz w:val="28"/>
                <w:szCs w:val="28"/>
              </w:rPr>
              <w:t>79%</w:t>
            </w:r>
          </w:p>
        </w:tc>
      </w:tr>
      <w:tr w:rsidR="00FA688E" w14:paraId="7E66F530" w14:textId="77777777" w:rsidTr="00243B2C">
        <w:tc>
          <w:tcPr>
            <w:tcW w:w="4555" w:type="dxa"/>
          </w:tcPr>
          <w:p w14:paraId="03267491" w14:textId="77777777" w:rsidR="00FA688E" w:rsidRPr="00A75668" w:rsidRDefault="00FA688E" w:rsidP="00243B2C">
            <w:pPr>
              <w:ind w:firstLine="0"/>
              <w:rPr>
                <w:sz w:val="28"/>
                <w:szCs w:val="28"/>
              </w:rPr>
            </w:pPr>
            <w:r w:rsidRPr="00A75668">
              <w:rPr>
                <w:sz w:val="28"/>
                <w:szCs w:val="28"/>
              </w:rPr>
              <w:t>-% xác nhận vi khuẩn</w:t>
            </w:r>
          </w:p>
        </w:tc>
        <w:tc>
          <w:tcPr>
            <w:tcW w:w="4556" w:type="dxa"/>
          </w:tcPr>
          <w:p w14:paraId="7552A3E8" w14:textId="77777777" w:rsidR="00FA688E" w:rsidRPr="00A75668" w:rsidRDefault="00FA688E" w:rsidP="00243B2C">
            <w:pPr>
              <w:ind w:firstLine="0"/>
              <w:jc w:val="center"/>
              <w:rPr>
                <w:sz w:val="28"/>
                <w:szCs w:val="28"/>
              </w:rPr>
            </w:pPr>
            <w:r w:rsidRPr="00A75668">
              <w:rPr>
                <w:sz w:val="28"/>
                <w:szCs w:val="28"/>
              </w:rPr>
              <w:t>77%</w:t>
            </w:r>
          </w:p>
        </w:tc>
      </w:tr>
      <w:tr w:rsidR="00FA688E" w14:paraId="0346904C" w14:textId="77777777" w:rsidTr="00243B2C">
        <w:tc>
          <w:tcPr>
            <w:tcW w:w="4555" w:type="dxa"/>
          </w:tcPr>
          <w:p w14:paraId="4ED93796" w14:textId="77777777" w:rsidR="00FA688E" w:rsidRPr="00A75668" w:rsidRDefault="00FA688E" w:rsidP="00243B2C">
            <w:pPr>
              <w:ind w:firstLine="0"/>
              <w:rPr>
                <w:sz w:val="28"/>
                <w:szCs w:val="28"/>
              </w:rPr>
            </w:pPr>
            <w:r w:rsidRPr="00A75668">
              <w:rPr>
                <w:sz w:val="28"/>
                <w:szCs w:val="28"/>
              </w:rPr>
              <w:t>- % trẻ em từ 0-14 tuổi</w:t>
            </w:r>
          </w:p>
        </w:tc>
        <w:tc>
          <w:tcPr>
            <w:tcW w:w="4556" w:type="dxa"/>
          </w:tcPr>
          <w:p w14:paraId="7E3646C9" w14:textId="77777777" w:rsidR="00FA688E" w:rsidRPr="00A75668" w:rsidRDefault="00FA688E" w:rsidP="00243B2C">
            <w:pPr>
              <w:ind w:firstLine="0"/>
              <w:jc w:val="center"/>
              <w:rPr>
                <w:sz w:val="28"/>
                <w:szCs w:val="28"/>
              </w:rPr>
            </w:pPr>
            <w:r w:rsidRPr="00A75668">
              <w:rPr>
                <w:sz w:val="28"/>
                <w:szCs w:val="28"/>
              </w:rPr>
              <w:t>1%</w:t>
            </w:r>
          </w:p>
        </w:tc>
      </w:tr>
      <w:tr w:rsidR="00FA688E" w14:paraId="1E167508" w14:textId="77777777" w:rsidTr="00243B2C">
        <w:tc>
          <w:tcPr>
            <w:tcW w:w="4555" w:type="dxa"/>
          </w:tcPr>
          <w:p w14:paraId="451A7014" w14:textId="77777777" w:rsidR="00FA688E" w:rsidRPr="00A75668" w:rsidRDefault="00FA688E" w:rsidP="00243B2C">
            <w:pPr>
              <w:ind w:firstLine="0"/>
              <w:rPr>
                <w:sz w:val="28"/>
                <w:szCs w:val="28"/>
              </w:rPr>
            </w:pPr>
            <w:r w:rsidRPr="00A75668">
              <w:rPr>
                <w:sz w:val="28"/>
                <w:szCs w:val="28"/>
              </w:rPr>
              <w:t>- % nữ (tuổi ≥15)</w:t>
            </w:r>
          </w:p>
        </w:tc>
        <w:tc>
          <w:tcPr>
            <w:tcW w:w="4556" w:type="dxa"/>
          </w:tcPr>
          <w:p w14:paraId="224A7926" w14:textId="77777777" w:rsidR="00FA688E" w:rsidRPr="00A75668" w:rsidRDefault="00FA688E" w:rsidP="00243B2C">
            <w:pPr>
              <w:ind w:firstLine="0"/>
              <w:jc w:val="center"/>
              <w:rPr>
                <w:sz w:val="28"/>
                <w:szCs w:val="28"/>
              </w:rPr>
            </w:pPr>
            <w:r w:rsidRPr="00A75668">
              <w:rPr>
                <w:sz w:val="28"/>
                <w:szCs w:val="28"/>
              </w:rPr>
              <w:t>29%</w:t>
            </w:r>
          </w:p>
        </w:tc>
      </w:tr>
      <w:tr w:rsidR="00FA688E" w14:paraId="45E91765" w14:textId="77777777" w:rsidTr="00243B2C">
        <w:tc>
          <w:tcPr>
            <w:tcW w:w="4555" w:type="dxa"/>
          </w:tcPr>
          <w:p w14:paraId="5E947FA8" w14:textId="77777777" w:rsidR="00FA688E" w:rsidRPr="00A75668" w:rsidRDefault="00FA688E" w:rsidP="00243B2C">
            <w:pPr>
              <w:ind w:firstLine="0"/>
              <w:rPr>
                <w:sz w:val="28"/>
                <w:szCs w:val="28"/>
              </w:rPr>
            </w:pPr>
            <w:r w:rsidRPr="00A75668">
              <w:rPr>
                <w:sz w:val="28"/>
                <w:szCs w:val="28"/>
              </w:rPr>
              <w:t>- % nam giới (tuổi ≥15)</w:t>
            </w:r>
          </w:p>
        </w:tc>
        <w:tc>
          <w:tcPr>
            <w:tcW w:w="4556" w:type="dxa"/>
          </w:tcPr>
          <w:p w14:paraId="01F24260" w14:textId="77777777" w:rsidR="00FA688E" w:rsidRPr="00A75668" w:rsidRDefault="00FA688E" w:rsidP="00243B2C">
            <w:pPr>
              <w:ind w:firstLine="0"/>
              <w:jc w:val="center"/>
              <w:rPr>
                <w:sz w:val="28"/>
                <w:szCs w:val="28"/>
              </w:rPr>
            </w:pPr>
            <w:r w:rsidRPr="00A75668">
              <w:rPr>
                <w:sz w:val="28"/>
                <w:szCs w:val="28"/>
              </w:rPr>
              <w:t>70%</w:t>
            </w:r>
          </w:p>
        </w:tc>
      </w:tr>
      <w:tr w:rsidR="00FA688E" w14:paraId="3426C8B7" w14:textId="77777777" w:rsidTr="00243B2C">
        <w:tc>
          <w:tcPr>
            <w:tcW w:w="4555" w:type="dxa"/>
          </w:tcPr>
          <w:p w14:paraId="1A335237" w14:textId="77777777" w:rsidR="00FA688E" w:rsidRPr="00A75668" w:rsidRDefault="00FA688E" w:rsidP="00243B2C">
            <w:pPr>
              <w:ind w:firstLine="0"/>
              <w:rPr>
                <w:sz w:val="28"/>
                <w:szCs w:val="28"/>
              </w:rPr>
            </w:pPr>
            <w:r w:rsidRPr="00A75668">
              <w:rPr>
                <w:sz w:val="28"/>
                <w:szCs w:val="28"/>
              </w:rPr>
              <w:t>Tổng số trường hợp được thông báo</w:t>
            </w:r>
          </w:p>
        </w:tc>
        <w:tc>
          <w:tcPr>
            <w:tcW w:w="4556" w:type="dxa"/>
          </w:tcPr>
          <w:p w14:paraId="3DE5CE43" w14:textId="77777777" w:rsidR="00FA688E" w:rsidRPr="00A75668" w:rsidRDefault="00FA688E" w:rsidP="00243B2C">
            <w:pPr>
              <w:ind w:firstLine="0"/>
              <w:jc w:val="center"/>
              <w:rPr>
                <w:sz w:val="28"/>
                <w:szCs w:val="28"/>
              </w:rPr>
            </w:pPr>
            <w:r w:rsidRPr="00A75668">
              <w:rPr>
                <w:sz w:val="28"/>
                <w:szCs w:val="28"/>
              </w:rPr>
              <w:t>78 935</w:t>
            </w:r>
          </w:p>
        </w:tc>
      </w:tr>
    </w:tbl>
    <w:p w14:paraId="4EEEEF4B" w14:textId="0C767623" w:rsidR="00FA688E" w:rsidRDefault="00FA688E" w:rsidP="00FA688E">
      <w:pPr>
        <w:pStyle w:val="Caption"/>
      </w:pPr>
      <w:r>
        <w:t xml:space="preserve">Bảng 1.4. </w:t>
      </w:r>
      <w:r w:rsidRPr="00D819F8">
        <w:t xml:space="preserve">Chăm sóc lao/HIV ở </w:t>
      </w:r>
      <w:r w:rsidR="00B57463">
        <w:t>bệnh nhân</w:t>
      </w:r>
      <w:r w:rsidRPr="00D819F8">
        <w:t xml:space="preserve"> lao mới và tái phát 2021</w:t>
      </w:r>
    </w:p>
    <w:tbl>
      <w:tblPr>
        <w:tblStyle w:val="TableGrid"/>
        <w:tblW w:w="0" w:type="auto"/>
        <w:tblInd w:w="0" w:type="dxa"/>
        <w:tblLook w:val="04A0" w:firstRow="1" w:lastRow="0" w:firstColumn="1" w:lastColumn="0" w:noHBand="0" w:noVBand="1"/>
      </w:tblPr>
      <w:tblGrid>
        <w:gridCol w:w="5444"/>
        <w:gridCol w:w="2021"/>
        <w:gridCol w:w="1646"/>
      </w:tblGrid>
      <w:tr w:rsidR="00FA688E" w14:paraId="2CB2CD71" w14:textId="77777777" w:rsidTr="00243B2C">
        <w:tc>
          <w:tcPr>
            <w:tcW w:w="5444" w:type="dxa"/>
          </w:tcPr>
          <w:p w14:paraId="3F5EEFC8" w14:textId="77777777" w:rsidR="00FA688E" w:rsidRPr="00F53D70" w:rsidRDefault="00FA688E" w:rsidP="00243B2C">
            <w:pPr>
              <w:ind w:firstLine="0"/>
              <w:rPr>
                <w:sz w:val="28"/>
                <w:szCs w:val="28"/>
              </w:rPr>
            </w:pPr>
          </w:p>
        </w:tc>
        <w:tc>
          <w:tcPr>
            <w:tcW w:w="2021" w:type="dxa"/>
          </w:tcPr>
          <w:p w14:paraId="382195D6" w14:textId="77777777" w:rsidR="00FA688E" w:rsidRPr="00F53D70" w:rsidRDefault="00FA688E" w:rsidP="00243B2C">
            <w:pPr>
              <w:ind w:firstLine="0"/>
              <w:jc w:val="center"/>
              <w:rPr>
                <w:b/>
                <w:bCs/>
                <w:sz w:val="28"/>
                <w:szCs w:val="28"/>
              </w:rPr>
            </w:pPr>
            <w:r w:rsidRPr="00F53D70">
              <w:rPr>
                <w:b/>
                <w:bCs/>
                <w:sz w:val="28"/>
                <w:szCs w:val="28"/>
              </w:rPr>
              <w:t>Số lượng</w:t>
            </w:r>
          </w:p>
        </w:tc>
        <w:tc>
          <w:tcPr>
            <w:tcW w:w="1646" w:type="dxa"/>
          </w:tcPr>
          <w:p w14:paraId="7B7E05D6" w14:textId="77777777" w:rsidR="00FA688E" w:rsidRPr="00F53D70" w:rsidRDefault="00FA688E" w:rsidP="00243B2C">
            <w:pPr>
              <w:ind w:firstLine="0"/>
              <w:jc w:val="center"/>
              <w:rPr>
                <w:b/>
                <w:bCs/>
                <w:sz w:val="28"/>
                <w:szCs w:val="28"/>
              </w:rPr>
            </w:pPr>
            <w:r w:rsidRPr="00F53D70">
              <w:rPr>
                <w:b/>
                <w:bCs/>
                <w:sz w:val="28"/>
                <w:szCs w:val="28"/>
              </w:rPr>
              <w:t>(%)</w:t>
            </w:r>
          </w:p>
        </w:tc>
      </w:tr>
      <w:tr w:rsidR="00FA688E" w14:paraId="309D8171" w14:textId="77777777" w:rsidTr="00243B2C">
        <w:tc>
          <w:tcPr>
            <w:tcW w:w="5444" w:type="dxa"/>
          </w:tcPr>
          <w:p w14:paraId="628034B3" w14:textId="77777777" w:rsidR="00FA688E" w:rsidRPr="00F53D70" w:rsidRDefault="00FA688E" w:rsidP="00243B2C">
            <w:pPr>
              <w:ind w:firstLine="0"/>
              <w:rPr>
                <w:sz w:val="28"/>
                <w:szCs w:val="28"/>
              </w:rPr>
            </w:pPr>
            <w:r w:rsidRPr="00F53D70">
              <w:rPr>
                <w:sz w:val="28"/>
                <w:szCs w:val="28"/>
              </w:rPr>
              <w:t>Bệnh nhân đã biết tình trạng HIV dương tính với HIV</w:t>
            </w:r>
          </w:p>
        </w:tc>
        <w:tc>
          <w:tcPr>
            <w:tcW w:w="2021" w:type="dxa"/>
          </w:tcPr>
          <w:p w14:paraId="6B72B042" w14:textId="77777777" w:rsidR="00FA688E" w:rsidRPr="00F53D70" w:rsidRDefault="00FA688E" w:rsidP="00243B2C">
            <w:pPr>
              <w:ind w:firstLine="0"/>
              <w:jc w:val="center"/>
              <w:rPr>
                <w:sz w:val="28"/>
                <w:szCs w:val="28"/>
              </w:rPr>
            </w:pPr>
            <w:r w:rsidRPr="00F53D70">
              <w:rPr>
                <w:sz w:val="28"/>
                <w:szCs w:val="28"/>
              </w:rPr>
              <w:t>1 945</w:t>
            </w:r>
          </w:p>
        </w:tc>
        <w:tc>
          <w:tcPr>
            <w:tcW w:w="1646" w:type="dxa"/>
          </w:tcPr>
          <w:p w14:paraId="29E0D022" w14:textId="77777777" w:rsidR="00FA688E" w:rsidRPr="00F53D70" w:rsidRDefault="00FA688E" w:rsidP="00243B2C">
            <w:pPr>
              <w:ind w:firstLine="0"/>
              <w:jc w:val="center"/>
              <w:rPr>
                <w:sz w:val="28"/>
                <w:szCs w:val="28"/>
              </w:rPr>
            </w:pPr>
            <w:r w:rsidRPr="00F53D70">
              <w:rPr>
                <w:sz w:val="28"/>
                <w:szCs w:val="28"/>
              </w:rPr>
              <w:t>3%</w:t>
            </w:r>
          </w:p>
        </w:tc>
      </w:tr>
      <w:tr w:rsidR="00FA688E" w14:paraId="64A4E603" w14:textId="77777777" w:rsidTr="00243B2C">
        <w:tc>
          <w:tcPr>
            <w:tcW w:w="5444" w:type="dxa"/>
          </w:tcPr>
          <w:p w14:paraId="257BA4C5" w14:textId="77777777" w:rsidR="00FA688E" w:rsidRPr="00F53D70" w:rsidRDefault="00FA688E" w:rsidP="00243B2C">
            <w:pPr>
              <w:ind w:firstLine="0"/>
              <w:rPr>
                <w:sz w:val="28"/>
                <w:szCs w:val="28"/>
              </w:rPr>
            </w:pPr>
            <w:r w:rsidRPr="00F53D70">
              <w:rPr>
                <w:sz w:val="28"/>
                <w:szCs w:val="28"/>
              </w:rPr>
              <w:t>- đang điều trị bằng thuốc kháng vi-rút</w:t>
            </w:r>
          </w:p>
        </w:tc>
        <w:tc>
          <w:tcPr>
            <w:tcW w:w="2021" w:type="dxa"/>
          </w:tcPr>
          <w:p w14:paraId="136CCF71" w14:textId="77777777" w:rsidR="00FA688E" w:rsidRPr="00F53D70" w:rsidRDefault="00FA688E" w:rsidP="00243B2C">
            <w:pPr>
              <w:ind w:firstLine="0"/>
              <w:jc w:val="center"/>
              <w:rPr>
                <w:sz w:val="28"/>
                <w:szCs w:val="28"/>
              </w:rPr>
            </w:pPr>
            <w:r w:rsidRPr="00F53D70">
              <w:rPr>
                <w:sz w:val="28"/>
                <w:szCs w:val="28"/>
              </w:rPr>
              <w:t>1 521</w:t>
            </w:r>
          </w:p>
        </w:tc>
        <w:tc>
          <w:tcPr>
            <w:tcW w:w="1646" w:type="dxa"/>
          </w:tcPr>
          <w:p w14:paraId="505EEC87" w14:textId="77777777" w:rsidR="00FA688E" w:rsidRPr="00F53D70" w:rsidRDefault="00FA688E" w:rsidP="00243B2C">
            <w:pPr>
              <w:ind w:firstLine="0"/>
              <w:jc w:val="center"/>
              <w:rPr>
                <w:sz w:val="28"/>
                <w:szCs w:val="28"/>
              </w:rPr>
            </w:pPr>
            <w:r w:rsidRPr="00F53D70">
              <w:rPr>
                <w:sz w:val="28"/>
                <w:szCs w:val="28"/>
              </w:rPr>
              <w:t>78%</w:t>
            </w:r>
          </w:p>
        </w:tc>
      </w:tr>
    </w:tbl>
    <w:p w14:paraId="607C58C6" w14:textId="56D4F2BF" w:rsidR="001B303A" w:rsidRDefault="001B303A" w:rsidP="00C23165">
      <w:pPr>
        <w:pStyle w:val="Heading2"/>
      </w:pPr>
      <w:bookmarkStart w:id="21" w:name="_Toc126527703"/>
      <w:r>
        <w:t>1.</w:t>
      </w:r>
      <w:r w:rsidR="00ED67AA">
        <w:t>2</w:t>
      </w:r>
      <w:r>
        <w:t>. Một số hiểu biết về bệnh lao</w:t>
      </w:r>
      <w:r w:rsidR="006162C7">
        <w:t xml:space="preserve"> phổi</w:t>
      </w:r>
      <w:bookmarkEnd w:id="21"/>
    </w:p>
    <w:p w14:paraId="1D668557" w14:textId="2146D9A3" w:rsidR="001B303A" w:rsidRDefault="001B303A" w:rsidP="00C23165">
      <w:pPr>
        <w:pStyle w:val="Heading3"/>
      </w:pPr>
      <w:bookmarkStart w:id="22" w:name="_Toc126527704"/>
      <w:r>
        <w:t>1.</w:t>
      </w:r>
      <w:r w:rsidR="00ED67AA">
        <w:t>2</w:t>
      </w:r>
      <w:r>
        <w:t xml:space="preserve">.1. </w:t>
      </w:r>
      <w:r w:rsidR="00FA03C3">
        <w:t>Khái niệm cơ bản về b</w:t>
      </w:r>
      <w:r w:rsidR="0090148A">
        <w:t>ệnh lao phổi</w:t>
      </w:r>
      <w:bookmarkEnd w:id="22"/>
    </w:p>
    <w:p w14:paraId="2DEA3CEE" w14:textId="4917D26B"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922D1F">
        <w:t xml:space="preserve"> N</w:t>
      </w:r>
      <w:r w:rsidR="00EC3FB6">
        <w:t xml:space="preserve">gười lành nhiễm </w:t>
      </w:r>
      <w:r w:rsidR="00CD430D">
        <w:t>trực khuẩn lao</w:t>
      </w:r>
      <w:r>
        <w:t xml:space="preserve"> </w:t>
      </w:r>
      <w:r w:rsidR="00EC3FB6">
        <w:t>theo</w:t>
      </w:r>
      <w:r>
        <w:t xml:space="preserve"> đường hô hấp </w:t>
      </w:r>
      <w:r w:rsidR="00EC3FB6">
        <w:t xml:space="preserve">khi tiếp xúc </w:t>
      </w:r>
      <w:r>
        <w:t>người bị bệnh lao phổi có ho</w:t>
      </w:r>
      <w:r w:rsidR="00EC3FB6">
        <w:t>,</w:t>
      </w:r>
      <w:r>
        <w:t xml:space="preserve"> khạc ra vi khuẩn.</w:t>
      </w:r>
      <w:r w:rsidR="00AE683A">
        <w:t xml:space="preserve"> B</w:t>
      </w:r>
      <w:r w:rsidR="00B81E3E">
        <w:t>ệnh lao bị ảnh hưởng bởi nhiều yếu tố xã hội như trình độ văn hóa, kinh tế, các phong tục tập quán xã hội</w:t>
      </w:r>
      <w:r w:rsidR="00692904">
        <w:t xml:space="preserve"> </w:t>
      </w:r>
      <w:r w:rsidR="00692904">
        <w:fldChar w:fldCharType="begin"/>
      </w:r>
      <w:r w:rsidR="00951039">
        <w:instrText xml:space="preserve"> ADDIN EN.CITE &lt;EndNote&gt;&lt;Cite&gt;&lt;Author&gt;Sáng&lt;/Author&gt;&lt;Year&gt;2014&lt;/Year&gt;&lt;RecNum&gt;10&lt;/RecNum&gt;&lt;DisplayText&gt;[10]&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record&gt;&lt;/Cite&gt;&lt;/EndNote&gt;</w:instrText>
      </w:r>
      <w:r w:rsidR="00692904">
        <w:fldChar w:fldCharType="separate"/>
      </w:r>
      <w:r w:rsidR="00951039">
        <w:rPr>
          <w:noProof/>
        </w:rPr>
        <w:t>[10]</w:t>
      </w:r>
      <w:r w:rsidR="00692904">
        <w:fldChar w:fldCharType="end"/>
      </w:r>
      <w:r>
        <w:t>.</w:t>
      </w:r>
    </w:p>
    <w:p w14:paraId="690CDB9C" w14:textId="264D8869" w:rsidR="00E66068" w:rsidRDefault="00AE683A" w:rsidP="00AE683A">
      <w:r>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B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C9y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</w:fldData>
        </w:fldChar>
      </w:r>
      <w:r w:rsidR="00951039">
        <w:instrText xml:space="preserve"> ADDIN EN.CITE </w:instrText>
      </w:r>
      <w:r w:rsidR="00951039">
        <w:fldChar w:fldCharType="begin">
          <w:fldData xml:space="preserve">PEVuZE5vdGU+PENpdGU+PEF1dGhvcj5Tw6FuZzwvQXV0aG9yPjxZZWFyPjIwMTQ8L1llYXI+PFJl
Y051bT4xMDwvUmVjTnVtPjxEaXNwbGF5VGV4dD5bMSwgMTB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C9y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</w:fldData>
        </w:fldChar>
      </w:r>
      <w:r w:rsidR="00951039">
        <w:instrText xml:space="preserve"> ADDIN EN.CITE.DATA </w:instrText>
      </w:r>
      <w:r w:rsidR="00951039">
        <w:fldChar w:fldCharType="end"/>
      </w:r>
      <w:r w:rsidR="00705B8C">
        <w:fldChar w:fldCharType="separate"/>
      </w:r>
      <w:r w:rsidR="00951039">
        <w:rPr>
          <w:noProof/>
        </w:rPr>
        <w:t>[1, 10]</w:t>
      </w:r>
      <w:r w:rsidR="00705B8C">
        <w:fldChar w:fldCharType="end"/>
      </w:r>
      <w:r w:rsidR="009575C6">
        <w:t>.</w:t>
      </w:r>
      <w:r>
        <w:t xml:space="preserve"> </w:t>
      </w:r>
      <w:r w:rsidR="00E92470">
        <w:t>Chẩn đoán l</w:t>
      </w:r>
      <w:r w:rsidR="00E66068">
        <w:t>ao</w:t>
      </w:r>
      <w:r w:rsidR="00835CAC">
        <w:t xml:space="preserve"> phổi</w:t>
      </w:r>
      <w:r w:rsidR="00E66068">
        <w:t xml:space="preserve"> mới người bệnh chưa bao giờ dùng thuốc chống lao hoặc mới dùng thuốc chống lao dưới 1 tháng </w:t>
      </w:r>
      <w:r w:rsidR="00983988">
        <w:fldChar w:fldCharType="begin">
          <w:fldData xml:space="preserve">PEVuZE5vdGU+PENpdGU+PEF1dGhvcj5U4bq/PC9BdXRob3I+PFllYXI+MjAyMDwvWWVhcj48UmVj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</w:fldData>
        </w:fldChar>
      </w:r>
      <w:r w:rsidR="00951039">
        <w:instrText xml:space="preserve"> ADDIN EN.CITE </w:instrText>
      </w:r>
      <w:r w:rsidR="00951039">
        <w:fldChar w:fldCharType="begin">
          <w:fldData xml:space="preserve">PEVuZE5vdGU+PENpdGU+PEF1dGhvcj5U4bq/PC9BdXRob3I+PFllYXI+MjAyMDwvWWVhcj48UmVj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</w:fldData>
        </w:fldChar>
      </w:r>
      <w:r w:rsidR="00951039">
        <w:instrText xml:space="preserve"> ADDIN EN.CITE.DATA </w:instrText>
      </w:r>
      <w:r w:rsidR="00951039">
        <w:fldChar w:fldCharType="end"/>
      </w:r>
      <w:r w:rsidR="00983988">
        <w:fldChar w:fldCharType="separate"/>
      </w:r>
      <w:r w:rsidR="00951039">
        <w:rPr>
          <w:noProof/>
        </w:rPr>
        <w:t>[1]</w:t>
      </w:r>
      <w:r w:rsidR="00983988">
        <w:fldChar w:fldCharType="end"/>
      </w:r>
      <w:r w:rsidR="00E66068">
        <w:t>.</w:t>
      </w:r>
    </w:p>
    <w:p w14:paraId="0E304344" w14:textId="1F2C30C0" w:rsidR="001B303A" w:rsidRDefault="001B303A" w:rsidP="00C23165">
      <w:pPr>
        <w:pStyle w:val="Heading3"/>
      </w:pPr>
      <w:bookmarkStart w:id="23" w:name="_Toc126527705"/>
      <w:r>
        <w:lastRenderedPageBreak/>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23"/>
    </w:p>
    <w:p w14:paraId="0772C1BF" w14:textId="4BFD9F8E" w:rsidR="003338AB" w:rsidRDefault="00E554F0" w:rsidP="004B420F">
      <w:pPr>
        <w:pStyle w:val="Heading4"/>
      </w:pPr>
      <w:bookmarkStart w:id="24" w:name="_Toc126527706"/>
      <w:r>
        <w:t>1.</w:t>
      </w:r>
      <w:r w:rsidR="008C0E05">
        <w:t>2</w:t>
      </w:r>
      <w:r>
        <w:t>.</w:t>
      </w:r>
      <w:r w:rsidR="008C0E05">
        <w:t>2</w:t>
      </w:r>
      <w:r>
        <w:t xml:space="preserve">.1. </w:t>
      </w:r>
      <w:r w:rsidR="004B420F">
        <w:t>Triệu chứng t</w:t>
      </w:r>
      <w:r>
        <w:t>oàn thân</w:t>
      </w:r>
      <w:bookmarkEnd w:id="24"/>
    </w:p>
    <w:p w14:paraId="48914E7D" w14:textId="04DB3F8B" w:rsidR="00B12FB4" w:rsidRDefault="00B12FB4" w:rsidP="00B12FB4">
      <w:r>
        <w:t xml:space="preserve">Hội chứng nhiễm trùng, nhiễm độc lao: </w:t>
      </w:r>
      <w:r w:rsidR="00135F98">
        <w:t>m</w:t>
      </w:r>
      <w:r>
        <w:t>ệt mỏi, giảm khả năng làm việc, ăn kém, gầy sút, sốt nhẹ về chiều (</w:t>
      </w:r>
      <w:r w:rsidR="0082151E">
        <w:t>3</w:t>
      </w:r>
      <w:r>
        <w:t>7</w:t>
      </w:r>
      <w:r w:rsidR="0082151E">
        <w:t xml:space="preserve">,5 - </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951039">
        <w:instrText xml:space="preserve"> ADDIN EN.CITE &lt;EndNote&gt;&lt;Cite&gt;&lt;Author&gt;Sáng&lt;/Author&gt;&lt;Year&gt;2014&lt;/Year&gt;&lt;RecNum&gt;10&lt;/RecNum&gt;&lt;DisplayText&gt;[10]&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record&gt;&lt;/Cite&gt;&lt;/EndNote&gt;</w:instrText>
      </w:r>
      <w:r w:rsidR="003F40A4">
        <w:fldChar w:fldCharType="separate"/>
      </w:r>
      <w:r w:rsidR="00951039">
        <w:rPr>
          <w:noProof/>
        </w:rPr>
        <w:t>[10]</w:t>
      </w:r>
      <w:r w:rsidR="003F40A4">
        <w:fldChar w:fldCharType="end"/>
      </w:r>
      <w:r w:rsidR="00687318">
        <w:t>.</w:t>
      </w:r>
    </w:p>
    <w:p w14:paraId="4EFAB730" w14:textId="3EF5722B" w:rsidR="002A2884" w:rsidRPr="0082151E" w:rsidRDefault="002A2884" w:rsidP="00D2570F">
      <w:r>
        <w:t xml:space="preserve">Theo Lê Thị Ba bệnh nhân lao phổi có sốt chiếm 51,6% </w:t>
      </w:r>
      <w:r w:rsidR="00250260">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PC9zdHlsZT48c3R5bGUgZmFjZT0ibm9ybWFsIiBmb250PSJkZWZhdWx0IiBzaXplPSIxMDAl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</w:fldData>
        </w:fldChar>
      </w:r>
      <w:r w:rsidR="00951039">
        <w:instrText xml:space="preserve"> ADDIN EN.CITE </w:instrText>
      </w:r>
      <w:r w:rsidR="00951039">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PC9zdHlsZT48c3R5bGUgZmFjZT0ibm9ybWFsIiBmb250PSJkZWZhdWx0IiBzaXplPSIxMDAl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</w:fldData>
        </w:fldChar>
      </w:r>
      <w:r w:rsidR="00951039">
        <w:instrText xml:space="preserve"> ADDIN EN.CITE.DATA </w:instrText>
      </w:r>
      <w:r w:rsidR="00951039">
        <w:fldChar w:fldCharType="end"/>
      </w:r>
      <w:r w:rsidR="00250260">
        <w:fldChar w:fldCharType="separate"/>
      </w:r>
      <w:r w:rsidR="00951039">
        <w:rPr>
          <w:noProof/>
        </w:rPr>
        <w:t>[15]</w:t>
      </w:r>
      <w:r w:rsidR="00250260">
        <w:fldChar w:fldCharType="end"/>
      </w:r>
      <w:r w:rsidR="00C561A0">
        <w:t>.</w:t>
      </w:r>
      <w:r>
        <w:t xml:space="preserve"> </w:t>
      </w:r>
      <w:r w:rsidR="00972068">
        <w:t>Nghiên cứu của</w:t>
      </w:r>
      <w:r>
        <w:t xml:space="preserve"> Phạm Thị Ánh Tuyết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L3JlY29yZD48L0NpdGU+PC9FbmROb3RlPn==
</w:fldData>
        </w:fldChar>
      </w:r>
      <w:r w:rsidR="00951039">
        <w:instrText xml:space="preserve"> ADDIN EN.CITE </w:instrText>
      </w:r>
      <w:r w:rsidR="00951039">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L3JlY29yZD48L0NpdGU+PC9FbmROb3RlPn==
</w:fldData>
        </w:fldChar>
      </w:r>
      <w:r w:rsidR="00951039">
        <w:instrText xml:space="preserve"> ADDIN EN.CITE.DATA </w:instrText>
      </w:r>
      <w:r w:rsidR="00951039">
        <w:fldChar w:fldCharType="end"/>
      </w:r>
      <w:r w:rsidR="00972068">
        <w:fldChar w:fldCharType="separate"/>
      </w:r>
      <w:r w:rsidR="00951039">
        <w:rPr>
          <w:noProof/>
        </w:rPr>
        <w:t>[16]</w:t>
      </w:r>
      <w:r w:rsidR="00972068">
        <w:fldChar w:fldCharType="end"/>
      </w:r>
      <w:r w:rsidR="009E01F0">
        <w:t xml:space="preserve">, </w:t>
      </w:r>
      <w:r w:rsidR="00D04918">
        <w:t>mệt mỏi chiếm 73,2%</w:t>
      </w:r>
      <w:r w:rsidR="009F6F26">
        <w:t>,</w:t>
      </w:r>
      <w:r w:rsidR="00D04918">
        <w:t xml:space="preserve"> chán ăn chiếm 50,7%</w:t>
      </w:r>
      <w:r w:rsidR="009F6F26">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Dwvc3R5bGU+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</w:fldData>
        </w:fldChar>
      </w:r>
      <w:r w:rsidR="00951039">
        <w:instrText xml:space="preserve"> ADDIN EN.CITE </w:instrText>
      </w:r>
      <w:r w:rsidR="00951039">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Dwvc3R5bGU+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</w:fldData>
        </w:fldChar>
      </w:r>
      <w:r w:rsidR="00951039">
        <w:instrText xml:space="preserve"> ADDIN EN.CITE.DATA </w:instrText>
      </w:r>
      <w:r w:rsidR="00951039">
        <w:fldChar w:fldCharType="end"/>
      </w:r>
      <w:r w:rsidR="005874A1">
        <w:fldChar w:fldCharType="separate"/>
      </w:r>
      <w:r w:rsidR="00951039">
        <w:rPr>
          <w:noProof/>
        </w:rPr>
        <w:t>[17]</w:t>
      </w:r>
      <w:r w:rsidR="005874A1">
        <w:fldChar w:fldCharType="end"/>
      </w:r>
      <w:r w:rsidR="00D04918">
        <w:t xml:space="preserve">. </w:t>
      </w:r>
      <w:r w:rsidR="005874A1">
        <w:t>Theo</w:t>
      </w:r>
      <w:r w:rsidR="00D04918">
        <w:t xml:space="preserve"> Lê Thị Thủy 9,5% bệnh nhân lao phổi có biểu hiện suy dinh dưỡng 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OF08L0Rpc3BsYXlUZXh0PjxyZWNvcmQ+PHJl
Yy1udW1iZXI+ODwvcmVjLW51bWJlcj48Zm9yZWlnbi1rZXlzPjxrZXkgYXBwPSJFTiIgZGItaWQ9
ImV3MHIyNWU1aWVhd2Z1ZWRkdjNwZjBzYmF4eDBmc3JhYTlmdCIgdGltZXN0YW1wPSIxNjc3Njg1
MTgzIj44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PC9zdHlsZT48c3R5bGUgZmFjZT0ibm9ybWFsIiBmb250PSJkZWZhdWx0IiBzaXplPSIxMDAl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</w:fldData>
        </w:fldChar>
      </w:r>
      <w:r w:rsidR="00951039">
        <w:instrText xml:space="preserve"> ADDIN EN.CITE </w:instrText>
      </w:r>
      <w:r w:rsidR="00951039">
        <w:fldChar w:fldCharType="begin">
          <w:fldData xml:space="preserve">PEVuZE5vdGU+PENpdGU+PEF1dGhvcj5UaOG7p3k8L0F1dGhvcj48WWVhcj4yMDE5PC9ZZWFyPjxS
ZWNOdW0+ODwvUmVjTnVtPjxEaXNwbGF5VGV4dD5bOF08L0Rpc3BsYXlUZXh0PjxyZWNvcmQ+PHJl
Yy1udW1iZXI+ODwvcmVjLW51bWJlcj48Zm9yZWlnbi1rZXlzPjxrZXkgYXBwPSJFTiIgZGItaWQ9
ImV3MHIyNWU1aWVhd2Z1ZWRkdjNwZjBzYmF4eDBmc3JhYTlmdCIgdGltZXN0YW1wPSIxNjc3Njg1
MTgzIj44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PC9zdHlsZT48c3R5bGUgZmFjZT0ibm9ybWFsIiBmb250PSJkZWZhdWx0IiBzaXplPSIxMDAl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</w:fldData>
        </w:fldChar>
      </w:r>
      <w:r w:rsidR="00951039">
        <w:instrText xml:space="preserve"> ADDIN EN.CITE.DATA </w:instrText>
      </w:r>
      <w:r w:rsidR="00951039">
        <w:fldChar w:fldCharType="end"/>
      </w:r>
      <w:r w:rsidR="006110B3">
        <w:fldChar w:fldCharType="separate"/>
      </w:r>
      <w:r w:rsidR="00951039">
        <w:rPr>
          <w:noProof/>
        </w:rPr>
        <w:t>[8]</w:t>
      </w:r>
      <w:r w:rsidR="006110B3">
        <w:fldChar w:fldCharType="end"/>
      </w:r>
      <w:r w:rsidR="00D04918">
        <w:t>.</w:t>
      </w:r>
    </w:p>
    <w:p w14:paraId="4895B190" w14:textId="21E7519F" w:rsidR="00E554F0" w:rsidRDefault="00D55918" w:rsidP="004B420F">
      <w:pPr>
        <w:pStyle w:val="Heading4"/>
      </w:pPr>
      <w:bookmarkStart w:id="25" w:name="_Toc126527707"/>
      <w:r>
        <w:t>1.</w:t>
      </w:r>
      <w:r w:rsidR="008C0E05">
        <w:t>2</w:t>
      </w:r>
      <w:r>
        <w:t>.</w:t>
      </w:r>
      <w:r w:rsidR="008C0E05">
        <w:t>2</w:t>
      </w:r>
      <w:r>
        <w:t>.2.</w:t>
      </w:r>
      <w:r w:rsidR="004B420F">
        <w:t xml:space="preserve"> Triệu chứng cơ năng</w:t>
      </w:r>
      <w:bookmarkEnd w:id="25"/>
    </w:p>
    <w:p w14:paraId="3FE79011" w14:textId="42CB91E3"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951039">
        <w:instrText xml:space="preserve"> ADDIN EN.CITE &lt;EndNote&gt;&lt;Cite&gt;&lt;Author&gt;Sáng&lt;/Author&gt;&lt;Year&gt;2014&lt;/Year&gt;&lt;RecNum&gt;10&lt;/RecNum&gt;&lt;DisplayText&gt;[10]&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record&gt;&lt;/Cite&gt;&lt;/EndNote&gt;</w:instrText>
      </w:r>
      <w:r w:rsidR="00365F6E">
        <w:fldChar w:fldCharType="separate"/>
      </w:r>
      <w:r w:rsidR="00951039">
        <w:rPr>
          <w:noProof/>
        </w:rPr>
        <w:t>[10]</w:t>
      </w:r>
      <w:r w:rsidR="00365F6E">
        <w:fldChar w:fldCharType="end"/>
      </w:r>
      <w:r w:rsidR="00E04480">
        <w:t>.</w:t>
      </w:r>
      <w:r w:rsidR="002D76C2">
        <w:t xml:space="preserve"> </w:t>
      </w:r>
      <w:r w:rsidR="007650A7">
        <w:t>Nghiên cứu của</w:t>
      </w:r>
      <w:r w:rsidR="00D03833">
        <w:t xml:space="preserve"> Lê Trọng Thạch triệu chứng ho chiếm 95,8%</w:t>
      </w:r>
      <w:r w:rsidR="00FD7A74">
        <w:t>,</w:t>
      </w:r>
      <w:r w:rsidR="00D03833">
        <w:t xml:space="preserve"> trong đó ho khan là 35,2%</w:t>
      </w:r>
      <w:r w:rsidR="00FD7A74">
        <w:t xml:space="preserve"> và</w:t>
      </w:r>
      <w:r w:rsidR="00D03833">
        <w:t xml:space="preserve"> ho có đờm là 60,6% </w:t>
      </w:r>
      <w:r w:rsidR="007A4330">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Dwvc3R5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wvcmVjb3JkPjwv
Q2l0ZT48L0VuZE5vdGU+
</w:fldData>
        </w:fldChar>
      </w:r>
      <w:r w:rsidR="00951039">
        <w:instrText xml:space="preserve"> ADDIN EN.CITE </w:instrText>
      </w:r>
      <w:r w:rsidR="00951039">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Dwvc3R5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wvcmVjb3JkPjwv
Q2l0ZT48L0VuZE5vdGU+
</w:fldData>
        </w:fldChar>
      </w:r>
      <w:r w:rsidR="00951039">
        <w:instrText xml:space="preserve"> ADDIN EN.CITE.DATA </w:instrText>
      </w:r>
      <w:r w:rsidR="00951039">
        <w:fldChar w:fldCharType="end"/>
      </w:r>
      <w:r w:rsidR="007A4330">
        <w:fldChar w:fldCharType="separate"/>
      </w:r>
      <w:r w:rsidR="00951039">
        <w:rPr>
          <w:noProof/>
        </w:rPr>
        <w:t>[18]</w:t>
      </w:r>
      <w:r w:rsidR="007A4330">
        <w:fldChar w:fldCharType="end"/>
      </w:r>
      <w:r w:rsidR="00D03833">
        <w:t xml:space="preserve">. </w:t>
      </w:r>
      <w:r w:rsidR="001F034B">
        <w:t>Theo Bilal Ahmad Rahimi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E5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L3JlY29yZD48L0NpdGU+PC9FbmROb3RlPn==
</w:fldData>
        </w:fldChar>
      </w:r>
      <w:r w:rsidR="00951039">
        <w:instrText xml:space="preserve"> ADDIN EN.CITE </w:instrText>
      </w:r>
      <w:r w:rsidR="00951039">
        <w:fldChar w:fldCharType="begin">
          <w:fldData xml:space="preserve">PEVuZE5vdGU+PENpdGU+PEF1dGhvcj5SYWhpbWk8L0F1dGhvcj48WWVhcj4yMDIwPC9ZZWFyPjxS
ZWNOdW0+MTk8L1JlY051bT48RGlzcGxheVRleHQ+WzE5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L3JlY29yZD48L0NpdGU+PC9FbmROb3RlPn==
</w:fldData>
        </w:fldChar>
      </w:r>
      <w:r w:rsidR="00951039">
        <w:instrText xml:space="preserve"> ADDIN EN.CITE.DATA </w:instrText>
      </w:r>
      <w:r w:rsidR="00951039">
        <w:fldChar w:fldCharType="end"/>
      </w:r>
      <w:r w:rsidR="00596A67">
        <w:fldChar w:fldCharType="separate"/>
      </w:r>
      <w:r w:rsidR="00951039">
        <w:rPr>
          <w:noProof/>
        </w:rPr>
        <w:t>[19]</w:t>
      </w:r>
      <w:r w:rsidR="00596A67">
        <w:fldChar w:fldCharType="end"/>
      </w:r>
      <w:r w:rsidR="001F034B">
        <w:t>.</w:t>
      </w:r>
    </w:p>
    <w:p w14:paraId="13F160FF" w14:textId="067711AE" w:rsidR="00F66052" w:rsidRDefault="00F66052" w:rsidP="00C826C0">
      <w:r>
        <w:t>Ho ra máu</w:t>
      </w:r>
      <w:r w:rsidR="009B3F28">
        <w:t xml:space="preserve"> </w:t>
      </w:r>
      <w:r w:rsidR="004D6FED">
        <w:t>chỉ chiếm khoảng 10%</w:t>
      </w:r>
      <w:r w:rsidR="00C9496C">
        <w:t xml:space="preserve"> số bệnh nhân</w:t>
      </w:r>
      <w:r w:rsidR="004D6FED">
        <w:t xml:space="preserve">, </w:t>
      </w:r>
      <w:r w:rsidR="00714F0C">
        <w:t xml:space="preserve">máu có </w:t>
      </w:r>
      <w:r w:rsidR="006D3C85">
        <w:t>s</w:t>
      </w:r>
      <w:r w:rsidR="006827F2">
        <w:t>ố</w:t>
      </w:r>
      <w:r w:rsidR="00806A0F">
        <w:t xml:space="preserve"> lượng ít, có đuôi khái huyết</w:t>
      </w:r>
      <w:r w:rsidR="00223920">
        <w:t xml:space="preserve"> </w:t>
      </w:r>
      <w:r w:rsidR="00223920">
        <w:fldChar w:fldCharType="begin"/>
      </w:r>
      <w:r w:rsidR="00951039">
        <w:instrText xml:space="preserve"> ADDIN EN.CITE &lt;EndNote&gt;&lt;Cite&gt;&lt;Author&gt;Sáng&lt;/Author&gt;&lt;Year&gt;2014&lt;/Year&gt;&lt;RecNum&gt;10&lt;/RecNum&gt;&lt;DisplayText&gt;[10]&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record&gt;&lt;/Cite&gt;&lt;/EndNote&gt;</w:instrText>
      </w:r>
      <w:r w:rsidR="00223920">
        <w:fldChar w:fldCharType="separate"/>
      </w:r>
      <w:r w:rsidR="00951039">
        <w:rPr>
          <w:noProof/>
        </w:rPr>
        <w:t>[10]</w:t>
      </w:r>
      <w:r w:rsidR="00223920">
        <w:fldChar w:fldCharType="end"/>
      </w:r>
      <w:r w:rsidR="00806A0F">
        <w:t>.</w:t>
      </w:r>
      <w:r w:rsidR="00D03833">
        <w:t xml:space="preserve"> Harveen Kaur thấy lao phổi chiếm tới 60% các nguyên nhân gây ho ra máu </w:t>
      </w:r>
      <w:r w:rsidR="00165CC2">
        <w:fldChar w:fldCharType="begin"/>
      </w:r>
      <w:r w:rsidR="00951039">
        <w:instrText xml:space="preserve"> ADDIN EN.CITE &lt;EndNote&gt;&lt;Cite&gt;&lt;Author&gt;Kaur&lt;/Author&gt;&lt;Year&gt;2022&lt;/Year&gt;&lt;RecNum&gt;20&lt;/RecNum&gt;&lt;DisplayText&gt;[20]&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record&gt;&lt;/Cite&gt;&lt;/EndNote&gt;</w:instrText>
      </w:r>
      <w:r w:rsidR="00165CC2">
        <w:fldChar w:fldCharType="separate"/>
      </w:r>
      <w:r w:rsidR="00951039">
        <w:rPr>
          <w:noProof/>
        </w:rPr>
        <w:t>[20]</w:t>
      </w:r>
      <w:r w:rsidR="00165CC2">
        <w:fldChar w:fldCharType="end"/>
      </w:r>
      <w:r w:rsidR="00D03833">
        <w:t>.</w:t>
      </w:r>
    </w:p>
    <w:p w14:paraId="5D7949DC" w14:textId="7209FF51" w:rsidR="00F66052" w:rsidRDefault="00F66052" w:rsidP="00C826C0">
      <w:r>
        <w:t>Đau ngực</w:t>
      </w:r>
      <w:r w:rsidR="006C3C7A">
        <w:t xml:space="preserve"> thường đau ở một vị trí cố định.</w:t>
      </w:r>
      <w:r w:rsidR="00401138">
        <w:t xml:space="preserve"> </w:t>
      </w:r>
      <w:r w:rsidR="00401138" w:rsidRPr="00401138">
        <w:t xml:space="preserve">Theo Phạm Thị Ánh Tuyết đau ngực chiếm 80,3% </w:t>
      </w:r>
      <w:r w:rsidR="00E47C0B">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L3JlY29yZD48L0NpdGU+PC9FbmROb3RlPn==
</w:fldData>
        </w:fldChar>
      </w:r>
      <w:r w:rsidR="00951039">
        <w:instrText xml:space="preserve"> ADDIN EN.CITE </w:instrText>
      </w:r>
      <w:r w:rsidR="00951039">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L3JlY29yZD48L0NpdGU+PC9FbmROb3RlPn==
</w:fldData>
        </w:fldChar>
      </w:r>
      <w:r w:rsidR="00951039">
        <w:instrText xml:space="preserve"> ADDIN EN.CITE.DATA </w:instrText>
      </w:r>
      <w:r w:rsidR="00951039">
        <w:fldChar w:fldCharType="end"/>
      </w:r>
      <w:r w:rsidR="00E47C0B">
        <w:fldChar w:fldCharType="separate"/>
      </w:r>
      <w:r w:rsidR="00951039">
        <w:rPr>
          <w:noProof/>
        </w:rPr>
        <w:t>[16]</w:t>
      </w:r>
      <w:r w:rsidR="00E47C0B">
        <w:fldChar w:fldCharType="end"/>
      </w:r>
      <w:r w:rsidR="00165CC2">
        <w:t>;</w:t>
      </w:r>
      <w:r w:rsidR="009E3A51">
        <w:t xml:space="preserve"> </w:t>
      </w:r>
      <w:r w:rsidR="00401138" w:rsidRPr="00401138">
        <w:t xml:space="preserve">Vũ Thị Vân Anh </w:t>
      </w:r>
      <w:r w:rsidR="00E47C0B">
        <w:t>thấy rằng</w:t>
      </w:r>
      <w:r w:rsidR="00401138" w:rsidRPr="00401138">
        <w:t xml:space="preserve"> triệu chứng đau ngực chiếm 72,7% </w:t>
      </w:r>
      <w:r w:rsidR="00F76C81">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8L3N0eWxlPjxz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</w:fldData>
        </w:fldChar>
      </w:r>
      <w:r w:rsidR="00951039">
        <w:instrText xml:space="preserve"> ADDIN EN.CITE </w:instrText>
      </w:r>
      <w:r w:rsidR="00951039">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8L3N0eWxlPjxz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</w:fldData>
        </w:fldChar>
      </w:r>
      <w:r w:rsidR="00951039">
        <w:instrText xml:space="preserve"> ADDIN EN.CITE.DATA </w:instrText>
      </w:r>
      <w:r w:rsidR="00951039">
        <w:fldChar w:fldCharType="end"/>
      </w:r>
      <w:r w:rsidR="00F76C81">
        <w:fldChar w:fldCharType="separate"/>
      </w:r>
      <w:r w:rsidR="00951039">
        <w:rPr>
          <w:noProof/>
        </w:rPr>
        <w:t>[21]</w:t>
      </w:r>
      <w:r w:rsidR="00F76C81">
        <w:fldChar w:fldCharType="end"/>
      </w:r>
      <w:r w:rsidR="00401138" w:rsidRPr="00401138">
        <w:t>.</w:t>
      </w:r>
    </w:p>
    <w:p w14:paraId="22DF68CF" w14:textId="032BF782" w:rsidR="006C3C7A" w:rsidRPr="00C826C0" w:rsidRDefault="006C3C7A" w:rsidP="00401138">
      <w:r>
        <w:lastRenderedPageBreak/>
        <w:t xml:space="preserve">Khó thở </w:t>
      </w:r>
      <w:r w:rsidR="00AC64F0">
        <w:t>c</w:t>
      </w:r>
      <w:r>
        <w:t>hỉ xuất hiện khi tổn thương rộng ở phổi hoặc phát hiện bệnh muộn</w:t>
      </w:r>
      <w:r w:rsidR="00FA2FFA">
        <w:t xml:space="preserve"> </w:t>
      </w:r>
      <w:r w:rsidR="00B554AD">
        <w:fldChar w:fldCharType="begin"/>
      </w:r>
      <w:r w:rsidR="00951039">
        <w:instrText xml:space="preserve"> ADDIN EN.CITE &lt;EndNote&gt;&lt;Cite&gt;&lt;Author&gt;Sáng&lt;/Author&gt;&lt;Year&gt;2014&lt;/Year&gt;&lt;RecNum&gt;10&lt;/RecNum&gt;&lt;DisplayText&gt;[10]&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record&gt;&lt;/Cite&gt;&lt;/EndNote&gt;</w:instrText>
      </w:r>
      <w:r w:rsidR="00B554AD">
        <w:fldChar w:fldCharType="separate"/>
      </w:r>
      <w:r w:rsidR="00951039">
        <w:rPr>
          <w:noProof/>
        </w:rPr>
        <w:t>[10]</w:t>
      </w:r>
      <w:r w:rsidR="00B554AD">
        <w:fldChar w:fldCharType="end"/>
      </w:r>
      <w:r>
        <w:t>.</w:t>
      </w:r>
      <w:r w:rsidR="00401138">
        <w:t xml:space="preserve"> Theo Lê Trọng Thạch, triệu chứng khó thở là 19% [52]</w:t>
      </w:r>
      <w:r w:rsidR="00491C0A">
        <w:t>;</w:t>
      </w:r>
      <w:r w:rsidR="00401138">
        <w:t xml:space="preserve"> </w:t>
      </w:r>
      <w:r w:rsidR="00491C0A">
        <w:t>t</w:t>
      </w:r>
      <w:r w:rsidR="00401138">
        <w:t>heo Vũ Thị Vân Anh</w:t>
      </w:r>
      <w:r w:rsidR="00DB5E47">
        <w:t>,</w:t>
      </w:r>
      <w:r w:rsidR="00401138">
        <w:t xml:space="preserve"> khó thở chiếm 43,9% [56].</w:t>
      </w:r>
    </w:p>
    <w:p w14:paraId="2E4D3BDF" w14:textId="1CC3886D" w:rsidR="004B420F" w:rsidRDefault="004B420F" w:rsidP="004B420F">
      <w:pPr>
        <w:pStyle w:val="Heading4"/>
      </w:pPr>
      <w:bookmarkStart w:id="26" w:name="_Toc126527708"/>
      <w:r>
        <w:t>1.</w:t>
      </w:r>
      <w:r w:rsidR="008C0E05">
        <w:t>2</w:t>
      </w:r>
      <w:r>
        <w:t>.</w:t>
      </w:r>
      <w:r w:rsidR="008C0E05">
        <w:t>2</w:t>
      </w:r>
      <w:r>
        <w:t>.3. Triệu chứng thực thể</w:t>
      </w:r>
      <w:bookmarkEnd w:id="26"/>
    </w:p>
    <w:p w14:paraId="6DB7DFE0" w14:textId="15DA73E0"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951039">
        <w:instrText xml:space="preserve"> ADDIN EN.CITE &lt;EndNote&gt;&lt;Cite&gt;&lt;Author&gt;Sáng&lt;/Author&gt;&lt;Year&gt;2014&lt;/Year&gt;&lt;RecNum&gt;10&lt;/RecNum&gt;&lt;DisplayText&gt;[10]&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record&gt;&lt;/Cite&gt;&lt;/EndNote&gt;</w:instrText>
      </w:r>
      <w:r w:rsidR="00B554AD">
        <w:fldChar w:fldCharType="separate"/>
      </w:r>
      <w:r w:rsidR="00951039">
        <w:rPr>
          <w:noProof/>
        </w:rPr>
        <w:t>[10]</w:t>
      </w:r>
      <w:r w:rsidR="00B554AD">
        <w:fldChar w:fldCharType="end"/>
      </w:r>
      <w:r w:rsidR="00435311">
        <w:t>.</w:t>
      </w:r>
    </w:p>
    <w:p w14:paraId="57C14296" w14:textId="7B59C060" w:rsidR="00405256" w:rsidRPr="008A1329" w:rsidRDefault="00405256" w:rsidP="00405256">
      <w:r>
        <w:t xml:space="preserve">Nghiên cứu của Nguyễn Thị Phượng, ran ẩm là 66,2%; ran nổ là 42,3%; biến dạng lồng ngực 13,4% </w:t>
      </w:r>
      <w:r w:rsidR="00EB4FD9">
        <w:fldChar w:fldCharType="begin">
          <w:fldData xml:space="preserve">PEVuZE5vdGU+PENpdGU+PEF1dGhvcj5QaMaw4bujbmc8L0F1dGhvcj48WWVhcj4yMDE3PC9ZZWFy
PjxSZWNOdW0+MjI8L1JlY051bT48RGlzcGxheVRleHQ+WzIy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PC9zdHlsZT48c3R5bGUgZmFjZT0ibm9ybWFsIiBmb250PSJkZWZh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C9yZWNvcmQ+PC9DaXRlPjwvRW5kTm90
ZT5=
</w:fldData>
        </w:fldChar>
      </w:r>
      <w:r w:rsidR="00951039">
        <w:instrText xml:space="preserve"> ADDIN EN.CITE </w:instrText>
      </w:r>
      <w:r w:rsidR="00951039">
        <w:fldChar w:fldCharType="begin">
          <w:fldData xml:space="preserve">PEVuZE5vdGU+PENpdGU+PEF1dGhvcj5QaMaw4bujbmc8L0F1dGhvcj48WWVhcj4yMDE3PC9ZZWFy
PjxSZWNOdW0+MjI8L1JlY051bT48RGlzcGxheVRleHQ+WzIy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PC9zdHlsZT48c3R5bGUgZmFjZT0ibm9ybWFsIiBmb250PSJkZWZh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C9yZWNvcmQ+PC9DaXRlPjwvRW5kTm90
ZT5=
</w:fldData>
        </w:fldChar>
      </w:r>
      <w:r w:rsidR="00951039">
        <w:instrText xml:space="preserve"> ADDIN EN.CITE.DATA </w:instrText>
      </w:r>
      <w:r w:rsidR="00951039">
        <w:fldChar w:fldCharType="end"/>
      </w:r>
      <w:r w:rsidR="00EB4FD9">
        <w:fldChar w:fldCharType="separate"/>
      </w:r>
      <w:r w:rsidR="00951039">
        <w:rPr>
          <w:noProof/>
        </w:rPr>
        <w:t>[22]</w:t>
      </w:r>
      <w:r w:rsidR="00EB4FD9">
        <w:fldChar w:fldCharType="end"/>
      </w:r>
      <w:r>
        <w:t xml:space="preserve">. Theo Lê Trọng Thạch ran ẩm 6,3%; ran nổ 9,5% </w:t>
      </w:r>
      <w:r w:rsidR="00F07002">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Dwvc3R5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wvcmVjb3JkPjwv
Q2l0ZT48L0VuZE5vdGU+
</w:fldData>
        </w:fldChar>
      </w:r>
      <w:r w:rsidR="00951039">
        <w:instrText xml:space="preserve"> ADDIN EN.CITE </w:instrText>
      </w:r>
      <w:r w:rsidR="00951039">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Dwvc3R5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wvcmVjb3JkPjwv
Q2l0ZT48L0VuZE5vdGU+
</w:fldData>
        </w:fldChar>
      </w:r>
      <w:r w:rsidR="00951039">
        <w:instrText xml:space="preserve"> ADDIN EN.CITE.DATA </w:instrText>
      </w:r>
      <w:r w:rsidR="00951039">
        <w:fldChar w:fldCharType="end"/>
      </w:r>
      <w:r w:rsidR="00F07002">
        <w:fldChar w:fldCharType="separate"/>
      </w:r>
      <w:r w:rsidR="00951039">
        <w:rPr>
          <w:noProof/>
        </w:rPr>
        <w:t>[18]</w:t>
      </w:r>
      <w:r w:rsidR="00F07002">
        <w:fldChar w:fldCharType="end"/>
      </w:r>
      <w:r>
        <w:t>.</w:t>
      </w:r>
    </w:p>
    <w:p w14:paraId="6A27D578" w14:textId="228A696A" w:rsidR="001B303A" w:rsidRDefault="00E01B8D" w:rsidP="00FF5436">
      <w:pPr>
        <w:pStyle w:val="Heading3"/>
      </w:pPr>
      <w:bookmarkStart w:id="27" w:name="_Toc126527709"/>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27"/>
    </w:p>
    <w:p w14:paraId="34AA91F3" w14:textId="602EFCCF" w:rsidR="002316C0" w:rsidRDefault="002316C0" w:rsidP="009E225B">
      <w:pPr>
        <w:pStyle w:val="Heading4"/>
      </w:pPr>
      <w:bookmarkStart w:id="28" w:name="_Toc126527710"/>
      <w:r>
        <w:t>1.</w:t>
      </w:r>
      <w:r w:rsidR="008C0E05">
        <w:t>2</w:t>
      </w:r>
      <w:r>
        <w:t>.</w:t>
      </w:r>
      <w:r w:rsidR="008C0E05">
        <w:t>3</w:t>
      </w:r>
      <w:r>
        <w:t xml:space="preserve">.1. </w:t>
      </w:r>
      <w:r w:rsidR="00050484">
        <w:t>Nhuộm s</w:t>
      </w:r>
      <w:r w:rsidR="001B303A">
        <w:t>oi trực tiếp tìm AFB</w:t>
      </w:r>
      <w:bookmarkEnd w:id="28"/>
    </w:p>
    <w:p w14:paraId="7F86D781" w14:textId="5A98C3A5" w:rsidR="004A4EA6" w:rsidRPr="005C6651" w:rsidRDefault="004A4EA6" w:rsidP="00AE2304">
      <w:r w:rsidRPr="00D50266">
        <w:rPr>
          <w:lang w:val="vi-VN"/>
        </w:rPr>
        <w:t>Sử dụng k</w:t>
      </w:r>
      <w:r>
        <w:t>ỹ</w:t>
      </w:r>
      <w:r w:rsidRPr="00D50266">
        <w:rPr>
          <w:lang w:val="vi-VN"/>
        </w:rPr>
        <w:t xml:space="preserve"> thuật nhuộm Ziehl-Neelsen hoặc phương pháp nhuộm soi huỳnh quang đèn LED</w:t>
      </w:r>
      <w:r>
        <w:t>,</w:t>
      </w:r>
      <w:r w:rsidRPr="00D50266">
        <w:rPr>
          <w:lang w:val="vi-VN"/>
        </w:rPr>
        <w:t xml:space="preserve"> </w:t>
      </w:r>
      <w:r>
        <w:t>trong đó p</w:t>
      </w:r>
      <w:r w:rsidRPr="00D50266">
        <w:rPr>
          <w:lang w:val="vi-VN"/>
        </w:rPr>
        <w:t>hương pháp nhuộm soi huỳnh quang đèn LED có độ nhạy cao và cho kết quả nhanh hơn</w:t>
      </w:r>
      <w:r>
        <w:t>.</w:t>
      </w:r>
      <w:r w:rsidR="008D4252">
        <w:t xml:space="preserve"> Xét nghiệm cho phép nhận dạng tất cả vi khuẩn kháng toan cồn nhưng không phân biệt được trực khuẩn lao và trực khuẩn kháng toan cồn khác</w:t>
      </w:r>
      <w:r w:rsidR="003450BF">
        <w:t xml:space="preserve">  </w:t>
      </w:r>
      <w:r w:rsidR="003450BF">
        <w:fldChar w:fldCharType="begin">
          <w:fldData xml:space="preserve">PEVuZE5vdGU+PENpdGU+PEF1dGhvcj5EYXM8L0F1dGhvcj48WWVhcj4yMDE4PC9ZZWFyPjxSZWNO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</w:fldData>
        </w:fldChar>
      </w:r>
      <w:r w:rsidR="00951039">
        <w:instrText xml:space="preserve"> ADDIN EN.CITE </w:instrText>
      </w:r>
      <w:r w:rsidR="00951039">
        <w:fldChar w:fldCharType="begin">
          <w:fldData xml:space="preserve">PEVuZE5vdGU+PENpdGU+PEF1dGhvcj5EYXM8L0F1dGhvcj48WWVhcj4yMDE4PC9ZZWFyPjxSZWNO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</w:fldData>
        </w:fldChar>
      </w:r>
      <w:r w:rsidR="00951039">
        <w:instrText xml:space="preserve"> ADDIN EN.CITE.DATA </w:instrText>
      </w:r>
      <w:r w:rsidR="00951039">
        <w:fldChar w:fldCharType="end"/>
      </w:r>
      <w:r w:rsidR="003450BF">
        <w:fldChar w:fldCharType="separate"/>
      </w:r>
      <w:r w:rsidR="00951039">
        <w:rPr>
          <w:noProof/>
        </w:rPr>
        <w:t>[11, 23]</w:t>
      </w:r>
      <w:r w:rsidR="003450BF">
        <w:fldChar w:fldCharType="end"/>
      </w:r>
      <w:r w:rsidR="008D4252">
        <w:t>.</w:t>
      </w:r>
      <w:r w:rsidR="002A2C8B">
        <w:t xml:space="preserve"> </w:t>
      </w:r>
      <w:r w:rsidR="00110E14">
        <w:t xml:space="preserve">Mặc dù còn nhiều điểm yếu nhưng đây vẫn là xét nghiệm </w:t>
      </w:r>
      <w:r w:rsidR="00110E14" w:rsidRPr="005C6651">
        <w:t>chính</w:t>
      </w:r>
      <w:r w:rsidR="00867CF8" w:rsidRPr="005C6651">
        <w:t>:</w:t>
      </w:r>
    </w:p>
    <w:p w14:paraId="7CE29853" w14:textId="6B5C859D" w:rsidR="005408E9" w:rsidRDefault="008F258A" w:rsidP="00AE2304">
      <w:r>
        <w:t>-</w:t>
      </w:r>
      <w:r w:rsidR="005408E9">
        <w:t xml:space="preserve"> </w:t>
      </w:r>
      <w:r w:rsidR="006D1483">
        <w:t>Kỹ thuật n</w:t>
      </w:r>
      <w:r w:rsidR="005408E9">
        <w:t xml:space="preserve">huộm Ziehl-Neelsen </w:t>
      </w:r>
      <w:r w:rsidR="00CF5200">
        <w:fldChar w:fldCharType="begin"/>
      </w:r>
      <w:r w:rsidR="00951039">
        <w:instrText xml:space="preserve"> ADDIN EN.CITE &lt;EndNote&gt;&lt;Cite&gt;&lt;Author&gt;gia&lt;/Author&gt;&lt;Year&gt;2012&lt;/Year&gt;&lt;RecNum&gt;24&lt;/RecNum&gt;&lt;DisplayText&gt;[24]&lt;/DisplayText&gt;&lt;record&gt;&lt;rec-number&gt;24&lt;/rec-number&gt;&lt;foreign-keys&gt;&lt;key app="EN" db-id="ew0r25e5ieawfueddv3pf0sbaxx0fsraa9ft" timestamp="1677685184"&gt;24&lt;/key&gt;&lt;/foreign-keys&gt;&lt;ref-type name="Book"&gt;6&lt;/ref-type&gt;&lt;contributors&gt;&lt;authors&gt;&lt;author&gt;&lt;style face="normal" font="default" size="100%"&gt;Ch&lt;/style&gt;&lt;style face="normal" font="default" charset="238" size="100%"&gt;ươ&lt;/style&gt;&lt;style face="normal" font="default" size="100%"&gt;ng trình Ch&lt;/style&gt;&lt;style face="normal" font="default" charset="163" size="100%"&gt;ố&lt;/style&gt;&lt;style face="normal" font="default" size="100%"&gt;ng lao Qu&lt;/style&gt;&lt;style face="normal" font="default" charset="163" size="100%"&gt;ố&lt;/style&gt;&lt;style face="normal" font="default" size="100%"&gt;c gia&lt;/style&gt;&lt;/author&gt;&lt;/authors&gt;&lt;/contributors&gt;&lt;titles&gt;&lt;title&gt;&lt;style face="normal" font="default" size="100%"&gt;H&lt;/style&gt;&lt;style face="normal" font="default" charset="238" size="100%"&gt;ư&lt;/style&gt;&lt;style face="normal" font="default" charset="163" size="100%"&gt;ớ&lt;/style&gt;&lt;style face="normal" font="default" size="100%"&gt;ng d&lt;/style&gt;&lt;style face="normal" font="default" charset="163" size="100%"&gt;ẫ&lt;/style&gt;&lt;style face="normal" font="default" size="100%"&gt;n th&lt;/style&gt;&lt;style face="normal" font="default" charset="163" size="100%"&gt;ự&lt;/style&gt;&lt;style face="normal" font="default" size="100%"&gt;c hành chu&lt;/style&gt;&lt;style face="normal" font="default" charset="163" size="100%"&gt;ẩ&lt;/style&gt;&lt;style face="normal" font="default" size="100%"&gt;n xét nghi&lt;/style&gt;&lt;style face="normal" font="default" charset="163" size="100%"&gt;ệ&lt;/style&gt;&lt;style face="normal" font="default" size="100%"&gt;m vi khu&lt;/style&gt;&lt;style face="normal" font="default" charset="163" size="100%"&gt;ẩ&lt;/style&gt;&lt;style face="normal" font="default" size="100%"&gt;n lao&lt;/style&gt;&lt;/title&gt;&lt;/titles&gt;&lt;dates&gt;&lt;year&gt;2012&lt;/year&gt;&lt;/dates&gt;&lt;urls&gt;&lt;/urls&gt;&lt;/record&gt;&lt;/Cite&gt;&lt;/EndNote&gt;</w:instrText>
      </w:r>
      <w:r w:rsidR="00CF5200">
        <w:fldChar w:fldCharType="separate"/>
      </w:r>
      <w:r w:rsidR="00951039">
        <w:rPr>
          <w:noProof/>
        </w:rPr>
        <w:t>[24]</w:t>
      </w:r>
      <w:r w:rsidR="00CF5200">
        <w:fldChar w:fldCharType="end"/>
      </w:r>
      <w:r w:rsidR="005408E9">
        <w:t>:</w:t>
      </w:r>
      <w:r w:rsidR="006D1483">
        <w:t xml:space="preserve"> </w:t>
      </w:r>
      <w:r w:rsidR="005408E9">
        <w:t xml:space="preserve">phát hiện AFB bằng nhuộm Ziehl-Neelsen và sử dụng kính hiển vi quang học. Khi soi AFB bắt màu đỏ của </w:t>
      </w:r>
      <w:r w:rsidR="009213B2">
        <w:t>F</w:t>
      </w:r>
      <w:r w:rsidR="005408E9">
        <w:t>uchsin trên nền xanh</w:t>
      </w:r>
      <w:r w:rsidR="00453094">
        <w:t>-</w:t>
      </w:r>
      <w:r w:rsidR="009213B2">
        <w:t>M</w:t>
      </w:r>
      <w:r w:rsidR="005408E9">
        <w:t>ethylen.</w:t>
      </w:r>
    </w:p>
    <w:p w14:paraId="562FD877" w14:textId="6D267AD0" w:rsidR="00952971" w:rsidRDefault="008F258A" w:rsidP="00AE2304">
      <w:r>
        <w:lastRenderedPageBreak/>
        <w:t>-</w:t>
      </w:r>
      <w:r w:rsidR="005408E9">
        <w:t xml:space="preserve"> </w:t>
      </w:r>
      <w:r w:rsidR="006D1483">
        <w:t>Kỹ thuật n</w:t>
      </w:r>
      <w:r w:rsidR="005408E9">
        <w:t>huộm huỳnh quang đèn L</w:t>
      </w:r>
      <w:r w:rsidR="006D1483">
        <w:t xml:space="preserve">ED </w:t>
      </w:r>
      <w:r w:rsidR="00CF5200">
        <w:fldChar w:fldCharType="begin"/>
      </w:r>
      <w:r w:rsidR="00951039">
        <w:instrText xml:space="preserve"> ADDIN EN.CITE &lt;EndNote&gt;&lt;Cite&gt;&lt;Author&gt;gia&lt;/Author&gt;&lt;Year&gt;2012&lt;/Year&gt;&lt;RecNum&gt;24&lt;/RecNum&gt;&lt;DisplayText&gt;[24]&lt;/DisplayText&gt;&lt;record&gt;&lt;rec-number&gt;24&lt;/rec-number&gt;&lt;foreign-keys&gt;&lt;key app="EN" db-id="ew0r25e5ieawfueddv3pf0sbaxx0fsraa9ft" timestamp="1677685184"&gt;24&lt;/key&gt;&lt;/foreign-keys&gt;&lt;ref-type name="Book"&gt;6&lt;/ref-type&gt;&lt;contributors&gt;&lt;authors&gt;&lt;author&gt;&lt;style face="normal" font="default" size="100%"&gt;Ch&lt;/style&gt;&lt;style face="normal" font="default" charset="238" size="100%"&gt;ươ&lt;/style&gt;&lt;style face="normal" font="default" size="100%"&gt;ng trình Ch&lt;/style&gt;&lt;style face="normal" font="default" charset="163" size="100%"&gt;ố&lt;/style&gt;&lt;style face="normal" font="default" size="100%"&gt;ng lao Qu&lt;/style&gt;&lt;style face="normal" font="default" charset="163" size="100%"&gt;ố&lt;/style&gt;&lt;style face="normal" font="default" size="100%"&gt;c gia&lt;/style&gt;&lt;/author&gt;&lt;/authors&gt;&lt;/contributors&gt;&lt;titles&gt;&lt;title&gt;&lt;style face="normal" font="default" size="100%"&gt;H&lt;/style&gt;&lt;style face="normal" font="default" charset="238" size="100%"&gt;ư&lt;/style&gt;&lt;style face="normal" font="default" charset="163" size="100%"&gt;ớ&lt;/style&gt;&lt;style face="normal" font="default" size="100%"&gt;ng d&lt;/style&gt;&lt;style face="normal" font="default" charset="163" size="100%"&gt;ẫ&lt;/style&gt;&lt;style face="normal" font="default" size="100%"&gt;n th&lt;/style&gt;&lt;style face="normal" font="default" charset="163" size="100%"&gt;ự&lt;/style&gt;&lt;style face="normal" font="default" size="100%"&gt;c hành chu&lt;/style&gt;&lt;style face="normal" font="default" charset="163" size="100%"&gt;ẩ&lt;/style&gt;&lt;style face="normal" font="default" size="100%"&gt;n xét nghi&lt;/style&gt;&lt;style face="normal" font="default" charset="163" size="100%"&gt;ệ&lt;/style&gt;&lt;style face="normal" font="default" size="100%"&gt;m vi khu&lt;/style&gt;&lt;style face="normal" font="default" charset="163" size="100%"&gt;ẩ&lt;/style&gt;&lt;style face="normal" font="default" size="100%"&gt;n lao&lt;/style&gt;&lt;/title&gt;&lt;/titles&gt;&lt;dates&gt;&lt;year&gt;2012&lt;/year&gt;&lt;/dates&gt;&lt;urls&gt;&lt;/urls&gt;&lt;/record&gt;&lt;/Cite&gt;&lt;/EndNote&gt;</w:instrText>
      </w:r>
      <w:r w:rsidR="00CF5200">
        <w:fldChar w:fldCharType="separate"/>
      </w:r>
      <w:r w:rsidR="00951039">
        <w:rPr>
          <w:noProof/>
        </w:rPr>
        <w:t>[24]</w:t>
      </w:r>
      <w:r w:rsidR="00CF5200">
        <w:fldChar w:fldCharType="end"/>
      </w:r>
      <w:r w:rsidR="005408E9">
        <w:t>:</w:t>
      </w:r>
      <w:r w:rsidR="006D1483">
        <w:t xml:space="preserve"> </w:t>
      </w:r>
      <w:r w:rsidR="005408E9">
        <w:t xml:space="preserve">phát hiện AFB bằng nhuộm huỳnh quang và soi trên kính hiển vi huỳnh quang đèn LED. Khi soi AFB phát quang màu của </w:t>
      </w:r>
      <w:r w:rsidR="009213B2">
        <w:t>A</w:t>
      </w:r>
      <w:r w:rsidR="005408E9">
        <w:t>uramine vàng sáng trên nền xanh</w:t>
      </w:r>
      <w:r w:rsidR="00453094">
        <w:t>-</w:t>
      </w:r>
      <w:r w:rsidR="009213B2">
        <w:t>M</w:t>
      </w:r>
      <w:r w:rsidR="005408E9">
        <w:t>ethylen.</w:t>
      </w:r>
    </w:p>
    <w:p w14:paraId="79CD908A" w14:textId="2111D961" w:rsidR="008D527F" w:rsidRDefault="008D527F" w:rsidP="00AE2304">
      <w:r>
        <w:t>Kết quả soi trực tiếp</w:t>
      </w:r>
      <w:r w:rsidR="00294FAC">
        <w:t xml:space="preserve"> tìm</w:t>
      </w:r>
      <w:r>
        <w:t xml:space="preserve"> AFB</w:t>
      </w:r>
      <w:r w:rsidR="00CD43A1">
        <w:t xml:space="preserve"> theo CTCLQG</w:t>
      </w:r>
      <w:r w:rsidR="008459BA">
        <w:t>:</w:t>
      </w:r>
    </w:p>
    <w:tbl>
      <w:tblPr>
        <w:tblStyle w:val="TableGrid"/>
        <w:tblW w:w="0" w:type="auto"/>
        <w:tblInd w:w="0" w:type="dxa"/>
        <w:tblLook w:val="04A0" w:firstRow="1" w:lastRow="0" w:firstColumn="1" w:lastColumn="0" w:noHBand="0" w:noVBand="1"/>
      </w:tblPr>
      <w:tblGrid>
        <w:gridCol w:w="4555"/>
        <w:gridCol w:w="4556"/>
      </w:tblGrid>
      <w:tr w:rsidR="00F9376C" w14:paraId="30BF9AA8" w14:textId="77777777" w:rsidTr="00F9376C">
        <w:tc>
          <w:tcPr>
            <w:tcW w:w="4555" w:type="dxa"/>
          </w:tcPr>
          <w:p w14:paraId="46AB82D4" w14:textId="31701836" w:rsidR="00F9376C" w:rsidRPr="00492D41" w:rsidRDefault="0010329E" w:rsidP="004B0DBE">
            <w:pPr>
              <w:ind w:firstLine="0"/>
              <w:jc w:val="center"/>
              <w:rPr>
                <w:sz w:val="28"/>
                <w:szCs w:val="28"/>
              </w:rPr>
            </w:pPr>
            <w:r>
              <w:rPr>
                <w:sz w:val="28"/>
                <w:szCs w:val="28"/>
              </w:rPr>
              <w:t>Kết quả</w:t>
            </w:r>
          </w:p>
        </w:tc>
        <w:tc>
          <w:tcPr>
            <w:tcW w:w="4556" w:type="dxa"/>
          </w:tcPr>
          <w:p w14:paraId="3CC6C6A6" w14:textId="531CB5D7" w:rsidR="00F9376C" w:rsidRPr="00492D41" w:rsidRDefault="0010329E" w:rsidP="004B0DBE">
            <w:pPr>
              <w:ind w:firstLine="0"/>
              <w:jc w:val="center"/>
              <w:rPr>
                <w:sz w:val="28"/>
                <w:szCs w:val="28"/>
              </w:rPr>
            </w:pPr>
            <w:r>
              <w:rPr>
                <w:sz w:val="28"/>
                <w:szCs w:val="28"/>
              </w:rPr>
              <w:t>Kết luận</w:t>
            </w:r>
          </w:p>
        </w:tc>
      </w:tr>
      <w:tr w:rsidR="00F9376C" w14:paraId="061F07D4" w14:textId="77777777" w:rsidTr="00F9376C">
        <w:tc>
          <w:tcPr>
            <w:tcW w:w="4555" w:type="dxa"/>
          </w:tcPr>
          <w:p w14:paraId="419CFC64" w14:textId="1B34D8BC" w:rsidR="00F9376C" w:rsidRPr="00492D41" w:rsidRDefault="00F9376C" w:rsidP="00492D41">
            <w:pPr>
              <w:ind w:firstLine="0"/>
              <w:rPr>
                <w:sz w:val="28"/>
                <w:szCs w:val="28"/>
              </w:rPr>
            </w:pPr>
            <w:r w:rsidRPr="00492D41">
              <w:rPr>
                <w:sz w:val="28"/>
                <w:szCs w:val="28"/>
              </w:rPr>
              <w:t>Không có AFB trên 100 vi trường</w:t>
            </w:r>
          </w:p>
        </w:tc>
        <w:tc>
          <w:tcPr>
            <w:tcW w:w="4556" w:type="dxa"/>
          </w:tcPr>
          <w:p w14:paraId="3E8B6E9B" w14:textId="34AD34CA" w:rsidR="00F9376C" w:rsidRPr="00492D41" w:rsidRDefault="00F9376C" w:rsidP="004B0DBE">
            <w:pPr>
              <w:ind w:firstLine="0"/>
              <w:rPr>
                <w:sz w:val="28"/>
                <w:szCs w:val="28"/>
              </w:rPr>
            </w:pPr>
            <w:r w:rsidRPr="00492D41">
              <w:rPr>
                <w:sz w:val="28"/>
                <w:szCs w:val="28"/>
              </w:rPr>
              <w:t>Âm tính</w:t>
            </w:r>
          </w:p>
        </w:tc>
      </w:tr>
      <w:tr w:rsidR="00F9376C" w14:paraId="73CA6834" w14:textId="77777777" w:rsidTr="00F9376C">
        <w:tc>
          <w:tcPr>
            <w:tcW w:w="4555" w:type="dxa"/>
          </w:tcPr>
          <w:p w14:paraId="6F7C097C" w14:textId="21C81D20" w:rsidR="00F9376C" w:rsidRPr="00492D41" w:rsidRDefault="00F9376C" w:rsidP="00492D41">
            <w:pPr>
              <w:ind w:firstLine="0"/>
              <w:rPr>
                <w:sz w:val="28"/>
                <w:szCs w:val="28"/>
              </w:rPr>
            </w:pPr>
            <w:r w:rsidRPr="00492D41">
              <w:rPr>
                <w:sz w:val="28"/>
                <w:szCs w:val="28"/>
              </w:rPr>
              <w:t>Có từ 1 đến 9 AFB trên 100 vi trường</w:t>
            </w:r>
          </w:p>
        </w:tc>
        <w:tc>
          <w:tcPr>
            <w:tcW w:w="4556" w:type="dxa"/>
          </w:tcPr>
          <w:p w14:paraId="0484C01A" w14:textId="5BE9C58A" w:rsidR="00F9376C" w:rsidRPr="00492D41" w:rsidRDefault="00F9376C" w:rsidP="004B0DBE">
            <w:pPr>
              <w:ind w:firstLine="0"/>
              <w:rPr>
                <w:sz w:val="28"/>
                <w:szCs w:val="28"/>
              </w:rPr>
            </w:pPr>
            <w:r w:rsidRPr="00492D41">
              <w:rPr>
                <w:sz w:val="28"/>
                <w:szCs w:val="28"/>
              </w:rPr>
              <w:t>Dương tính</w:t>
            </w:r>
          </w:p>
        </w:tc>
      </w:tr>
      <w:tr w:rsidR="00F9376C" w14:paraId="29F30151" w14:textId="77777777" w:rsidTr="00F9376C">
        <w:tc>
          <w:tcPr>
            <w:tcW w:w="4555" w:type="dxa"/>
          </w:tcPr>
          <w:p w14:paraId="370C8D06" w14:textId="35FEEF49" w:rsidR="00F9376C" w:rsidRPr="00492D41" w:rsidRDefault="00F9376C" w:rsidP="00492D41">
            <w:pPr>
              <w:ind w:firstLine="0"/>
              <w:rPr>
                <w:sz w:val="28"/>
                <w:szCs w:val="28"/>
              </w:rPr>
            </w:pPr>
            <w:r w:rsidRPr="00492D41">
              <w:rPr>
                <w:sz w:val="28"/>
                <w:szCs w:val="28"/>
              </w:rPr>
              <w:t>Có từ 10 đến 99 AFB trên 100 vi trường</w:t>
            </w:r>
          </w:p>
        </w:tc>
        <w:tc>
          <w:tcPr>
            <w:tcW w:w="4556" w:type="dxa"/>
          </w:tcPr>
          <w:p w14:paraId="778AFC03" w14:textId="741ECCB7" w:rsidR="00F9376C" w:rsidRPr="00492D41" w:rsidRDefault="00F9376C" w:rsidP="004B0DBE">
            <w:pPr>
              <w:ind w:firstLine="0"/>
              <w:rPr>
                <w:sz w:val="28"/>
                <w:szCs w:val="28"/>
              </w:rPr>
            </w:pPr>
            <w:r w:rsidRPr="00492D41">
              <w:rPr>
                <w:sz w:val="28"/>
                <w:szCs w:val="28"/>
              </w:rPr>
              <w:t>Dương tính (+)</w:t>
            </w:r>
          </w:p>
        </w:tc>
      </w:tr>
      <w:tr w:rsidR="00F9376C" w14:paraId="23C91953" w14:textId="77777777" w:rsidTr="00F9376C">
        <w:tc>
          <w:tcPr>
            <w:tcW w:w="4555" w:type="dxa"/>
          </w:tcPr>
          <w:p w14:paraId="6A864E93" w14:textId="15E9417C" w:rsidR="00F9376C" w:rsidRPr="00492D41" w:rsidRDefault="00F9376C" w:rsidP="00492D41">
            <w:pPr>
              <w:ind w:firstLine="0"/>
              <w:rPr>
                <w:sz w:val="28"/>
                <w:szCs w:val="28"/>
              </w:rPr>
            </w:pPr>
            <w:r w:rsidRPr="00492D41">
              <w:rPr>
                <w:sz w:val="28"/>
                <w:szCs w:val="28"/>
              </w:rPr>
              <w:t>Có từ 1 đến 9 AFB trên 1 vi trường</w:t>
            </w:r>
          </w:p>
        </w:tc>
        <w:tc>
          <w:tcPr>
            <w:tcW w:w="4556" w:type="dxa"/>
          </w:tcPr>
          <w:p w14:paraId="3D81488D" w14:textId="192CD1B7" w:rsidR="00F9376C" w:rsidRPr="00492D41" w:rsidRDefault="00F9376C" w:rsidP="004B0DBE">
            <w:pPr>
              <w:ind w:firstLine="0"/>
              <w:rPr>
                <w:sz w:val="28"/>
                <w:szCs w:val="28"/>
              </w:rPr>
            </w:pPr>
            <w:r w:rsidRPr="00492D41">
              <w:rPr>
                <w:sz w:val="28"/>
                <w:szCs w:val="28"/>
              </w:rPr>
              <w:t>Dương tính (++)</w:t>
            </w:r>
          </w:p>
        </w:tc>
      </w:tr>
      <w:tr w:rsidR="00F9376C" w14:paraId="25EEB0A1" w14:textId="77777777" w:rsidTr="00F9376C">
        <w:tc>
          <w:tcPr>
            <w:tcW w:w="4555" w:type="dxa"/>
          </w:tcPr>
          <w:p w14:paraId="74DD3F4B" w14:textId="6816932C" w:rsidR="00F9376C" w:rsidRPr="00492D41" w:rsidRDefault="00F9376C" w:rsidP="00492D41">
            <w:pPr>
              <w:ind w:firstLine="0"/>
              <w:rPr>
                <w:sz w:val="28"/>
                <w:szCs w:val="28"/>
              </w:rPr>
            </w:pPr>
            <w:r w:rsidRPr="00492D41">
              <w:rPr>
                <w:sz w:val="28"/>
                <w:szCs w:val="28"/>
              </w:rPr>
              <w:t>Có trên 10 AFB trên 1 vi trường</w:t>
            </w:r>
          </w:p>
        </w:tc>
        <w:tc>
          <w:tcPr>
            <w:tcW w:w="4556" w:type="dxa"/>
          </w:tcPr>
          <w:p w14:paraId="66D21EA6" w14:textId="36C3CE89" w:rsidR="00F9376C" w:rsidRPr="00492D41" w:rsidRDefault="00F9376C" w:rsidP="004B0DBE">
            <w:pPr>
              <w:ind w:firstLine="0"/>
              <w:rPr>
                <w:sz w:val="28"/>
                <w:szCs w:val="28"/>
              </w:rPr>
            </w:pPr>
            <w:r w:rsidRPr="00492D41">
              <w:rPr>
                <w:sz w:val="28"/>
                <w:szCs w:val="28"/>
              </w:rPr>
              <w:t>Dương tính (+++)</w:t>
            </w:r>
          </w:p>
        </w:tc>
      </w:tr>
    </w:tbl>
    <w:p w14:paraId="064F784D" w14:textId="10B3A636" w:rsidR="001827C4" w:rsidRPr="007D0825" w:rsidRDefault="008A54CA" w:rsidP="00AE2304">
      <w:r w:rsidRPr="00D50266">
        <w:rPr>
          <w:lang w:val="vi-VN"/>
        </w:rPr>
        <w:t>Theo Trần Văn Sáng phương pháp nhuộm soi trực tiếp có thể tìm thấy kết quả AFB (+) ở 80% số</w:t>
      </w:r>
      <w:r>
        <w:rPr>
          <w:lang w:val="vi-VN"/>
        </w:rPr>
        <w:t xml:space="preserve"> bệnh nhân</w:t>
      </w:r>
      <w:r w:rsidRPr="00D50266">
        <w:rPr>
          <w:lang w:val="vi-VN"/>
        </w:rPr>
        <w:t xml:space="preserve"> lao phổi có khạc ra vi khuẩn</w:t>
      </w:r>
      <w:r w:rsidR="007F674B">
        <w:t xml:space="preserve"> </w:t>
      </w:r>
      <w:r w:rsidR="0017490E">
        <w:fldChar w:fldCharType="begin"/>
      </w:r>
      <w:r w:rsidR="00951039">
        <w:instrText xml:space="preserve"> ADDIN EN.CITE &lt;EndNote&gt;&lt;Cite&gt;&lt;Author&gt;Sáng&lt;/Author&gt;&lt;Year&gt;2014&lt;/Year&gt;&lt;RecNum&gt;10&lt;/RecNum&gt;&lt;DisplayText&gt;[10]&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record&gt;&lt;/Cite&gt;&lt;/EndNote&gt;</w:instrText>
      </w:r>
      <w:r w:rsidR="0017490E">
        <w:fldChar w:fldCharType="separate"/>
      </w:r>
      <w:r w:rsidR="00951039">
        <w:rPr>
          <w:noProof/>
        </w:rPr>
        <w:t>[10]</w:t>
      </w:r>
      <w:r w:rsidR="0017490E">
        <w:fldChar w:fldCharType="end"/>
      </w:r>
      <w:r w:rsidR="00294FAC">
        <w:t xml:space="preserve">. </w:t>
      </w:r>
      <w:commentRangeStart w:id="29"/>
      <w:r w:rsidR="00294FAC" w:rsidRPr="00294FAC">
        <w:t>Độ nhạy (S</w:t>
      </w:r>
      <w:r w:rsidR="00D202D6">
        <w:t>e</w:t>
      </w:r>
      <w:r w:rsidR="00294FAC" w:rsidRPr="00294FAC">
        <w:t xml:space="preserve">) của soi </w:t>
      </w:r>
      <w:r w:rsidR="00981479">
        <w:t>trực tiếp</w:t>
      </w:r>
      <w:r w:rsidR="00636A89">
        <w:t xml:space="preserve"> tìm AFB</w:t>
      </w:r>
      <w:r w:rsidR="00981479">
        <w:t xml:space="preserve"> </w:t>
      </w:r>
      <w:r w:rsidR="00294FAC" w:rsidRPr="00294FAC">
        <w:t xml:space="preserve">thấp </w:t>
      </w:r>
      <w:r w:rsidR="00636A89">
        <w:t>khoảng</w:t>
      </w:r>
      <w:r w:rsidR="00294FAC" w:rsidRPr="00294FAC">
        <w:t xml:space="preserve"> 44-67% nhưng độ đặc hiệu</w:t>
      </w:r>
      <w:r w:rsidR="00D202D6">
        <w:t xml:space="preserve"> (Sp)</w:t>
      </w:r>
      <w:r w:rsidR="00294FAC" w:rsidRPr="00294FAC">
        <w:t xml:space="preserve"> cao đạt gần 100%. </w:t>
      </w:r>
      <w:r w:rsidR="004121A1">
        <w:t xml:space="preserve">Đối với </w:t>
      </w:r>
      <w:r w:rsidR="00294FAC" w:rsidRPr="00294FAC">
        <w:t>hang</w:t>
      </w:r>
      <w:r w:rsidR="004121A1">
        <w:t xml:space="preserve"> lao</w:t>
      </w:r>
      <w:r w:rsidR="00294FAC" w:rsidRPr="00294FAC">
        <w:t xml:space="preserve"> kết quả</w:t>
      </w:r>
      <w:r w:rsidR="00A749E8">
        <w:t xml:space="preserve"> tìm AFB</w:t>
      </w:r>
      <w:r w:rsidR="00294FAC" w:rsidRPr="00294FAC">
        <w:t xml:space="preserve"> (+) đạt 50% số mẫu đờm</w:t>
      </w:r>
      <w:r w:rsidR="00847131">
        <w:t xml:space="preserve"> </w:t>
      </w:r>
      <w:r w:rsidR="000A319A">
        <w:fldChar w:fldCharType="begin">
          <w:fldData xml:space="preserve">PEVuZE5vdGU+PENpdGU+PEF1dGhvcj5OZ3V54buFbiBUaHUgSMOgPC9BdXRob3I+PFllYXI+MjAx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</w:fldData>
        </w:fldChar>
      </w:r>
      <w:r w:rsidR="00951039">
        <w:instrText xml:space="preserve"> ADDIN EN.CITE </w:instrText>
      </w:r>
      <w:r w:rsidR="00951039">
        <w:fldChar w:fldCharType="begin">
          <w:fldData xml:space="preserve">PEVuZE5vdGU+PENpdGU+PEF1dGhvcj5OZ3V54buFbiBUaHUgSMOgPC9BdXRob3I+PFllYXI+MjAx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</w:fldData>
        </w:fldChar>
      </w:r>
      <w:r w:rsidR="00951039">
        <w:instrText xml:space="preserve"> ADDIN EN.CITE.DATA </w:instrText>
      </w:r>
      <w:r w:rsidR="00951039">
        <w:fldChar w:fldCharType="end"/>
      </w:r>
      <w:r w:rsidR="000A319A">
        <w:fldChar w:fldCharType="separate"/>
      </w:r>
      <w:r w:rsidR="00951039">
        <w:rPr>
          <w:noProof/>
        </w:rPr>
        <w:t>[25]</w:t>
      </w:r>
      <w:r w:rsidR="000A319A">
        <w:fldChar w:fldCharType="end"/>
      </w:r>
      <w:r w:rsidR="00401A40">
        <w:t>.</w:t>
      </w:r>
      <w:commentRangeEnd w:id="29"/>
      <w:r w:rsidR="001373F5">
        <w:rPr>
          <w:rStyle w:val="CommentReference"/>
        </w:rPr>
        <w:commentReference w:id="29"/>
      </w:r>
    </w:p>
    <w:p w14:paraId="28103E82" w14:textId="2BD836DC" w:rsidR="00F9376C" w:rsidRDefault="00521914" w:rsidP="008E25DA">
      <w:pPr>
        <w:pStyle w:val="Heading4"/>
      </w:pPr>
      <w:bookmarkStart w:id="30" w:name="_Toc126527711"/>
      <w:r>
        <w:t>1.</w:t>
      </w:r>
      <w:r w:rsidR="008C0E05">
        <w:t>2</w:t>
      </w:r>
      <w:r>
        <w:t>.</w:t>
      </w:r>
      <w:r w:rsidR="008C0E05">
        <w:t>3</w:t>
      </w:r>
      <w:r>
        <w:t xml:space="preserve">.2. </w:t>
      </w:r>
      <w:r w:rsidR="001827C4">
        <w:t xml:space="preserve">Nuôi cấy tìm </w:t>
      </w:r>
      <w:r w:rsidR="00CD430D">
        <w:t>trực khuẩn lao</w:t>
      </w:r>
      <w:bookmarkEnd w:id="30"/>
    </w:p>
    <w:p w14:paraId="7B5A6FBC" w14:textId="4A35162A"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062560">
        <w:t xml:space="preserve"> </w:t>
      </w:r>
      <w:r w:rsidR="00062560">
        <w:fldChar w:fldCharType="begin">
          <w:fldData xml:space="preserve">PEVuZE5vdGU+PENpdGU+PEF1dGhvcj5OZ2E8L0F1dGhvcj48WWVhcj4yMDEzPC9ZZWFyPjxSZWNO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</w:fldData>
        </w:fldChar>
      </w:r>
      <w:r w:rsidR="00951039">
        <w:instrText xml:space="preserve"> ADDIN EN.CITE </w:instrText>
      </w:r>
      <w:r w:rsidR="00951039">
        <w:fldChar w:fldCharType="begin">
          <w:fldData xml:space="preserve">PEVuZE5vdGU+PENpdGU+PEF1dGhvcj5OZ2E8L0F1dGhvcj48WWVhcj4yMDEzPC9ZZWFyPjxSZWNO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</w:fldData>
        </w:fldChar>
      </w:r>
      <w:r w:rsidR="00951039">
        <w:instrText xml:space="preserve"> ADDIN EN.CITE.DATA </w:instrText>
      </w:r>
      <w:r w:rsidR="00951039">
        <w:fldChar w:fldCharType="end"/>
      </w:r>
      <w:r w:rsidR="00062560">
        <w:fldChar w:fldCharType="separate"/>
      </w:r>
      <w:r w:rsidR="00951039">
        <w:rPr>
          <w:noProof/>
        </w:rPr>
        <w:t>[23]</w:t>
      </w:r>
      <w:r w:rsidR="00062560">
        <w:fldChar w:fldCharType="end"/>
      </w:r>
      <w:r w:rsidR="00C34B59">
        <w:t>:</w:t>
      </w:r>
    </w:p>
    <w:p w14:paraId="12A2A541" w14:textId="07B44B70" w:rsidR="00C34B59" w:rsidRDefault="001E0885" w:rsidP="008E25DA">
      <w:r>
        <w:t>-</w:t>
      </w:r>
      <w:r w:rsidR="00C34B59">
        <w:t xml:space="preserve"> Nuôi</w:t>
      </w:r>
      <w:r w:rsidR="000E3CA8">
        <w:t xml:space="preserve"> cấy trong môi trường </w:t>
      </w:r>
      <w:r w:rsidR="00914769">
        <w:t xml:space="preserve">môi trường cổ điển </w:t>
      </w:r>
      <w:r w:rsidR="000E3CA8">
        <w:t xml:space="preserve">Lowenstein Jensen </w:t>
      </w:r>
      <w:r w:rsidR="004F717B">
        <w:fldChar w:fldCharType="begin">
          <w:fldData xml:space="preserve">PEVuZE5vdGU+PENpdGU+PEF1dGhvcj5naWE8L0F1dGhvcj48WWVhcj4yMDEyPC9ZZWFyPjxSZWNO
dW0+MjQ8L1JlY051bT48RGlzcGxheVRleHQ+WzIzLCAyNF08L0Rpc3BsYXlUZXh0PjxyZWNvcmQ+
PHJlYy1udW1iZXI+MjQ8L3JlYy1udW1iZXI+PGZvcmVpZ24ta2V5cz48a2V5IGFwcD0iRU4iIGRi
LWlkPSJldzByMjVlNWllYXdmdWVkZHYzcGYwc2JheHgwZnNyYWE5ZnQiIHRpbWVzdGFtcD0iMTY3
NzY4NTE4NCI+MjQ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E8L3N0eWxl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U8L3N0eWxlPjxzdHlsZSBmYWNlPSJub3JtYWwiIGZvbnQ9ImRlZmF1bHQiIHNpemU9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</w:fldData>
        </w:fldChar>
      </w:r>
      <w:r w:rsidR="00951039">
        <w:instrText xml:space="preserve"> ADDIN EN.CITE </w:instrText>
      </w:r>
      <w:r w:rsidR="00951039">
        <w:fldChar w:fldCharType="begin">
          <w:fldData xml:space="preserve">PEVuZE5vdGU+PENpdGU+PEF1dGhvcj5naWE8L0F1dGhvcj48WWVhcj4yMDEyPC9ZZWFyPjxSZWNO
dW0+MjQ8L1JlY051bT48RGlzcGxheVRleHQ+WzIzLCAyNF08L0Rpc3BsYXlUZXh0PjxyZWNvcmQ+
PHJlYy1udW1iZXI+MjQ8L3JlYy1udW1iZXI+PGZvcmVpZ24ta2V5cz48a2V5IGFwcD0iRU4iIGRi
LWlkPSJldzByMjVlNWllYXdmdWVkZHYzcGYwc2JheHgwZnNyYWE5ZnQiIHRpbWVzdGFtcD0iMTY3
NzY4NTE4NCI+MjQ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E8L3N0eWxl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U8L3N0eWxlPjxzdHlsZSBmYWNlPSJub3JtYWwiIGZvbnQ9ImRlZmF1bHQiIHNpemU9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</w:fldData>
        </w:fldChar>
      </w:r>
      <w:r w:rsidR="00951039">
        <w:instrText xml:space="preserve"> ADDIN EN.CITE.DATA </w:instrText>
      </w:r>
      <w:r w:rsidR="00951039">
        <w:fldChar w:fldCharType="end"/>
      </w:r>
      <w:r w:rsidR="004F717B">
        <w:fldChar w:fldCharType="separate"/>
      </w:r>
      <w:r w:rsidR="00951039">
        <w:rPr>
          <w:noProof/>
        </w:rPr>
        <w:t>[23, 24]</w:t>
      </w:r>
      <w:r w:rsidR="004F717B">
        <w:fldChar w:fldCharType="end"/>
      </w:r>
      <w:r w:rsidR="00914769">
        <w:t xml:space="preserve">: </w:t>
      </w:r>
      <w:r w:rsidR="00B73AF2">
        <w:t xml:space="preserve">là môi trường giàu dinh dưỡng loại bỏ tạp chất ngăn cản </w:t>
      </w:r>
      <w:r w:rsidR="00CD430D">
        <w:t>trực khuẩn lao</w:t>
      </w:r>
      <w:r w:rsidR="00F81DD6">
        <w:t xml:space="preserve"> phát triển</w:t>
      </w:r>
      <w:r w:rsidR="00CB3241">
        <w:t xml:space="preserve"> và kèm theo các chất có tác dụng diệt vi khuẩn thông thường.</w:t>
      </w:r>
      <w:r w:rsidR="00F81DD6">
        <w:t xml:space="preserve"> Sau 1-2 tháng sẽ mọc và tạo thành khuẩn lạc</w:t>
      </w:r>
      <w:r w:rsidR="009673D3">
        <w:t xml:space="preserve"> hình súp lơ, trắng ngà, bề mặt lẩn sẩn.</w:t>
      </w:r>
      <w:r w:rsidR="00CE0604">
        <w:t xml:space="preserve"> Kết quả dựa vào số khuẩn lạc thu được</w:t>
      </w:r>
      <w:r w:rsidR="00600B42">
        <w:t xml:space="preserve"> </w:t>
      </w:r>
      <w:r w:rsidR="00626970">
        <w:t>theo CTCLQG</w:t>
      </w:r>
      <w:r w:rsidR="00CE0604">
        <w:t>:</w:t>
      </w:r>
    </w:p>
    <w:tbl>
      <w:tblPr>
        <w:tblStyle w:val="TableGrid"/>
        <w:tblW w:w="0" w:type="auto"/>
        <w:tblInd w:w="0" w:type="dxa"/>
        <w:tblLook w:val="04A0" w:firstRow="1" w:lastRow="0" w:firstColumn="1" w:lastColumn="0" w:noHBand="0" w:noVBand="1"/>
      </w:tblPr>
      <w:tblGrid>
        <w:gridCol w:w="4555"/>
        <w:gridCol w:w="4556"/>
      </w:tblGrid>
      <w:tr w:rsidR="00857A6E" w:rsidRPr="00492D41" w14:paraId="725B17F9" w14:textId="77777777" w:rsidTr="004B6D6A">
        <w:tc>
          <w:tcPr>
            <w:tcW w:w="4555" w:type="dxa"/>
          </w:tcPr>
          <w:p w14:paraId="1E3E8DC8" w14:textId="7E405A3F" w:rsidR="00857A6E" w:rsidRPr="00492D41" w:rsidRDefault="00226BA3" w:rsidP="004B6D6A">
            <w:pPr>
              <w:ind w:firstLine="0"/>
              <w:jc w:val="center"/>
              <w:rPr>
                <w:sz w:val="28"/>
                <w:szCs w:val="28"/>
              </w:rPr>
            </w:pPr>
            <w:r>
              <w:rPr>
                <w:sz w:val="28"/>
                <w:szCs w:val="28"/>
              </w:rPr>
              <w:t>Kết quả</w:t>
            </w:r>
          </w:p>
        </w:tc>
        <w:tc>
          <w:tcPr>
            <w:tcW w:w="4556" w:type="dxa"/>
          </w:tcPr>
          <w:p w14:paraId="60D1F970" w14:textId="61CBFCA8" w:rsidR="00857A6E" w:rsidRPr="00492D41" w:rsidRDefault="00226BA3" w:rsidP="004B6D6A">
            <w:pPr>
              <w:ind w:firstLine="0"/>
              <w:jc w:val="center"/>
              <w:rPr>
                <w:sz w:val="28"/>
                <w:szCs w:val="28"/>
              </w:rPr>
            </w:pPr>
            <w:r>
              <w:rPr>
                <w:sz w:val="28"/>
                <w:szCs w:val="28"/>
              </w:rPr>
              <w:t>Kết luận</w:t>
            </w:r>
          </w:p>
        </w:tc>
      </w:tr>
      <w:tr w:rsidR="00857A6E" w:rsidRPr="00492D41" w14:paraId="08650A75" w14:textId="77777777" w:rsidTr="004B6D6A">
        <w:tc>
          <w:tcPr>
            <w:tcW w:w="4555" w:type="dxa"/>
          </w:tcPr>
          <w:p w14:paraId="2BB3A6F1" w14:textId="106B34BF" w:rsidR="00857A6E" w:rsidRPr="00492D41" w:rsidRDefault="00BC11A3" w:rsidP="004B6D6A">
            <w:pPr>
              <w:ind w:firstLine="0"/>
              <w:rPr>
                <w:sz w:val="28"/>
                <w:szCs w:val="28"/>
              </w:rPr>
            </w:pPr>
            <w:r>
              <w:rPr>
                <w:sz w:val="28"/>
                <w:szCs w:val="28"/>
              </w:rPr>
              <w:lastRenderedPageBreak/>
              <w:t xml:space="preserve">Từ </w:t>
            </w:r>
            <w:r w:rsidR="00857A6E">
              <w:rPr>
                <w:sz w:val="28"/>
                <w:szCs w:val="28"/>
              </w:rPr>
              <w:t>1</w:t>
            </w:r>
            <w:r>
              <w:rPr>
                <w:sz w:val="28"/>
                <w:szCs w:val="28"/>
              </w:rPr>
              <w:t xml:space="preserve"> đến </w:t>
            </w:r>
            <w:r w:rsidR="00857A6E">
              <w:rPr>
                <w:sz w:val="28"/>
                <w:szCs w:val="28"/>
              </w:rPr>
              <w:t>50 khuẩn lạc</w:t>
            </w:r>
          </w:p>
        </w:tc>
        <w:tc>
          <w:tcPr>
            <w:tcW w:w="4556" w:type="dxa"/>
          </w:tcPr>
          <w:p w14:paraId="26182C37" w14:textId="656AB1DA" w:rsidR="00857A6E" w:rsidRPr="00492D41" w:rsidRDefault="00857A6E" w:rsidP="004B6D6A">
            <w:pPr>
              <w:ind w:firstLine="0"/>
              <w:rPr>
                <w:sz w:val="28"/>
                <w:szCs w:val="28"/>
              </w:rPr>
            </w:pPr>
            <w:r>
              <w:rPr>
                <w:sz w:val="28"/>
                <w:szCs w:val="28"/>
              </w:rPr>
              <w:t>Dương tính</w:t>
            </w:r>
            <w:r w:rsidR="00AC3CD5">
              <w:rPr>
                <w:sz w:val="28"/>
                <w:szCs w:val="28"/>
              </w:rPr>
              <w:t xml:space="preserve"> (ghi rõ số khuẩn lạc thu được)</w:t>
            </w:r>
          </w:p>
        </w:tc>
      </w:tr>
      <w:tr w:rsidR="00857A6E" w:rsidRPr="00492D41" w14:paraId="0975855C" w14:textId="77777777" w:rsidTr="004B6D6A">
        <w:tc>
          <w:tcPr>
            <w:tcW w:w="4555" w:type="dxa"/>
          </w:tcPr>
          <w:p w14:paraId="274EE121" w14:textId="0F0090F9" w:rsidR="00857A6E" w:rsidRPr="00492D41" w:rsidRDefault="003D3D5D" w:rsidP="004B6D6A">
            <w:pPr>
              <w:ind w:firstLine="0"/>
              <w:rPr>
                <w:sz w:val="28"/>
                <w:szCs w:val="28"/>
              </w:rPr>
            </w:pPr>
            <w:r>
              <w:rPr>
                <w:sz w:val="28"/>
                <w:szCs w:val="28"/>
              </w:rPr>
              <w:t>Từ 50 đến 100 khuẩn lạc</w:t>
            </w:r>
          </w:p>
        </w:tc>
        <w:tc>
          <w:tcPr>
            <w:tcW w:w="4556" w:type="dxa"/>
          </w:tcPr>
          <w:p w14:paraId="181F726D" w14:textId="7CCC48B9" w:rsidR="00857A6E" w:rsidRPr="00492D41" w:rsidRDefault="00857A6E" w:rsidP="004B6D6A">
            <w:pPr>
              <w:ind w:firstLine="0"/>
              <w:rPr>
                <w:sz w:val="28"/>
                <w:szCs w:val="28"/>
              </w:rPr>
            </w:pPr>
            <w:r w:rsidRPr="00492D41">
              <w:rPr>
                <w:sz w:val="28"/>
                <w:szCs w:val="28"/>
              </w:rPr>
              <w:t>Dương tính</w:t>
            </w:r>
            <w:r w:rsidR="003D3D5D">
              <w:rPr>
                <w:sz w:val="28"/>
                <w:szCs w:val="28"/>
              </w:rPr>
              <w:t xml:space="preserve"> (+)</w:t>
            </w:r>
          </w:p>
        </w:tc>
      </w:tr>
      <w:tr w:rsidR="00857A6E" w:rsidRPr="00492D41" w14:paraId="28C4C486" w14:textId="77777777" w:rsidTr="004B6D6A">
        <w:tc>
          <w:tcPr>
            <w:tcW w:w="4555" w:type="dxa"/>
          </w:tcPr>
          <w:p w14:paraId="7C89D204" w14:textId="178E5261" w:rsidR="00857A6E" w:rsidRPr="00492D41" w:rsidRDefault="003D3D5D" w:rsidP="004B6D6A">
            <w:pPr>
              <w:ind w:firstLine="0"/>
              <w:rPr>
                <w:sz w:val="28"/>
                <w:szCs w:val="28"/>
              </w:rPr>
            </w:pPr>
            <w:r>
              <w:rPr>
                <w:sz w:val="28"/>
                <w:szCs w:val="28"/>
              </w:rPr>
              <w:t>Từ 100 đến 200 khuẩn lạc</w:t>
            </w:r>
          </w:p>
        </w:tc>
        <w:tc>
          <w:tcPr>
            <w:tcW w:w="4556" w:type="dxa"/>
          </w:tcPr>
          <w:p w14:paraId="4E4ADB1D" w14:textId="49FB02D1" w:rsidR="00857A6E" w:rsidRPr="00492D41" w:rsidRDefault="00857A6E" w:rsidP="004B6D6A">
            <w:pPr>
              <w:ind w:firstLine="0"/>
              <w:rPr>
                <w:sz w:val="28"/>
                <w:szCs w:val="28"/>
              </w:rPr>
            </w:pPr>
            <w:r w:rsidRPr="00492D41">
              <w:rPr>
                <w:sz w:val="28"/>
                <w:szCs w:val="28"/>
              </w:rPr>
              <w:t>Dương tính (+</w:t>
            </w:r>
            <w:r w:rsidR="003D3D5D">
              <w:rPr>
                <w:sz w:val="28"/>
                <w:szCs w:val="28"/>
              </w:rPr>
              <w:t>+</w:t>
            </w:r>
            <w:r w:rsidRPr="00492D41">
              <w:rPr>
                <w:sz w:val="28"/>
                <w:szCs w:val="28"/>
              </w:rPr>
              <w:t>)</w:t>
            </w:r>
          </w:p>
        </w:tc>
      </w:tr>
      <w:tr w:rsidR="00857A6E" w:rsidRPr="00492D41" w14:paraId="45BD2AFE" w14:textId="77777777" w:rsidTr="004B6D6A">
        <w:tc>
          <w:tcPr>
            <w:tcW w:w="4555" w:type="dxa"/>
          </w:tcPr>
          <w:p w14:paraId="1FB40C1E" w14:textId="219520F0" w:rsidR="00857A6E" w:rsidRPr="00492D41" w:rsidRDefault="00B6015B" w:rsidP="004B6D6A">
            <w:pPr>
              <w:ind w:firstLine="0"/>
              <w:rPr>
                <w:sz w:val="28"/>
                <w:szCs w:val="28"/>
              </w:rPr>
            </w:pPr>
            <w:r>
              <w:rPr>
                <w:sz w:val="28"/>
                <w:szCs w:val="28"/>
              </w:rPr>
              <w:t>Khuẩn lạc mọc dày nhưng còn nhận định rõ</w:t>
            </w:r>
          </w:p>
        </w:tc>
        <w:tc>
          <w:tcPr>
            <w:tcW w:w="4556" w:type="dxa"/>
          </w:tcPr>
          <w:p w14:paraId="5941A0A8" w14:textId="5387E1BA" w:rsidR="00857A6E" w:rsidRPr="00492D41" w:rsidRDefault="00857A6E" w:rsidP="004B6D6A">
            <w:pPr>
              <w:ind w:firstLine="0"/>
              <w:rPr>
                <w:sz w:val="28"/>
                <w:szCs w:val="28"/>
              </w:rPr>
            </w:pPr>
            <w:r w:rsidRPr="00492D41">
              <w:rPr>
                <w:sz w:val="28"/>
                <w:szCs w:val="28"/>
              </w:rPr>
              <w:t>Dương tính (</w:t>
            </w:r>
            <w:r w:rsidR="00014517">
              <w:rPr>
                <w:sz w:val="28"/>
                <w:szCs w:val="28"/>
              </w:rPr>
              <w:t>+</w:t>
            </w:r>
            <w:r w:rsidRPr="00492D41">
              <w:rPr>
                <w:sz w:val="28"/>
                <w:szCs w:val="28"/>
              </w:rPr>
              <w:t>++)</w:t>
            </w:r>
          </w:p>
        </w:tc>
      </w:tr>
      <w:tr w:rsidR="00857A6E" w:rsidRPr="00492D41" w14:paraId="2C6F711C" w14:textId="77777777" w:rsidTr="004B6D6A">
        <w:tc>
          <w:tcPr>
            <w:tcW w:w="4555" w:type="dxa"/>
          </w:tcPr>
          <w:p w14:paraId="05272393" w14:textId="51212277" w:rsidR="00857A6E" w:rsidRPr="00492D41" w:rsidRDefault="006E1CFA" w:rsidP="004B6D6A">
            <w:pPr>
              <w:ind w:firstLine="0"/>
              <w:rPr>
                <w:sz w:val="28"/>
                <w:szCs w:val="28"/>
              </w:rPr>
            </w:pPr>
            <w:r>
              <w:rPr>
                <w:sz w:val="28"/>
                <w:szCs w:val="28"/>
              </w:rPr>
              <w:t>Khuẩn lạc mọc dày nhưng không còn nhận định rõ</w:t>
            </w:r>
          </w:p>
        </w:tc>
        <w:tc>
          <w:tcPr>
            <w:tcW w:w="4556" w:type="dxa"/>
          </w:tcPr>
          <w:p w14:paraId="498C74F3" w14:textId="1EEB87DF" w:rsidR="00857A6E" w:rsidRPr="00492D41" w:rsidRDefault="00857A6E" w:rsidP="004B6D6A">
            <w:pPr>
              <w:ind w:firstLine="0"/>
              <w:rPr>
                <w:sz w:val="28"/>
                <w:szCs w:val="28"/>
              </w:rPr>
            </w:pPr>
            <w:r w:rsidRPr="00492D41">
              <w:rPr>
                <w:sz w:val="28"/>
                <w:szCs w:val="28"/>
              </w:rPr>
              <w:t>Dương tính (++</w:t>
            </w:r>
            <w:r w:rsidR="00014517">
              <w:rPr>
                <w:sz w:val="28"/>
                <w:szCs w:val="28"/>
              </w:rPr>
              <w:t>+</w:t>
            </w:r>
            <w:r w:rsidRPr="00492D41">
              <w:rPr>
                <w:sz w:val="28"/>
                <w:szCs w:val="28"/>
              </w:rPr>
              <w:t>+)</w:t>
            </w:r>
          </w:p>
        </w:tc>
      </w:tr>
    </w:tbl>
    <w:p w14:paraId="0688D752" w14:textId="22CB3A14" w:rsidR="001D6683" w:rsidRDefault="001E0885" w:rsidP="00281F76">
      <w:r>
        <w:t>-</w:t>
      </w:r>
      <w:r w:rsidR="001D6683">
        <w:t xml:space="preserve"> Nuôi cấy trong môi trường MGIT</w:t>
      </w:r>
      <w:r w:rsidR="00093261">
        <w:t xml:space="preserve"> </w:t>
      </w:r>
      <w:r w:rsidR="00EE15D1">
        <w:fldChar w:fldCharType="begin">
          <w:fldData xml:space="preserve">PEVuZE5vdGU+PENpdGU+PEF1dGhvcj5naWE8L0F1dGhvcj48WWVhcj4yMDEyPC9ZZWFyPjxSZWNO
dW0+MjQ8L1JlY051bT48RGlzcGxheVRleHQ+WzIzLCAyNF08L0Rpc3BsYXlUZXh0PjxyZWNvcmQ+
PHJlYy1udW1iZXI+MjQ8L3JlYy1udW1iZXI+PGZvcmVpZ24ta2V5cz48a2V5IGFwcD0iRU4iIGRi
LWlkPSJldzByMjVlNWllYXdmdWVkZHYzcGYwc2JheHgwZnNyYWE5ZnQiIHRpbWVzdGFtcD0iMTY3
NzY4NTE4NCI+MjQ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E8L3N0eWxl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U8L3N0eWxlPjxzdHlsZSBmYWNlPSJub3JtYWwiIGZvbnQ9ImRlZmF1bHQiIHNpemU9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</w:fldData>
        </w:fldChar>
      </w:r>
      <w:r w:rsidR="00951039">
        <w:instrText xml:space="preserve"> ADDIN EN.CITE </w:instrText>
      </w:r>
      <w:r w:rsidR="00951039">
        <w:fldChar w:fldCharType="begin">
          <w:fldData xml:space="preserve">PEVuZE5vdGU+PENpdGU+PEF1dGhvcj5naWE8L0F1dGhvcj48WWVhcj4yMDEyPC9ZZWFyPjxSZWNO
dW0+MjQ8L1JlY051bT48RGlzcGxheVRleHQ+WzIzLCAyNF08L0Rpc3BsYXlUZXh0PjxyZWNvcmQ+
PHJlYy1udW1iZXI+MjQ8L3JlYy1udW1iZXI+PGZvcmVpZ24ta2V5cz48a2V5IGFwcD0iRU4iIGRi
LWlkPSJldzByMjVlNWllYXdmdWVkZHYzcGYwc2JheHgwZnNyYWE5ZnQiIHRpbWVzdGFtcD0iMTY3
NzY4NTE4NCI+MjQ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E8L3N0eWxl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U8L3N0eWxlPjxzdHlsZSBmYWNlPSJub3JtYWwiIGZvbnQ9ImRlZmF1bHQiIHNpemU9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</w:fldData>
        </w:fldChar>
      </w:r>
      <w:r w:rsidR="00951039">
        <w:instrText xml:space="preserve"> ADDIN EN.CITE.DATA </w:instrText>
      </w:r>
      <w:r w:rsidR="00951039">
        <w:fldChar w:fldCharType="end"/>
      </w:r>
      <w:r w:rsidR="00EE15D1">
        <w:fldChar w:fldCharType="separate"/>
      </w:r>
      <w:r w:rsidR="00951039">
        <w:rPr>
          <w:noProof/>
        </w:rPr>
        <w:t>[23, 24]</w:t>
      </w:r>
      <w:r w:rsidR="00EE15D1">
        <w:fldChar w:fldCharType="end"/>
      </w:r>
      <w:r w:rsidR="00663D2B">
        <w:t>: là phương pháp phổ biến được sử dụng hiện nay</w:t>
      </w:r>
      <w:r w:rsidR="003C4A3D">
        <w:t xml:space="preserve"> bằng hệ thống BACTEC-MGIT</w:t>
      </w:r>
      <w:r w:rsidR="00663D2B">
        <w:t>.</w:t>
      </w:r>
      <w:r w:rsidR="001E35DD">
        <w:t xml:space="preserve"> </w:t>
      </w:r>
      <w:r w:rsidR="000178F6">
        <w:t xml:space="preserve">Sinh phẩm MGIT là dung dịch có các chất giúp </w:t>
      </w:r>
      <w:r w:rsidR="00CD430D">
        <w:t>trực khuẩn lao</w:t>
      </w:r>
      <w:r w:rsidR="000178F6">
        <w:t xml:space="preserve"> phát triển, các kháng sinh chống các loại vi khuẩn khác, kháng nấm phổ rộng và chất phát quang nhạy cảm với oxy, phát sáng khi nồng độ oxy thay đổi. Khi </w:t>
      </w:r>
      <w:r w:rsidR="00CD430D">
        <w:t>trực khuẩn lao</w:t>
      </w:r>
      <w:r w:rsidR="000178F6">
        <w:t xml:space="preserve"> sinh trưởng sẽ tiêu thụ oxy, hợp chất phát quang thoát ức chế sẽ phát quang</w:t>
      </w:r>
      <w:r w:rsidR="006F2646">
        <w:t>.</w:t>
      </w:r>
      <w:r w:rsidR="00267D8A">
        <w:t xml:space="preserve"> Kết quả được đọc tự động bằng máy B</w:t>
      </w:r>
      <w:r w:rsidR="00231061">
        <w:t>A</w:t>
      </w:r>
      <w:r w:rsidR="00266C97">
        <w:t>C</w:t>
      </w:r>
      <w:r w:rsidR="00231061">
        <w:t>TEC</w:t>
      </w:r>
      <w:r w:rsidR="00267D8A">
        <w:t xml:space="preserve"> 960 cho phép xác định cả độ nhạy cảm của trực khuẩn lao với các loại kháng sinh chống lao h</w:t>
      </w:r>
      <w:r w:rsidR="00993EDB">
        <w:t>àng một</w:t>
      </w:r>
      <w:r w:rsidR="00267D8A">
        <w:t>.</w:t>
      </w:r>
    </w:p>
    <w:p w14:paraId="0D649619" w14:textId="0FE45C98" w:rsidR="00EA5680" w:rsidRDefault="00EA5680" w:rsidP="00EA5680">
      <w:r>
        <w:t xml:space="preserve">Theo Y Jin </w:t>
      </w:r>
      <w:r w:rsidR="00A30BF0">
        <w:t>đ</w:t>
      </w:r>
      <w:r>
        <w:t xml:space="preserve">ộ nhạy của BACTEC – MGIT 960 trong phát hiện bệnh lao là 95,0% </w:t>
      </w:r>
      <w:r w:rsidR="00A30BF0">
        <w:fldChar w:fldCharType="begin">
          <w:fldData xml:space="preserve">PEVuZE5vdGU+PENpdGU+PEF1dGhvcj5KaW48L0F1dGhvcj48WWVhcj4yMDE5PC9ZZWFyPjxSZWNO
dW0+MjY8L1JlY051bT48RGlzcGxheVRleHQ+WzI2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jaGk8L2xhbmd1YWdlPjwvcmVjb3JkPjwvQ2l0ZT48L0VuZE5vdGU+AG==
</w:fldData>
        </w:fldChar>
      </w:r>
      <w:r w:rsidR="00951039">
        <w:instrText xml:space="preserve"> ADDIN EN.CITE </w:instrText>
      </w:r>
      <w:r w:rsidR="00951039">
        <w:fldChar w:fldCharType="begin">
          <w:fldData xml:space="preserve">PEVuZE5vdGU+PENpdGU+PEF1dGhvcj5KaW48L0F1dGhvcj48WWVhcj4yMDE5PC9ZZWFyPjxSZWNO
dW0+MjY8L1JlY051bT48RGlzcGxheVRleHQ+WzI2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jaGk8L2xhbmd1YWdlPjwvcmVjb3JkPjwvQ2l0ZT48L0VuZE5vdGU+AG==
</w:fldData>
        </w:fldChar>
      </w:r>
      <w:r w:rsidR="00951039">
        <w:instrText xml:space="preserve"> ADDIN EN.CITE.DATA </w:instrText>
      </w:r>
      <w:r w:rsidR="00951039">
        <w:fldChar w:fldCharType="end"/>
      </w:r>
      <w:r w:rsidR="00A30BF0">
        <w:fldChar w:fldCharType="separate"/>
      </w:r>
      <w:r w:rsidR="00951039">
        <w:rPr>
          <w:noProof/>
        </w:rPr>
        <w:t>[26]</w:t>
      </w:r>
      <w:r w:rsidR="00A30BF0">
        <w:fldChar w:fldCharType="end"/>
      </w:r>
      <w:r>
        <w:t xml:space="preserve">. Theo Nguyễn Văn Lưu phương pháp nuôi cấy MGIT 960 có độ nhạy cao hơn (33,10% so với 13,79%) và thời gian phát hiện vi khuẩn nhanh hơn (16,6 so với 34,4 ngày) phương pháp nuôi cấy cổ điển Lowenstein-Jensen </w:t>
      </w:r>
      <w:r w:rsidR="008A1FDA">
        <w:fldChar w:fldCharType="begin">
          <w:fldData xml:space="preserve">PEVuZE5vdGU+PENpdGU+PEF1dGhvcj5MxrB1PC9BdXRob3I+PFllYXI+MjAxOTwvWWVhcj48UmVj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</w:fldData>
        </w:fldChar>
      </w:r>
      <w:r w:rsidR="00951039">
        <w:instrText xml:space="preserve"> ADDIN EN.CITE </w:instrText>
      </w:r>
      <w:r w:rsidR="00951039">
        <w:fldChar w:fldCharType="begin">
          <w:fldData xml:space="preserve">PEVuZE5vdGU+PENpdGU+PEF1dGhvcj5MxrB1PC9BdXRob3I+PFllYXI+MjAxOTwvWWVhcj48UmVj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</w:fldData>
        </w:fldChar>
      </w:r>
      <w:r w:rsidR="00951039">
        <w:instrText xml:space="preserve"> ADDIN EN.CITE.DATA </w:instrText>
      </w:r>
      <w:r w:rsidR="00951039">
        <w:fldChar w:fldCharType="end"/>
      </w:r>
      <w:r w:rsidR="008A1FDA">
        <w:fldChar w:fldCharType="separate"/>
      </w:r>
      <w:r w:rsidR="00951039">
        <w:rPr>
          <w:noProof/>
        </w:rPr>
        <w:t>[27]</w:t>
      </w:r>
      <w:r w:rsidR="008A1FDA">
        <w:fldChar w:fldCharType="end"/>
      </w:r>
      <w:r>
        <w:t>.</w:t>
      </w:r>
    </w:p>
    <w:p w14:paraId="698E7F45" w14:textId="032265E0" w:rsidR="001B303A" w:rsidRDefault="00097BB0" w:rsidP="00E47958">
      <w:pPr>
        <w:pStyle w:val="Heading4"/>
      </w:pPr>
      <w:bookmarkStart w:id="31"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1"/>
    </w:p>
    <w:p w14:paraId="53ACA3CC" w14:textId="643C22A5" w:rsidR="00E47958" w:rsidRDefault="00321B5E" w:rsidP="00EE373E">
      <w:r w:rsidRPr="00321B5E">
        <w:t>Phát hiện</w:t>
      </w:r>
      <w:r w:rsidR="00BF4BF3">
        <w:t xml:space="preserve"> trực khuẩn lao</w:t>
      </w:r>
      <w:r w:rsidRPr="00321B5E">
        <w:t xml:space="preserve"> theo nguyên lý khuếch đại đoạn ADN IS 6110 (ADN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951039">
        <w:instrText xml:space="preserve"> ADDIN EN.CITE &lt;EndNote&gt;&lt;Cite&gt;&lt;Author&gt;gia&lt;/Author&gt;&lt;Year&gt;2015&lt;/Year&gt;&lt;RecNum&gt;28&lt;/RecNum&gt;&lt;DisplayText&gt;[28]&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5&lt;/year&gt;&lt;/dates&gt;&lt;publisher&gt;&lt;style face="normal" font="default" size="100%"&gt;Nhà xu&lt;/style&gt;&lt;style face="normal" font="default" charset="163" size="100%"&gt;ất bản Y học&lt;/style&gt;&lt;/publisher&gt;&lt;urls&gt;&lt;/urls&gt;&lt;/record&gt;&lt;/Cite&gt;&lt;/EndNote&gt;</w:instrText>
      </w:r>
      <w:r w:rsidR="00831A78">
        <w:fldChar w:fldCharType="separate"/>
      </w:r>
      <w:r w:rsidR="00951039">
        <w:rPr>
          <w:noProof/>
        </w:rPr>
        <w:t>[28]</w:t>
      </w:r>
      <w:r w:rsidR="00831A78">
        <w:fldChar w:fldCharType="end"/>
      </w:r>
      <w:r w:rsidR="00E474E7">
        <w:t>.</w:t>
      </w:r>
      <w:r w:rsidR="00E42839">
        <w:t xml:space="preserve"> </w:t>
      </w:r>
      <w:r w:rsidR="00EE373E">
        <w:t>H</w:t>
      </w:r>
      <w:r w:rsidR="00EE373E" w:rsidRPr="00C52058">
        <w:t>iệu quả chẩn đoán của PCR trong lao phổi có độ nhậy cao lên đến 94%</w:t>
      </w:r>
      <w:r w:rsidR="00EE373E">
        <w:t xml:space="preserve"> </w:t>
      </w:r>
      <w:r w:rsidR="00EE373E">
        <w:fldChar w:fldCharType="begin"/>
      </w:r>
      <w:r w:rsidR="00951039">
        <w:instrText xml:space="preserve"> ADDIN EN.CITE &lt;EndNote&gt;&lt;Cite&gt;&lt;Author&gt;gia&lt;/Author&gt;&lt;Year&gt;2012&lt;/Year&gt;&lt;RecNum&gt;29&lt;/RecNum&gt;&lt;DisplayText&gt;[29]&lt;/DisplayText&gt;&lt;record&gt;&lt;rec-number&gt;29&lt;/rec-number&gt;&lt;foreign-keys&gt;&lt;key app="EN" db-id="ew0r25e5ieawfueddv3pf0sbaxx0fsraa9ft" timestamp="1677685184"&gt;29&lt;/key&gt;&lt;/foreign-keys&gt;&lt;ref-type name="Book"&gt;6&lt;/ref-type&gt;&lt;contributors&gt;&lt;authors&gt;&lt;author&gt;&lt;style face="normal" font="default" size="100%"&gt;Ch&lt;/style&gt;&lt;style face="normal" font="default" charset="238" size="100%"&gt;ươ&lt;/style&gt;&lt;style face="normal" font="default" size="100%"&gt;ng trình Ch&lt;/style&gt;&lt;style face="normal" font="default" charset="163" size="100%"&gt;ố&lt;/style&gt;&lt;style face="normal" font="default" size="100%"&gt;ng lao Qu&lt;/style&gt;&lt;style face="normal" font="default" charset="163" size="100%"&gt;ố&lt;/style&gt;&lt;style face="normal" font="default" size="100%"&gt;c gia&lt;/style&gt;&lt;/author&gt;&lt;/authors&gt;&lt;/contributors&gt;&lt;titles&gt;&lt;title&gt;&lt;style face="normal" font="default" size="100%"&gt;T&lt;/style&gt;&lt;style face="normal" font="default" charset="163" size="100%"&gt;ập huấn triển khai th&lt;/style&gt;&lt;style face="normal" font="default" size="100%"&gt;í &lt;/style&gt;&lt;style face="normal" font="default" charset="238" size="100%"&gt;đi&lt;/style&gt;&lt;style face="normal" font="default" charset="163" size="100%"&gt;ểm chẩn &lt;/style&gt;&lt;style face="normal" font="default" charset="238" size="100%"&gt;đo&lt;/style&gt;&lt;style face="normal" font="default" size="100%"&gt;án b&lt;/style&gt;&lt;style face="normal" font="default" charset="163" size="100%"&gt;ệnh lao bằng kỹ thuật XPERT MTB/RIF&lt;/style&gt;&lt;/title&gt;&lt;/titles&gt;&lt;pages&gt;45-48&lt;/pages&gt;&lt;dates&gt;&lt;year&gt;2012&lt;/year&gt;&lt;/dates&gt;&lt;urls&gt;&lt;/urls&gt;&lt;/record&gt;&lt;/Cite&gt;&lt;/EndNote&gt;</w:instrText>
      </w:r>
      <w:r w:rsidR="00EE373E">
        <w:fldChar w:fldCharType="separate"/>
      </w:r>
      <w:r w:rsidR="00951039">
        <w:rPr>
          <w:noProof/>
        </w:rPr>
        <w:t>[29]</w:t>
      </w:r>
      <w:r w:rsidR="00EE373E">
        <w:fldChar w:fldCharType="end"/>
      </w:r>
      <w:r w:rsidR="00EE373E" w:rsidRPr="00C52058">
        <w:t xml:space="preserve">, nhưng độ đặc hiệu không cao vì có thể nhiễm </w:t>
      </w:r>
      <w:r w:rsidR="00EE373E">
        <w:t xml:space="preserve">trực </w:t>
      </w:r>
      <w:r w:rsidR="00EE373E">
        <w:lastRenderedPageBreak/>
        <w:t>khuẩn lao</w:t>
      </w:r>
      <w:r w:rsidR="00EE373E" w:rsidRPr="00C52058">
        <w:t xml:space="preserve"> từ môi trường hoặc ch</w:t>
      </w:r>
      <w:r w:rsidR="00EE373E">
        <w:t xml:space="preserve">ứa </w:t>
      </w:r>
      <w:r w:rsidR="00EE373E" w:rsidRPr="00C52058">
        <w:t xml:space="preserve">đoạn gen của </w:t>
      </w:r>
      <w:r w:rsidR="00EE373E">
        <w:t>trực khuẩn lao</w:t>
      </w:r>
      <w:r w:rsidR="00EE373E" w:rsidRPr="00C52058">
        <w:t xml:space="preserve"> đã chết, dương tính giả lên đến 38,1% </w:t>
      </w:r>
      <w:r w:rsidR="00EE373E">
        <w:fldChar w:fldCharType="begin"/>
      </w:r>
      <w:r w:rsidR="00951039">
        <w:instrText xml:space="preserve"> ADDIN EN.CITE &lt;EndNote&gt;&lt;Cite&gt;&lt;Author&gt;Cegielski&lt;/Author&gt;&lt;Year&gt;2004&lt;/Year&gt;&lt;RecNum&gt;30&lt;/RecNum&gt;&lt;DisplayText&gt;[30]&lt;/DisplayText&gt;&lt;record&gt;&lt;rec-number&gt;30&lt;/rec-number&gt;&lt;foreign-keys&gt;&lt;key app="EN" db-id="ew0r25e5ieawfueddv3pf0sbaxx0fsraa9ft" timestamp="1677685184"&gt;30&lt;/key&gt;&lt;/foreign-keys&gt;&lt;ref-type name="Journal Article"&gt;17&lt;/ref-type&gt;&lt;contributors&gt;&lt;authors&gt;&lt;author&gt;Cegielski, J. P.&lt;/author&gt;&lt;author&gt;McMurray, D. N.&lt;/author&gt;&lt;/authors&gt;&lt;/contributors&gt;&lt;auth-address&gt;Department of Epidemiology, University of North Carolina, Chapel Hill, North Carolina, USA. gzc2@cdc.gov&lt;/auth-address&gt;&lt;titles&gt;&lt;title&gt;The relationship between malnutrition and tuberculosis: evidence from studies in humans and experimental animals&lt;/title&gt;&lt;secondary-title&gt;Int J Tuberc Lung Dis&lt;/secondary-title&gt;&lt;/titles&gt;&lt;periodical&gt;&lt;full-title&gt;Int J Tuberc Lung Dis&lt;/full-title&gt;&lt;/periodical&gt;&lt;pages&gt;286-98&lt;/pages&gt;&lt;volume&gt;8&lt;/volume&gt;&lt;number&gt;3&lt;/number&gt;&lt;keywords&gt;&lt;keyword&gt;Animals&lt;/keyword&gt;&lt;keyword&gt;Humans&lt;/keyword&gt;&lt;keyword&gt;Immunity, Cellular&lt;/keyword&gt;&lt;keyword&gt;Malnutrition/*complications/*immunology&lt;/keyword&gt;&lt;keyword&gt;Risk&lt;/keyword&gt;&lt;keyword&gt;Tuberculosis/*etiology/prevention &amp;amp; control&lt;/keyword&gt;&lt;/keywords&gt;&lt;dates&gt;&lt;year&gt;2004&lt;/year&gt;&lt;pub-dates&gt;&lt;date&gt;Mar&lt;/date&gt;&lt;/pub-dates&gt;&lt;/dates&gt;&lt;isbn&gt;1027-3719 (Print)&amp;#xD;1027-3719&lt;/isbn&gt;&lt;accession-num&gt;15139466&lt;/accession-num&gt;&lt;urls&gt;&lt;/urls&gt;&lt;remote-database-provider&gt;NLM&lt;/remote-database-provider&gt;&lt;language&gt;eng&lt;/language&gt;&lt;/record&gt;&lt;/Cite&gt;&lt;/EndNote&gt;</w:instrText>
      </w:r>
      <w:r w:rsidR="00EE373E">
        <w:fldChar w:fldCharType="separate"/>
      </w:r>
      <w:r w:rsidR="00951039">
        <w:rPr>
          <w:noProof/>
        </w:rPr>
        <w:t>[30]</w:t>
      </w:r>
      <w:r w:rsidR="00EE373E">
        <w:fldChar w:fldCharType="end"/>
      </w:r>
      <w:r w:rsidR="00EE373E">
        <w:t>.</w:t>
      </w:r>
    </w:p>
    <w:p w14:paraId="42FF67DA" w14:textId="4D7E775B" w:rsidR="00FF4910" w:rsidRDefault="00A341E6" w:rsidP="004E3D3F">
      <w:r>
        <w:t>Kỹ thuật gen Xpert MTB/</w:t>
      </w:r>
      <w:r w:rsidR="00A064F9">
        <w:t>R</w:t>
      </w:r>
      <w:r w:rsidR="00C75D07">
        <w:t>I</w:t>
      </w:r>
      <w:r w:rsidR="00A064F9">
        <w:t>F</w:t>
      </w:r>
      <w:r w:rsidR="00004000">
        <w:t xml:space="preserve"> </w:t>
      </w:r>
      <w:r w:rsidR="00004000">
        <w:fldChar w:fldCharType="begin">
          <w:fldData xml:space="preserve">PEVuZE5vdGU+PENpdGU+PEF1dGhvcj5OZ2E8L0F1dGhvcj48WWVhcj4yMDEzPC9ZZWFyPjxSZWNO
dW0+MjM8L1JlY051bT48RGlzcGxheVRleHQ+WzIzLCAzMV08L0Rpc3BsYXlUZXh0PjxyZWNvcmQ+
PHJlYy1udW1iZXI+MjM8L3JlYy1udW1iZXI+PGZvcmVpZ24ta2V5cz48a2V5IGFwcD0iRU4iIGRi
LWlkPSJldzByMjVlNWllYXdmdWVkZHYzcGYwc2JheHgwZnNyYWE5ZnQiIHRpbWVzdGFtcD0iMTY3
NzY4NTE4NCI+MjM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PC9zdHlsZT48c3R5bGUgZmFjZT0ibm9ybWFsIiBmb250PSJkZWZhdWx0IiBzaXplPSIx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</w:fldData>
        </w:fldChar>
      </w:r>
      <w:r w:rsidR="00951039">
        <w:instrText xml:space="preserve"> ADDIN EN.CITE </w:instrText>
      </w:r>
      <w:r w:rsidR="00951039">
        <w:fldChar w:fldCharType="begin">
          <w:fldData xml:space="preserve">PEVuZE5vdGU+PENpdGU+PEF1dGhvcj5OZ2E8L0F1dGhvcj48WWVhcj4yMDEzPC9ZZWFyPjxSZWNO
dW0+MjM8L1JlY051bT48RGlzcGxheVRleHQ+WzIzLCAzMV08L0Rpc3BsYXlUZXh0PjxyZWNvcmQ+
PHJlYy1udW1iZXI+MjM8L3JlYy1udW1iZXI+PGZvcmVpZ24ta2V5cz48a2V5IGFwcD0iRU4iIGRi
LWlkPSJldzByMjVlNWllYXdmdWVkZHYzcGYwc2JheHgwZnNyYWE5ZnQiIHRpbWVzdGFtcD0iMTY3
NzY4NTE4NCI+MjM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PC9zdHlsZT48c3R5bGUgZmFjZT0ibm9ybWFsIiBmb250PSJkZWZhdWx0IiBzaXplPSIx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</w:fldData>
        </w:fldChar>
      </w:r>
      <w:r w:rsidR="00951039">
        <w:instrText xml:space="preserve"> ADDIN EN.CITE.DATA </w:instrText>
      </w:r>
      <w:r w:rsidR="00951039">
        <w:fldChar w:fldCharType="end"/>
      </w:r>
      <w:r w:rsidR="00004000">
        <w:fldChar w:fldCharType="separate"/>
      </w:r>
      <w:r w:rsidR="00951039">
        <w:rPr>
          <w:noProof/>
        </w:rPr>
        <w:t>[23, 31]</w:t>
      </w:r>
      <w:r w:rsidR="00004000">
        <w:fldChar w:fldCharType="end"/>
      </w:r>
      <w:r w:rsidR="00004000">
        <w:t>:</w:t>
      </w:r>
      <w:r>
        <w:t xml:space="preserve"> là</w:t>
      </w:r>
      <w:r w:rsidR="007948FA">
        <w:t xml:space="preserve"> xét nghiệm PCR MTB</w:t>
      </w:r>
      <w:r>
        <w:t xml:space="preserve"> bán định lượng phối hợp với phương pháp realtime. </w:t>
      </w:r>
      <w:r w:rsidR="007948FA">
        <w:t>Xét nghiệm này cho phép phát hiện đồng thời ADN và hiện tượng đột biến rpoB của trực khuẩn lao gây ra hiện tượng kháng Rifampicin.</w:t>
      </w:r>
      <w:r w:rsidR="00384AEF">
        <w:t xml:space="preserve"> </w:t>
      </w:r>
      <w:r w:rsidR="00FB15E9">
        <w:t>Theo</w:t>
      </w:r>
      <w:r w:rsidR="00924DDD">
        <w:t xml:space="preserve"> Y Jin </w:t>
      </w:r>
      <w:r w:rsidR="00BC7B9A">
        <w:t>g</w:t>
      </w:r>
      <w:r w:rsidR="00924DDD">
        <w:t xml:space="preserve">en Xpert MTB/RIF có độ nhạy trong phát hiện bệnh lao là 92,5% còn độ đặc hiệu trong phát hiên kháng Rifampicin là 86% </w:t>
      </w:r>
      <w:r w:rsidR="00D52A7B">
        <w:fldChar w:fldCharType="begin">
          <w:fldData xml:space="preserve">PEVuZE5vdGU+PENpdGU+PEF1dGhvcj5KaW48L0F1dGhvcj48WWVhcj4yMDE5PC9ZZWFyPjxSZWNO
dW0+MjY8L1JlY051bT48RGlzcGxheVRleHQ+WzI2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jaGk8L2xhbmd1YWdlPjwvcmVjb3JkPjwvQ2l0ZT48L0VuZE5vdGU+AG==
</w:fldData>
        </w:fldChar>
      </w:r>
      <w:r w:rsidR="00951039">
        <w:instrText xml:space="preserve"> ADDIN EN.CITE </w:instrText>
      </w:r>
      <w:r w:rsidR="00951039">
        <w:fldChar w:fldCharType="begin">
          <w:fldData xml:space="preserve">PEVuZE5vdGU+PENpdGU+PEF1dGhvcj5KaW48L0F1dGhvcj48WWVhcj4yMDE5PC9ZZWFyPjxSZWNO
dW0+MjY8L1JlY051bT48RGlzcGxheVRleHQ+WzI2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jaGk8L2xhbmd1YWdlPjwvcmVjb3JkPjwvQ2l0ZT48L0VuZE5vdGU+AG==
</w:fldData>
        </w:fldChar>
      </w:r>
      <w:r w:rsidR="00951039">
        <w:instrText xml:space="preserve"> ADDIN EN.CITE.DATA </w:instrText>
      </w:r>
      <w:r w:rsidR="00951039">
        <w:fldChar w:fldCharType="end"/>
      </w:r>
      <w:r w:rsidR="00D52A7B">
        <w:fldChar w:fldCharType="separate"/>
      </w:r>
      <w:r w:rsidR="00951039">
        <w:rPr>
          <w:noProof/>
        </w:rPr>
        <w:t>[26]</w:t>
      </w:r>
      <w:r w:rsidR="00D52A7B">
        <w:fldChar w:fldCharType="end"/>
      </w:r>
      <w:r w:rsidR="008F7A18">
        <w:t>.</w:t>
      </w:r>
      <w:r w:rsidR="004E3D3F">
        <w:t xml:space="preserve"> Theo Nguyễn Kim Cương, gen Xpert MTB/RIF có độ nhạy là 83,3%; 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zMl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wvcmVjb3JkPjwvQ2l0ZT48L0VuZE5vdGU+
</w:fldData>
        </w:fldChar>
      </w:r>
      <w:r w:rsidR="00951039">
        <w:instrText xml:space="preserve"> ADDIN EN.CITE </w:instrText>
      </w:r>
      <w:r w:rsidR="00951039">
        <w:fldChar w:fldCharType="begin">
          <w:fldData xml:space="preserve">PEVuZE5vdGU+PENpdGU+PEF1dGhvcj5DxrDGoW5nPC9BdXRob3I+PFllYXI+MjAyMTwvWWVhcj48
UmVjTnVtPjMyPC9SZWNOdW0+PERpc3BsYXlUZXh0PlszMl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wvcmVjb3JkPjwvQ2l0ZT48L0VuZE5vdGU+
</w:fldData>
        </w:fldChar>
      </w:r>
      <w:r w:rsidR="00951039">
        <w:instrText xml:space="preserve"> ADDIN EN.CITE.DATA </w:instrText>
      </w:r>
      <w:r w:rsidR="00951039">
        <w:fldChar w:fldCharType="end"/>
      </w:r>
      <w:r w:rsidR="00B159AB">
        <w:fldChar w:fldCharType="separate"/>
      </w:r>
      <w:r w:rsidR="00951039">
        <w:rPr>
          <w:noProof/>
        </w:rPr>
        <w:t>[32]</w:t>
      </w:r>
      <w:r w:rsidR="00B159AB">
        <w:fldChar w:fldCharType="end"/>
      </w:r>
      <w:r w:rsidR="004E3D3F">
        <w:t>.</w:t>
      </w:r>
    </w:p>
    <w:p w14:paraId="2BCCCF75" w14:textId="02293E06" w:rsidR="006466A4" w:rsidRDefault="00097BB0" w:rsidP="00E47958">
      <w:pPr>
        <w:pStyle w:val="Heading4"/>
      </w:pPr>
      <w:bookmarkStart w:id="32" w:name="_Toc126527713"/>
      <w:r>
        <w:t>1.</w:t>
      </w:r>
      <w:r w:rsidR="008C0E05">
        <w:t>2</w:t>
      </w:r>
      <w:r>
        <w:t>.</w:t>
      </w:r>
      <w:r w:rsidR="008C0E05">
        <w:t>3</w:t>
      </w:r>
      <w:r>
        <w:t>.4.</w:t>
      </w:r>
      <w:r w:rsidR="006466A4">
        <w:t xml:space="preserve"> Phản ứng da với </w:t>
      </w:r>
      <w:r w:rsidR="00A635BE">
        <w:t>t</w:t>
      </w:r>
      <w:r w:rsidR="006466A4">
        <w:t>uberculin</w:t>
      </w:r>
      <w:bookmarkEnd w:id="32"/>
    </w:p>
    <w:p w14:paraId="23F04AD2" w14:textId="7C09A7B4" w:rsidR="00D3766E" w:rsidRPr="00741D52" w:rsidRDefault="00B8054D" w:rsidP="00741D52">
      <w:pPr>
        <w:rPr>
          <w:rFonts w:ascii="TimesNewRomanPSMT" w:hAnsi="TimesNewRomanPSMT"/>
        </w:rPr>
      </w:pPr>
      <w:r>
        <w:t>Phương</w:t>
      </w:r>
      <w:r w:rsidR="00097BB0">
        <w:t xml:space="preserve"> </w:t>
      </w:r>
      <w:r>
        <w:t>pháp hay sử dụng hiện nay là phản ứng trong da Mantoux</w:t>
      </w:r>
      <w:r w:rsidR="00D51D13">
        <w:t xml:space="preserve"> </w:t>
      </w:r>
      <w:r w:rsidR="0060390C">
        <w:t>là xét nghiệm đưa kháng nguyên tinh chế của vi khuẩn lao vào cơ thể bằng đường tiêm trong da, đọc kết quả đường kính cục sẩn tại vị trí tiêm sau 48-72 giờ để đánh tình trạng cơ thể đã nhiễm lao chưa và hỗ trợ chẩn đoán xác định và chẩn đoán phân biệt</w:t>
      </w:r>
      <w:r w:rsidR="004A141B">
        <w:t>.</w:t>
      </w:r>
      <w:r w:rsidR="0099349B">
        <w:t xml:space="preserve"> </w:t>
      </w:r>
      <w:r w:rsidR="00741D52" w:rsidRPr="00741D52">
        <w:rPr>
          <w:rStyle w:val="fontstyle01"/>
        </w:rPr>
        <w:t>Độ nhạy và độ đặc hiệu của xét nghiệm này phụ</w:t>
      </w:r>
      <w:r w:rsidR="00741D52">
        <w:rPr>
          <w:rStyle w:val="fontstyle01"/>
        </w:rPr>
        <w:t xml:space="preserve"> </w:t>
      </w:r>
      <w:r w:rsidR="00741D52" w:rsidRPr="00741D52">
        <w:rPr>
          <w:rStyle w:val="fontstyle01"/>
        </w:rPr>
        <w:t xml:space="preserve">thuộc và nhiều yếu tố, dao động từ 75-90% và 70-95% </w:t>
      </w:r>
      <w:r w:rsidR="004C553B">
        <w:rPr>
          <w:rStyle w:val="fontstyle01"/>
        </w:rPr>
        <w:fldChar w:fldCharType="begin"/>
      </w:r>
      <w:r w:rsidR="00951039">
        <w:rPr>
          <w:rStyle w:val="fontstyle01"/>
        </w:rPr>
        <w:instrText xml:space="preserve"> ADDIN EN.CITE &lt;EndNote&gt;&lt;Cite&gt;&lt;Author&gt;Nhung&lt;/Author&gt;&lt;Year&gt;2022&lt;/Year&gt;&lt;RecNum&gt;33&lt;/RecNum&gt;&lt;DisplayText&gt;[33]&lt;/DisplayText&gt;&lt;record&gt;&lt;rec-number&gt;33&lt;/rec-number&gt;&lt;foreign-keys&gt;&lt;key app="EN" db-id="ew0r25e5ieawfueddv3pf0sbaxx0fsraa9ft" timestamp="1677685184"&gt;33&lt;/key&gt;&lt;/foreign-keys&gt;&lt;ref-type name="Journal Article"&gt;17&lt;/ref-type&gt;&lt;contributors&gt;&lt;authors&gt;&lt;author&gt;&lt;style face="normal" font="default" size="100%"&gt;Nguy&lt;/style&gt;&lt;style face="normal" font="default" charset="163" size="100%"&gt;ễ&lt;/style&gt;&lt;style face="normal" font="default" size="100%"&gt;n Vi&lt;/style&gt;&lt;style face="normal" font="default" charset="163" size="100%"&gt;ế&lt;/style&gt;&lt;style face="normal" font="default" size="100%"&gt;t Nhung&lt;/style&gt;&lt;/author&gt;&lt;/authors&gt;&lt;/contributors&gt;&lt;titles&gt;&lt;title&gt;&lt;style face="normal" font="default" size="100%"&gt;B&lt;/style&gt;&lt;style face="normal" font="default" charset="163" size="100%"&gt;ệnh lao v&lt;/style&gt;&lt;style face="normal" font="default" size="100%"&gt;</w:instrText>
      </w:r>
      <w:r w:rsidR="00951039">
        <w:rPr>
          <w:rStyle w:val="fontstyle01"/>
          <w:rFonts w:hint="eastAsia"/>
        </w:rPr>
        <w:instrText>à</w:instrText>
      </w:r>
      <w:r w:rsidR="00951039">
        <w:rPr>
          <w:rStyle w:val="fontstyle01"/>
        </w:rPr>
        <w:instrText xml:space="preserve"> ti&lt;/style&gt;&lt;style face="normal" font="default" charset="163" size="100%"&gt;ến tr&lt;/style&gt;&lt;style face="normal" font="default" size="100%"&gt;</w:instrText>
      </w:r>
      <w:r w:rsidR="00951039">
        <w:rPr>
          <w:rStyle w:val="fontstyle01"/>
          <w:rFonts w:hint="eastAsia"/>
        </w:rPr>
        <w:instrText>ì</w:instrText>
      </w:r>
      <w:r w:rsidR="00951039">
        <w:rPr>
          <w:rStyle w:val="fontstyle01"/>
        </w:rPr>
        <w:instrText>nh ch&lt;/style&gt;&lt;style face="normal" font="default" charset="163" size="100%"&gt;ấm dứt bệnh lao&lt;/style&gt;&lt;/title&gt;&lt;/titles&gt;&lt;pages&gt;71&lt;/pages&gt;&lt;dates&gt;&lt;year&gt;2022&lt;/year&gt;&lt;/dates&gt;&lt;publisher&gt;&lt;style face="normal" font="default" size="100%"&gt;Nh</w:instrText>
      </w:r>
      <w:r w:rsidR="00951039">
        <w:rPr>
          <w:rStyle w:val="fontstyle01"/>
          <w:rFonts w:hint="eastAsia"/>
        </w:rPr>
        <w:instrText>à</w:instrText>
      </w:r>
      <w:r w:rsidR="00951039">
        <w:rPr>
          <w:rStyle w:val="fontstyle01"/>
        </w:rPr>
        <w:instrText xml:space="preserve"> xu&lt;/style&gt;&lt;style face="normal" font="default" charset="163" size="100%"&gt;ất bản &lt;/style&gt;&lt;style face="normal" font="default" size="100%"&gt;Y&lt;/style&gt;&lt;style face="normal" font="default" charset="163" size="100%"&gt; học&lt;/style&gt;&lt;/publisher&gt;&lt;urls&gt;&lt;/urls&gt;&lt;/record&gt;&lt;/Cite&gt;&lt;/EndNote&gt;</w:instrText>
      </w:r>
      <w:r w:rsidR="004C553B">
        <w:rPr>
          <w:rStyle w:val="fontstyle01"/>
        </w:rPr>
        <w:fldChar w:fldCharType="separate"/>
      </w:r>
      <w:r w:rsidR="00951039">
        <w:rPr>
          <w:rStyle w:val="fontstyle01"/>
          <w:noProof/>
        </w:rPr>
        <w:t>[33]</w:t>
      </w:r>
      <w:r w:rsidR="004C553B">
        <w:rPr>
          <w:rStyle w:val="fontstyle01"/>
        </w:rPr>
        <w:fldChar w:fldCharType="end"/>
      </w:r>
      <w:r w:rsidR="00741D52" w:rsidRPr="00741D52">
        <w:rPr>
          <w:rStyle w:val="fontstyle01"/>
        </w:rPr>
        <w:t>.</w:t>
      </w:r>
    </w:p>
    <w:p w14:paraId="081078DA" w14:textId="7F194FA4" w:rsidR="00097BB0" w:rsidRDefault="006466A4" w:rsidP="00E47958">
      <w:pPr>
        <w:pStyle w:val="Heading4"/>
      </w:pPr>
      <w:bookmarkStart w:id="33" w:name="_Toc126527714"/>
      <w:r>
        <w:t>1.</w:t>
      </w:r>
      <w:r w:rsidR="008C0E05">
        <w:t>2</w:t>
      </w:r>
      <w:r>
        <w:t>.</w:t>
      </w:r>
      <w:r w:rsidR="008C0E05">
        <w:t>3</w:t>
      </w:r>
      <w:r>
        <w:t xml:space="preserve">.5. </w:t>
      </w:r>
      <w:r w:rsidR="001F39B2">
        <w:t xml:space="preserve">Xét nghiệm </w:t>
      </w:r>
      <w:r w:rsidR="00BF127E" w:rsidRPr="00BF127E">
        <w:t>QuantiFERON-TB</w:t>
      </w:r>
      <w:bookmarkEnd w:id="33"/>
    </w:p>
    <w:p w14:paraId="19710F01" w14:textId="2EA170EF" w:rsidR="00243739" w:rsidRPr="00173546" w:rsidRDefault="00161360" w:rsidP="00AE18D2">
      <w:r>
        <w:t xml:space="preserve">Đo lường nồng độ interferon gamma trong huyết thanh sản sinh ra do tế bào T lưu hành khi gặp kháng nguyên đặc hiệu </w:t>
      </w:r>
      <w:r w:rsidR="00E4598C">
        <w:t>trực khuẩn lao</w:t>
      </w:r>
      <w:r>
        <w:t>.</w:t>
      </w:r>
      <w:r w:rsidR="001F39B2">
        <w:t xml:space="preserve"> </w:t>
      </w:r>
      <w:r w:rsidR="00D03441">
        <w:t xml:space="preserve">Xét nghiệm này vượt trội hơn so với phản ứng da </w:t>
      </w:r>
      <w:r w:rsidR="00A635BE">
        <w:t>t</w:t>
      </w:r>
      <w:r w:rsidR="00D03441">
        <w:t>uberculin</w:t>
      </w:r>
      <w:r w:rsidR="00157C3F">
        <w:t xml:space="preserve"> do </w:t>
      </w:r>
      <w:r w:rsidR="00AE18D2">
        <w:t xml:space="preserve">tiến hành trong labo, sử dụng đa kháng nguyên, không có hiệu ứng booster, người bệnh chỉ cần tới một lần, cho kết quả nhanh trong một ngày, độ nhạy và độ đặc hiệu cao (80-90% và 95-100%) </w:t>
      </w:r>
      <w:r w:rsidR="004C553B">
        <w:fldChar w:fldCharType="begin"/>
      </w:r>
      <w:r w:rsidR="00951039">
        <w:instrText xml:space="preserve"> ADDIN EN.CITE &lt;EndNote&gt;&lt;Cite&gt;&lt;Author&gt;Nhung&lt;/Author&gt;&lt;Year&gt;2022&lt;/Year&gt;&lt;RecNum&gt;33&lt;/RecNum&gt;&lt;DisplayText&gt;[33]&lt;/DisplayText&gt;&lt;record&gt;&lt;rec-number&gt;33&lt;/rec-number&gt;&lt;foreign-keys&gt;&lt;key app="EN" db-id="ew0r25e5ieawfueddv3pf0sbaxx0fsraa9ft" timestamp="1677685184"&gt;33&lt;/key&gt;&lt;/foreign-keys&gt;&lt;ref-type name="Journal Article"&gt;17&lt;/ref-type&gt;&lt;contributors&gt;&lt;authors&gt;&lt;author&gt;&lt;style face="normal" font="default" size="100%"&gt;Nguy&lt;/style&gt;&lt;style face="normal" font="default" charset="163" size="100%"&gt;ễ&lt;/style&gt;&lt;style face="normal" font="default" size="100%"&gt;n Vi&lt;/style&gt;&lt;style face="normal" font="default" charset="163" size="100%"&gt;ế&lt;/style&gt;&lt;style face="normal" font="default" size="100%"&gt;t Nhung&lt;/style&gt;&lt;/author&gt;&lt;/authors&gt;&lt;/contributors&gt;&lt;titles&gt;&lt;title&gt;&lt;style face="normal" font="default" size="100%"&gt;B&lt;/style&gt;&lt;style face="normal" font="default" charset="163" size="100%"&gt;ệnh lao v&lt;/style&gt;&lt;style face="normal" font="default" size="100%"&gt;à ti&lt;/style&gt;&lt;style face="normal" font="default" charset="163" size="100%"&gt;ến tr&lt;/style&gt;&lt;style face="normal" font="default" size="100%"&gt;ình ch&lt;/style&gt;&lt;style face="normal" font="default" charset="163" size="100%"&gt;ấm dứt bệnh lao&lt;/style&gt;&lt;/title&gt;&lt;/titles&gt;&lt;pages&gt;71&lt;/pages&gt;&lt;dates&gt;&lt;year&gt;2022&lt;/year&gt;&lt;/dates&gt;&lt;publisher&gt;&lt;style face="normal" font="default" size="100%"&gt;Nhà xu&lt;/style&gt;&lt;style face="normal" font="default" charset="163" size="100%"&gt;ất bản &lt;/style&gt;&lt;style face="normal" font="default" size="100%"&gt;Y&lt;/style&gt;&lt;style face="normal" font="default" charset="163" size="100%"&gt; học&lt;/style&gt;&lt;/publisher&gt;&lt;urls&gt;&lt;/urls&gt;&lt;/record&gt;&lt;/Cite&gt;&lt;/EndNote&gt;</w:instrText>
      </w:r>
      <w:r w:rsidR="004C553B">
        <w:fldChar w:fldCharType="separate"/>
      </w:r>
      <w:r w:rsidR="00951039">
        <w:rPr>
          <w:noProof/>
        </w:rPr>
        <w:t>[33]</w:t>
      </w:r>
      <w:r w:rsidR="004C553B">
        <w:fldChar w:fldCharType="end"/>
      </w:r>
      <w:r w:rsidR="00AE18D2">
        <w:t>.</w:t>
      </w:r>
    </w:p>
    <w:p w14:paraId="1AB57613" w14:textId="17069C8A" w:rsidR="001B303A" w:rsidRDefault="00097BB0" w:rsidP="00E47958">
      <w:pPr>
        <w:pStyle w:val="Heading4"/>
      </w:pPr>
      <w:bookmarkStart w:id="34" w:name="_Toc126527715"/>
      <w:r>
        <w:lastRenderedPageBreak/>
        <w:t>1.</w:t>
      </w:r>
      <w:r w:rsidR="008C0E05">
        <w:t>2</w:t>
      </w:r>
      <w:r>
        <w:t>.</w:t>
      </w:r>
      <w:r w:rsidR="008C0E05">
        <w:t>3</w:t>
      </w:r>
      <w:r>
        <w:t>.</w:t>
      </w:r>
      <w:r w:rsidR="006466A4">
        <w:t>6</w:t>
      </w:r>
      <w:r>
        <w:t>.</w:t>
      </w:r>
      <w:r w:rsidR="001B303A">
        <w:t xml:space="preserve"> Xquang ph</w:t>
      </w:r>
      <w:r w:rsidR="0010362A">
        <w:t>ổ</w:t>
      </w:r>
      <w:r w:rsidR="001B303A">
        <w:t xml:space="preserve">i </w:t>
      </w:r>
      <w:r w:rsidR="0099225C">
        <w:t>thường quy</w:t>
      </w:r>
      <w:bookmarkEnd w:id="34"/>
    </w:p>
    <w:p w14:paraId="45844F83" w14:textId="6E69C728" w:rsidR="0097081D" w:rsidRDefault="00B55567" w:rsidP="0097081D">
      <w:r>
        <w:t>Những hình ảnh trên X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AsIDM0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wv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</w:fldData>
        </w:fldChar>
      </w:r>
      <w:r w:rsidR="00951039">
        <w:instrText xml:space="preserve"> ADDIN EN.CITE </w:instrText>
      </w:r>
      <w:r w:rsidR="00951039">
        <w:fldChar w:fldCharType="begin">
          <w:fldData xml:space="preserve">PEVuZE5vdGU+PENpdGU+PEF1dGhvcj5Tw6FuZzwvQXV0aG9yPjxZZWFyPjIwMTQ8L1llYXI+PFJl
Y051bT4xMDwvUmVjTnVtPjxEaXNwbGF5VGV4dD5bMTAsIDM0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wv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</w:fldData>
        </w:fldChar>
      </w:r>
      <w:r w:rsidR="00951039">
        <w:instrText xml:space="preserve"> ADDIN EN.CITE.DATA </w:instrText>
      </w:r>
      <w:r w:rsidR="00951039">
        <w:fldChar w:fldCharType="end"/>
      </w:r>
      <w:r w:rsidR="00E92508">
        <w:fldChar w:fldCharType="separate"/>
      </w:r>
      <w:r w:rsidR="00951039">
        <w:rPr>
          <w:noProof/>
        </w:rPr>
        <w:t>[10, 34]</w:t>
      </w:r>
      <w:r w:rsidR="00E92508">
        <w:fldChar w:fldCharType="end"/>
      </w:r>
      <w:r>
        <w:t>:</w:t>
      </w:r>
    </w:p>
    <w:p w14:paraId="596BFB21" w14:textId="4E37F71B" w:rsidR="00B55567" w:rsidRDefault="00E136B9" w:rsidP="0097081D">
      <w:r>
        <w:t>-</w:t>
      </w:r>
      <w:r w:rsidR="00776B94">
        <w:t xml:space="preserve"> Nốt mờ: kích thước khác nhau, trung bình 5-10 mm, có thể rải rác 2 phổi hoặc tập trung nhiều ở vùng đỉnh phổi.</w:t>
      </w:r>
    </w:p>
    <w:p w14:paraId="7117A64E" w14:textId="782DDF7B" w:rsidR="00776B94" w:rsidRDefault="00E136B9" w:rsidP="0097081D">
      <w:r>
        <w:t>-</w:t>
      </w:r>
      <w:r w:rsidR="00776B94">
        <w:t xml:space="preserve"> Thâm nhiễm: </w:t>
      </w:r>
      <w:r w:rsidR="004164B3">
        <w:t>bóng mờ đường kính 10 mm trở lên cho đến thùy viêm lao hoặc thâm nhiễm ở nhiều thùy thường khu trú ở đỉnh phổi, dưới xương đòn, trên rãnh liên thùy giữa, hình dạng tròn, trái xoan, thâm nhiễm mây mù, thâm nhiễm tam giác.</w:t>
      </w:r>
    </w:p>
    <w:p w14:paraId="4CAC6451" w14:textId="014F2FF0" w:rsidR="00776B94" w:rsidRDefault="00E136B9" w:rsidP="0097081D">
      <w:r>
        <w:t>-</w:t>
      </w:r>
      <w:r w:rsidR="00776B94">
        <w:t xml:space="preserve"> Hang lao</w:t>
      </w:r>
      <w:r w:rsidR="00A80914">
        <w:t xml:space="preserve">: một hình sáng bờ khép kín kích thước to nhỏ khác nhau. </w:t>
      </w:r>
      <w:r w:rsidR="003242F4">
        <w:t>Khi hang có phế quản thông trên phim có thể thấy hình ảnh phế quản là hai đường mờ song song nối hang với cuống phổi. Hàng mới có thành hang dày, hang cũ có thành hang mỏng.</w:t>
      </w:r>
      <w:r w:rsidR="004712B7">
        <w:t xml:space="preserve"> Phân loại hang lao dựa trên kích thước</w:t>
      </w:r>
      <w:r w:rsidR="00AF56FF">
        <w:t>,</w:t>
      </w:r>
      <w:r w:rsidR="004712B7">
        <w:t xml:space="preserve"> </w:t>
      </w:r>
      <w:r w:rsidR="00AF56FF">
        <w:t>h</w:t>
      </w:r>
      <w:r w:rsidR="004712B7">
        <w:t>ang nhỏ &lt; 2 cm, hang trung bình từ 2 cm đến &lt; 4 cm, hang lớn từ 4 cm đến &lt; 6 cm, hang khổng lồ &gt; 6 cm</w:t>
      </w:r>
      <w:r w:rsidR="00AF56FF">
        <w:t xml:space="preserve"> </w:t>
      </w:r>
      <w:r w:rsidR="008138FA">
        <w:fldChar w:fldCharType="begin">
          <w:fldData xml:space="preserve">PEVuZE5vdGU+PENpdGU+PEF1dGhvcj5Ucmnhu4F1PC9BdXRob3I+PFllYXI+MjAwODwvWWVhcj48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</w:fldData>
        </w:fldChar>
      </w:r>
      <w:r w:rsidR="00951039">
        <w:instrText xml:space="preserve"> ADDIN EN.CITE </w:instrText>
      </w:r>
      <w:r w:rsidR="00951039">
        <w:fldChar w:fldCharType="begin">
          <w:fldData xml:space="preserve">PEVuZE5vdGU+PENpdGU+PEF1dGhvcj5Ucmnhu4F1PC9BdXRob3I+PFllYXI+MjAwODwvWWVhcj48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</w:fldData>
        </w:fldChar>
      </w:r>
      <w:r w:rsidR="00951039">
        <w:instrText xml:space="preserve"> ADDIN EN.CITE.DATA </w:instrText>
      </w:r>
      <w:r w:rsidR="00951039">
        <w:fldChar w:fldCharType="end"/>
      </w:r>
      <w:r w:rsidR="008138FA">
        <w:fldChar w:fldCharType="separate"/>
      </w:r>
      <w:r w:rsidR="00951039">
        <w:rPr>
          <w:noProof/>
        </w:rPr>
        <w:t>[35-37]</w:t>
      </w:r>
      <w:r w:rsidR="008138FA">
        <w:fldChar w:fldCharType="end"/>
      </w:r>
      <w:r w:rsidR="004712B7">
        <w:t>.</w:t>
      </w:r>
    </w:p>
    <w:p w14:paraId="361D47D6" w14:textId="19FDCA40" w:rsidR="00DA07F1" w:rsidRDefault="00E136B9" w:rsidP="0097081D">
      <w:r>
        <w:t>-</w:t>
      </w:r>
      <w:r w:rsidR="00DA07F1">
        <w:t xml:space="preserve"> Một số tổn thương khác: </w:t>
      </w:r>
      <w:r>
        <w:t xml:space="preserve">dải xơ mờ, </w:t>
      </w:r>
      <w:r w:rsidR="005B7B09">
        <w:t>nốt vôi hóa</w:t>
      </w:r>
      <w:r w:rsidR="002A267D">
        <w:t>, tù góc sườn hoành</w:t>
      </w:r>
      <w:r w:rsidR="00D72A18">
        <w:t>,…</w:t>
      </w:r>
    </w:p>
    <w:p w14:paraId="1946EF66" w14:textId="03A56DF3" w:rsidR="00D72A18" w:rsidRDefault="00D72A18" w:rsidP="0097081D">
      <w:r>
        <w:t xml:space="preserve">Phân độ tổn thương theo Hội lồng ngực Mỹ ATS </w:t>
      </w:r>
      <w:r w:rsidR="00423E88">
        <w:t>được</w:t>
      </w:r>
      <w:r w:rsidR="00F85E18">
        <w:t xml:space="preserve"> công nhân bởi</w:t>
      </w:r>
      <w:r w:rsidR="00423E88">
        <w:t xml:space="preserve"> TCYTTG và Hiệp hội chống lao và </w:t>
      </w:r>
      <w:r w:rsidR="00773ABA">
        <w:t>bệnh phổi</w:t>
      </w:r>
      <w:r w:rsidR="00423E88">
        <w:t xml:space="preserve"> Quốc tế</w:t>
      </w:r>
      <w:r w:rsidR="003506E8">
        <w:t xml:space="preserve"> </w:t>
      </w:r>
      <w:r w:rsidR="00016863">
        <w:fldChar w:fldCharType="begin"/>
      </w:r>
      <w:r w:rsidR="00951039">
        <w:instrText xml:space="preserve"> ADDIN EN.CITE &lt;EndNote&gt;&lt;Cite&gt;&lt;Author&gt;Hiển&lt;/Author&gt;&lt;Year&gt;1999&lt;/Year&gt;&lt;RecNum&gt;34&lt;/RecNum&gt;&lt;DisplayText&gt;[34]&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lt;/style&gt;&lt;style face="normal" font="default" size="100%"&gt;n &lt;/style&gt;&lt;style face="normal" font="default" charset="238" size="100%"&gt;đ&lt;/style&gt;&lt;style face="normal" font="default" size="100%"&gt;oán lao ph&lt;/style&gt;&lt;style face="normal" font="default" charset="163" size="100%"&gt;ổ&lt;/style&gt;&lt;style face="normal" font="default" size="100%"&gt;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lt;/style&gt;&lt;style face="normal" font="default" size="100%"&gt;Y&lt;/style&gt;&lt;style face="normal" font="default" charset="163" size="100%"&gt; học&lt;/style&gt;&lt;/publisher&gt;&lt;urls&gt;&lt;/urls&gt;&lt;/record&gt;&lt;/Cite&gt;&lt;/EndNote&gt;</w:instrText>
      </w:r>
      <w:r w:rsidR="00016863">
        <w:fldChar w:fldCharType="separate"/>
      </w:r>
      <w:r w:rsidR="00951039">
        <w:rPr>
          <w:noProof/>
        </w:rPr>
        <w:t>[34]</w:t>
      </w:r>
      <w:r w:rsidR="00016863">
        <w:fldChar w:fldCharType="end"/>
      </w:r>
      <w:r>
        <w:t>:</w:t>
      </w:r>
    </w:p>
    <w:p w14:paraId="4B61067C" w14:textId="68F6EA3A" w:rsidR="00C8532D" w:rsidRDefault="00D3068E" w:rsidP="0097081D">
      <w:r>
        <w:t>-</w:t>
      </w:r>
      <w:r w:rsidR="00C8532D">
        <w:t xml:space="preserve"> </w:t>
      </w:r>
      <w:r w:rsidR="00773ABA">
        <w:t>Độ I: Tổn thương tối thiểu không hang, độ lan rộng của tổn thương không vượt quá khối lượng tổ chức phổi nằm trên khớp ức sườn thứ hai và gai sống lưng thứ tư.</w:t>
      </w:r>
    </w:p>
    <w:p w14:paraId="01FB98F1" w14:textId="70AE2656" w:rsidR="00773ABA" w:rsidRDefault="00D3068E" w:rsidP="0097081D">
      <w:r>
        <w:lastRenderedPageBreak/>
        <w:t>-</w:t>
      </w:r>
      <w:r w:rsidR="00CA2CA9">
        <w:t xml:space="preserve"> Độ II: Tổn thương vừa phải, tổn thương gián đoạn rải rac, không vượt quá khối lượng một phổi hoặc đậm độ đồng nhất không vượt quá 1/3 khối lượng 1 phổi, tổng đường kính các hang &lt; 4 cm.</w:t>
      </w:r>
    </w:p>
    <w:p w14:paraId="2A789CB8" w14:textId="0E9C9123" w:rsidR="00CA2CA9" w:rsidRDefault="00D3068E" w:rsidP="0097081D">
      <w:r>
        <w:t>-</w:t>
      </w:r>
      <w:r w:rsidR="00CA2CA9">
        <w:t xml:space="preserve"> Độ III: Tổn thương rất quan trọng, rộng hơn độ II, tổng đường kính hang &gt; 4 cm.</w:t>
      </w:r>
    </w:p>
    <w:p w14:paraId="2778AE2E" w14:textId="7C159200" w:rsidR="00370550" w:rsidRPr="0097081D" w:rsidRDefault="00D53B60" w:rsidP="00D06EB1">
      <w:r>
        <w:t xml:space="preserve">Theo Đỗ Đức Hiển, có thể nhấn mạnh vào một vài yếu tố xquang cho phép hướng về chẩn đoán lao phổi là thường tổn thương ở 2 bên phổi, tổn thương ở đỉnh phổi, kết hợp di chứng màng phổi với tổn thương nhu mô </w:t>
      </w:r>
      <w:r w:rsidR="00F533E1">
        <w:fldChar w:fldCharType="begin"/>
      </w:r>
      <w:r w:rsidR="00951039">
        <w:instrText xml:space="preserve"> ADDIN EN.CITE &lt;EndNote&gt;&lt;Cite&gt;&lt;Author&gt;Hiển&lt;/Author&gt;&lt;Year&gt;1999&lt;/Year&gt;&lt;RecNum&gt;34&lt;/RecNum&gt;&lt;DisplayText&gt;[34]&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lt;/style&gt;&lt;style face="normal" font="default" size="100%"&gt;n &lt;/style&gt;&lt;style face="normal" font="default" charset="238" size="100%"&gt;đ&lt;/style&gt;&lt;style face="normal" font="default" size="100%"&gt;oán lao ph&lt;/style&gt;&lt;style face="normal" font="default" charset="163" size="100%"&gt;ổ&lt;/style&gt;&lt;style face="normal" font="default" size="100%"&gt;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lt;/style&gt;&lt;style face="normal" font="default" size="100%"&gt;Y&lt;/style&gt;&lt;style face="normal" font="default" charset="163" size="100%"&gt; học&lt;/style&gt;&lt;/publisher&gt;&lt;urls&gt;&lt;/urls&gt;&lt;/record&gt;&lt;/Cite&gt;&lt;/EndNote&gt;</w:instrText>
      </w:r>
      <w:r w:rsidR="00F533E1">
        <w:fldChar w:fldCharType="separate"/>
      </w:r>
      <w:r w:rsidR="00951039">
        <w:rPr>
          <w:noProof/>
        </w:rPr>
        <w:t>[34]</w:t>
      </w:r>
      <w:r w:rsidR="00F533E1">
        <w:fldChar w:fldCharType="end"/>
      </w:r>
      <w:r w:rsidR="008039E8">
        <w:t xml:space="preserve">. </w:t>
      </w:r>
      <w:r w:rsidR="00C45657">
        <w:t xml:space="preserve">Nghiên cứu của </w:t>
      </w:r>
      <w:r w:rsidR="00D06EB1">
        <w:t xml:space="preserve">Trần Văn Việt, xquang phổi trong chẩn đoán lao phổi có độ nhậy rất cao (100%) nhưng độ đặc hiệu không cao (11,54%) </w:t>
      </w:r>
      <w:r w:rsidR="008B067D">
        <w:fldChar w:fldCharType="begin">
          <w:fldData xml:space="preserve">PEVuZE5vdGU+PENpdGU+PEF1dGhvcj5WaeG7h3Q8L0F1dGhvcj48WWVhcj4yMDE3PC9ZZWFyPjxS
ZWNOdW0+Mzg8L1JlY051bT48RGlzcGxheVRleHQ+WzM4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PC9zdHlsZT48c3R5bGUgZmFjZT0ibm9ybWFsIiBmb250PSJkZWZhdWx0IiBzaXplPSIxMDAl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GdpPC9zdHlsZT48c3R5bGUgZmFjZT0ibm9ybWFsIiBmb250PSJkZWZhdWx0IiBzaXplPSIx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</w:fldData>
        </w:fldChar>
      </w:r>
      <w:r w:rsidR="00951039">
        <w:instrText xml:space="preserve"> ADDIN EN.CITE </w:instrText>
      </w:r>
      <w:r w:rsidR="00951039">
        <w:fldChar w:fldCharType="begin">
          <w:fldData xml:space="preserve">PEVuZE5vdGU+PENpdGU+PEF1dGhvcj5WaeG7h3Q8L0F1dGhvcj48WWVhcj4yMDE3PC9ZZWFyPjxS
ZWNOdW0+Mzg8L1JlY051bT48RGlzcGxheVRleHQ+WzM4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PC9zdHlsZT48c3R5bGUgZmFjZT0ibm9ybWFsIiBmb250PSJkZWZhdWx0IiBzaXplPSIxMDAl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GdpPC9zdHlsZT48c3R5bGUgZmFjZT0ibm9ybWFsIiBmb250PSJkZWZhdWx0IiBzaXplPSIx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</w:fldData>
        </w:fldChar>
      </w:r>
      <w:r w:rsidR="00951039">
        <w:instrText xml:space="preserve"> ADDIN EN.CITE.DATA </w:instrText>
      </w:r>
      <w:r w:rsidR="00951039">
        <w:fldChar w:fldCharType="end"/>
      </w:r>
      <w:r w:rsidR="008B067D">
        <w:fldChar w:fldCharType="separate"/>
      </w:r>
      <w:r w:rsidR="00951039">
        <w:rPr>
          <w:noProof/>
        </w:rPr>
        <w:t>[38]</w:t>
      </w:r>
      <w:r w:rsidR="008B067D">
        <w:fldChar w:fldCharType="end"/>
      </w:r>
      <w:r w:rsidR="00D06EB1">
        <w:t>. Gamuchirai Tavaziva khi nghiên cứu về xquang phổi trong chẩn đoán lao phổi thấy rằng: Ở điểm ngưỡng bệnh lao là 30, độ nhạy và độ đặc hiệu lần lượt là 87,7% [95% CI: 83,2-91,4%] và 64,3% [62,1-66,4%]. Độ nhạy tương tự ở các điểm 15</w:t>
      </w:r>
      <w:r w:rsidR="00EE13F8">
        <w:t xml:space="preserve"> là</w:t>
      </w:r>
      <w:r w:rsidR="00D06EB1">
        <w:t xml:space="preserve"> 88,1% [95% CI: 83,6-91,7%] và 45; 86,6% [82,0 - 90,5%]; và độ đặc hiệu lần lượt là 57,9% [55,7-60,2%] và 69,9% [67,8-71,9%] </w:t>
      </w:r>
      <w:r w:rsidR="00962FB3">
        <w:fldChar w:fldCharType="begin">
          <w:fldData xml:space="preserve">PEVuZE5vdGU+PENpdGU+PEF1dGhvcj5UYXZheml2YTwvQXV0aG9yPjxZZWFyPjIwMjI8L1llYXI+
PFJlY051bT4zOTwvUmVjTnVtPjxEaXNwbGF5VGV4dD5bMzl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wvcmVjb3JkPjwvQ2l0ZT48
L0VuZE5vdGU+
</w:fldData>
        </w:fldChar>
      </w:r>
      <w:r w:rsidR="00951039">
        <w:instrText xml:space="preserve"> ADDIN EN.CITE </w:instrText>
      </w:r>
      <w:r w:rsidR="00951039">
        <w:fldChar w:fldCharType="begin">
          <w:fldData xml:space="preserve">PEVuZE5vdGU+PENpdGU+PEF1dGhvcj5UYXZheml2YTwvQXV0aG9yPjxZZWFyPjIwMjI8L1llYXI+
PFJlY051bT4zOTwvUmVjTnVtPjxEaXNwbGF5VGV4dD5bMzl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wvcmVjb3JkPjwvQ2l0ZT48
L0VuZE5vdGU+
</w:fldData>
        </w:fldChar>
      </w:r>
      <w:r w:rsidR="00951039">
        <w:instrText xml:space="preserve"> ADDIN EN.CITE.DATA </w:instrText>
      </w:r>
      <w:r w:rsidR="00951039">
        <w:fldChar w:fldCharType="end"/>
      </w:r>
      <w:r w:rsidR="00962FB3">
        <w:fldChar w:fldCharType="separate"/>
      </w:r>
      <w:r w:rsidR="00951039">
        <w:rPr>
          <w:noProof/>
        </w:rPr>
        <w:t>[39]</w:t>
      </w:r>
      <w:r w:rsidR="00962FB3">
        <w:fldChar w:fldCharType="end"/>
      </w:r>
      <w:r w:rsidR="00D06EB1">
        <w:t>.</w:t>
      </w:r>
    </w:p>
    <w:p w14:paraId="3CAA542C" w14:textId="32813735" w:rsidR="001B303A" w:rsidRDefault="0031195F" w:rsidP="00830145">
      <w:pPr>
        <w:pStyle w:val="Heading3"/>
      </w:pPr>
      <w:bookmarkStart w:id="35" w:name="_Toc126527716"/>
      <w:r>
        <w:t>1.</w:t>
      </w:r>
      <w:r w:rsidR="008C0E05">
        <w:t>2</w:t>
      </w:r>
      <w:r>
        <w:t>.</w:t>
      </w:r>
      <w:r w:rsidR="008C0E05">
        <w:t>4</w:t>
      </w:r>
      <w:r>
        <w:t xml:space="preserve">. </w:t>
      </w:r>
      <w:r w:rsidR="001B303A">
        <w:t>Chẩn đoán xác định</w:t>
      </w:r>
      <w:r w:rsidR="00083BE5">
        <w:t xml:space="preserve"> lao phổi</w:t>
      </w:r>
      <w:bookmarkEnd w:id="35"/>
    </w:p>
    <w:p w14:paraId="6325C48E" w14:textId="6EF593D0" w:rsidR="003060E8" w:rsidRDefault="003060E8" w:rsidP="003060E8">
      <w:r>
        <w:t>Chẩn đoán xác định lao phổi khi có tổn thương trên Xquang phổi nghi lao và một trong 2 tiêu chuẩn sau</w:t>
      </w:r>
      <w:r w:rsidR="002015CD">
        <w:t xml:space="preserve"> </w:t>
      </w:r>
      <w:r w:rsidR="00C16CD3">
        <w:fldChar w:fldCharType="begin">
          <w:fldData xml:space="preserve">PEVuZE5vdGU+PENpdGU+PEF1dGhvcj5U4bq/PC9BdXRob3I+PFllYXI+MjAyMDwvWWVhcj48UmVj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</w:fldData>
        </w:fldChar>
      </w:r>
      <w:r w:rsidR="00951039">
        <w:instrText xml:space="preserve"> ADDIN EN.CITE </w:instrText>
      </w:r>
      <w:r w:rsidR="00951039">
        <w:fldChar w:fldCharType="begin">
          <w:fldData xml:space="preserve">PEVuZE5vdGU+PENpdGU+PEF1dGhvcj5U4bq/PC9BdXRob3I+PFllYXI+MjAyMDwvWWVhcj48UmVj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</w:fldData>
        </w:fldChar>
      </w:r>
      <w:r w:rsidR="00951039">
        <w:instrText xml:space="preserve"> ADDIN EN.CITE.DATA </w:instrText>
      </w:r>
      <w:r w:rsidR="00951039">
        <w:fldChar w:fldCharType="end"/>
      </w:r>
      <w:r w:rsidR="00C16CD3">
        <w:fldChar w:fldCharType="separate"/>
      </w:r>
      <w:r w:rsidR="00951039">
        <w:rPr>
          <w:noProof/>
        </w:rPr>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36" w:name="_Toc126527717"/>
      <w:r>
        <w:lastRenderedPageBreak/>
        <w:t>1.</w:t>
      </w:r>
      <w:r w:rsidR="008C0E05">
        <w:t>2</w:t>
      </w:r>
      <w:r>
        <w:t>.</w:t>
      </w:r>
      <w:r w:rsidR="008C0E05">
        <w:t>5</w:t>
      </w:r>
      <w:r>
        <w:t>. Phân loại chẩn đoán dựa theo xét nghiệm soi đờm trực tiếp tìm AFB</w:t>
      </w:r>
      <w:bookmarkEnd w:id="36"/>
    </w:p>
    <w:p w14:paraId="2C67111A" w14:textId="4BDBDCE3"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fldData xml:space="preserve">PEVuZE5vdGU+PENpdGU+PEF1dGhvcj5U4bq/PC9BdXRob3I+PFllYXI+MjAyMDwvWWVhcj48UmVj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</w:fldData>
        </w:fldChar>
      </w:r>
      <w:r w:rsidR="00951039">
        <w:instrText xml:space="preserve"> ADDIN EN.CITE </w:instrText>
      </w:r>
      <w:r w:rsidR="00951039">
        <w:fldChar w:fldCharType="begin">
          <w:fldData xml:space="preserve">PEVuZE5vdGU+PENpdGU+PEF1dGhvcj5U4bq/PC9BdXRob3I+PFllYXI+MjAyMDwvWWVhcj48UmVj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</w:fldData>
        </w:fldChar>
      </w:r>
      <w:r w:rsidR="00951039">
        <w:instrText xml:space="preserve"> ADDIN EN.CITE.DATA </w:instrText>
      </w:r>
      <w:r w:rsidR="00951039">
        <w:fldChar w:fldCharType="end"/>
      </w:r>
      <w:r w:rsidR="001965B8">
        <w:fldChar w:fldCharType="separate"/>
      </w:r>
      <w:r w:rsidR="00951039">
        <w:rPr>
          <w:noProof/>
        </w:rPr>
        <w:t>[1]</w:t>
      </w:r>
      <w:r w:rsidR="001965B8">
        <w:fldChar w:fldCharType="end"/>
      </w:r>
      <w:r>
        <w:t>:</w:t>
      </w:r>
    </w:p>
    <w:p w14:paraId="3A5E37A3" w14:textId="2F2164BE"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 Chương trình chống lao Quốc gia (CTCLQG).</w:t>
      </w:r>
    </w:p>
    <w:p w14:paraId="4B8929C7" w14:textId="713CDB47"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cần thoả mãn 1 trong 2 điều kiện sau:</w:t>
      </w:r>
    </w:p>
    <w:p w14:paraId="68148EA8" w14:textId="78C7A895"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Xpert MTB/RIF. </w:t>
      </w:r>
    </w:p>
    <w:p w14:paraId="26C28AD4" w14:textId="628786A5"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1) lâm sàng, (2) bất thường nghi lao trên X-quang phổi và (3) thêm 1 trong 2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37" w:name="_Toc126527718"/>
      <w:r>
        <w:t>1.</w:t>
      </w:r>
      <w:r w:rsidR="008C0E05">
        <w:t>2</w:t>
      </w:r>
      <w:r>
        <w:t>.</w:t>
      </w:r>
      <w:r w:rsidR="008C0E05">
        <w:t>6</w:t>
      </w:r>
      <w:r>
        <w:t>. Lao phổi kháng thuốc</w:t>
      </w:r>
      <w:bookmarkEnd w:id="37"/>
    </w:p>
    <w:p w14:paraId="35F32E10" w14:textId="54C45ED5" w:rsidR="008B4C32" w:rsidRDefault="008B4C32" w:rsidP="006479D7">
      <w:pPr>
        <w:pStyle w:val="Heading4"/>
      </w:pPr>
      <w:bookmarkStart w:id="38" w:name="_Toc126527719"/>
      <w:r>
        <w:t>1.</w:t>
      </w:r>
      <w:r w:rsidR="008C0E05">
        <w:t>2</w:t>
      </w:r>
      <w:r>
        <w:t>.</w:t>
      </w:r>
      <w:r w:rsidR="008C0E05">
        <w:t>6</w:t>
      </w:r>
      <w:r>
        <w:t>.1. Định nghĩa lao</w:t>
      </w:r>
      <w:r w:rsidR="00741298">
        <w:t xml:space="preserve"> phổi</w:t>
      </w:r>
      <w:r>
        <w:t xml:space="preserve"> kháng thuốc</w:t>
      </w:r>
      <w:bookmarkEnd w:id="38"/>
    </w:p>
    <w:p w14:paraId="5C0BD4A6" w14:textId="25B2EFCB"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1 thuốc chống lao hàng </w:t>
      </w:r>
      <w:r w:rsidR="007B5F33">
        <w:t>một</w:t>
      </w:r>
      <w:r w:rsidR="007B5F33" w:rsidRPr="005D14CF">
        <w:t xml:space="preserve"> gồm </w:t>
      </w:r>
      <w:r w:rsidR="00A001EF">
        <w:t>I</w:t>
      </w:r>
      <w:r w:rsidR="007B5F33" w:rsidRPr="005D14CF">
        <w:t xml:space="preserve">soniazid (H), </w:t>
      </w:r>
      <w:r w:rsidR="00A001EF">
        <w:t>R</w:t>
      </w:r>
      <w:r w:rsidR="007B5F33" w:rsidRPr="005D14CF">
        <w:t xml:space="preserve">ifampicin (R), </w:t>
      </w:r>
      <w:r w:rsidR="00A001EF">
        <w:t>P</w:t>
      </w:r>
      <w:r w:rsidR="00A001EF" w:rsidRPr="00A001EF">
        <w:t xml:space="preserve">yrazinamide </w:t>
      </w:r>
      <w:r w:rsidR="007B5F33" w:rsidRPr="005D14CF">
        <w:t xml:space="preserve">(Z), </w:t>
      </w:r>
      <w:r w:rsidR="00A001EF">
        <w:t>S</w:t>
      </w:r>
      <w:r w:rsidR="007B5F33" w:rsidRPr="005D14CF">
        <w:t>treptomycin (S), Ethambutol (E) trở lên</w:t>
      </w:r>
      <w:r w:rsidR="00A001EF">
        <w:t xml:space="preserve"> </w:t>
      </w:r>
      <w:r w:rsidR="005158C5">
        <w:fldChar w:fldCharType="begin">
          <w:fldData xml:space="preserve">PEVuZE5vdGU+PENpdGU+PEF1dGhvcj5naWE8L0F1dGhvcj48WWVhcj4yMDA5PC9ZZWFyPjxSZWNO
dW0+NDA8L1JlY051bT48RGlzcGxheVRleHQ+WzQwLCA0MV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C9yZWNvcmQ+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</w:fldData>
        </w:fldChar>
      </w:r>
      <w:r w:rsidR="00951039">
        <w:instrText xml:space="preserve"> ADDIN EN.CITE </w:instrText>
      </w:r>
      <w:r w:rsidR="00951039">
        <w:fldChar w:fldCharType="begin">
          <w:fldData xml:space="preserve">PEVuZE5vdGU+PENpdGU+PEF1dGhvcj5naWE8L0F1dGhvcj48WWVhcj4yMDA5PC9ZZWFyPjxSZWNO
dW0+NDA8L1JlY051bT48RGlzcGxheVRleHQ+WzQwLCA0MV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C9yZWNvcmQ+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</w:fldData>
        </w:fldChar>
      </w:r>
      <w:r w:rsidR="00951039">
        <w:instrText xml:space="preserve"> ADDIN EN.CITE.DATA </w:instrText>
      </w:r>
      <w:r w:rsidR="00951039">
        <w:fldChar w:fldCharType="end"/>
      </w:r>
      <w:r w:rsidR="005158C5">
        <w:fldChar w:fldCharType="separate"/>
      </w:r>
      <w:r w:rsidR="00951039">
        <w:rPr>
          <w:noProof/>
        </w:rPr>
        <w:t>[40, 41]</w:t>
      </w:r>
      <w:r w:rsidR="005158C5">
        <w:fldChar w:fldCharType="end"/>
      </w:r>
      <w:r w:rsidR="007B5F33" w:rsidRPr="005D14CF">
        <w:t>.</w:t>
      </w:r>
    </w:p>
    <w:p w14:paraId="4CCA0BF1" w14:textId="3588C787" w:rsidR="00122A11" w:rsidRDefault="00F77CB9" w:rsidP="006479D7">
      <w:pPr>
        <w:pStyle w:val="Heading4"/>
      </w:pPr>
      <w:bookmarkStart w:id="39" w:name="_Toc126527720"/>
      <w:r>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39"/>
    </w:p>
    <w:p w14:paraId="63C8E97B" w14:textId="383EDAEF" w:rsidR="009E7A22" w:rsidRDefault="009E7A22" w:rsidP="009E7A22">
      <w:r>
        <w:t xml:space="preserve">Dựa theo phân loại của </w:t>
      </w:r>
      <w:r w:rsidR="004D31A8">
        <w:t>TCYTTG</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wLCA0Ml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C9yZWNvcmQ+PC9DaXRlPjxDaXRlPjxBdXRob3I+VOG6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zwvc3R5bGU+PHN0eWxlIGZhY2U9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</w:fldData>
        </w:fldChar>
      </w:r>
      <w:r w:rsidR="00951039">
        <w:instrText xml:space="preserve"> ADDIN EN.CITE </w:instrText>
      </w:r>
      <w:r w:rsidR="00951039">
        <w:fldChar w:fldCharType="begin">
          <w:fldData xml:space="preserve">PEVuZE5vdGU+PENpdGU+PEF1dGhvcj5Pcmdhbml6YXRpb248L0F1dGhvcj48WWVhcj4yMDExPC9Z
ZWFyPjxSZWNOdW0+NDI8L1JlY051bT48RGlzcGxheVRleHQ+WzEsIDEwLCA0Ml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C9yZWNvcmQ+PC9DaXRlPjxDaXRlPjxBdXRob3I+VOG6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zwvc3R5bGU+PHN0eWxlIGZhY2U9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</w:fldData>
        </w:fldChar>
      </w:r>
      <w:r w:rsidR="00951039">
        <w:instrText xml:space="preserve"> ADDIN EN.CITE.DATA </w:instrText>
      </w:r>
      <w:r w:rsidR="00951039">
        <w:fldChar w:fldCharType="end"/>
      </w:r>
      <w:r w:rsidR="00D62517">
        <w:fldChar w:fldCharType="separate"/>
      </w:r>
      <w:r w:rsidR="00951039">
        <w:rPr>
          <w:noProof/>
        </w:rPr>
        <w:t>[1, 10, 42]</w:t>
      </w:r>
      <w:r w:rsidR="00D62517">
        <w:fldChar w:fldCharType="end"/>
      </w:r>
      <w:r>
        <w:t>:</w:t>
      </w:r>
    </w:p>
    <w:p w14:paraId="2113FB46" w14:textId="35F2C91F" w:rsidR="009E7A22" w:rsidRDefault="009E7A22" w:rsidP="00572E37">
      <w:r>
        <w:lastRenderedPageBreak/>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3C85858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Kanamycin, Amikacin, chứ không đồng thời cả 2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6AFB7A44" w:rsidR="00FE0344" w:rsidRDefault="00FE0344" w:rsidP="00A22E23">
      <w:pPr>
        <w:pStyle w:val="Heading3"/>
      </w:pPr>
      <w:bookmarkStart w:id="40" w:name="_Toc126527721"/>
      <w:r>
        <w:t>1.</w:t>
      </w:r>
      <w:r w:rsidR="008C0E05">
        <w:t>2</w:t>
      </w:r>
      <w:r>
        <w:t>.</w:t>
      </w:r>
      <w:r w:rsidR="00034FC3">
        <w:t>6</w:t>
      </w:r>
      <w:r>
        <w:t xml:space="preserve">. Các yếu tố </w:t>
      </w:r>
      <w:r w:rsidR="007F479A">
        <w:t>thuận lợi</w:t>
      </w:r>
      <w:r>
        <w:t xml:space="preserve"> </w:t>
      </w:r>
      <w:r w:rsidR="007F479A">
        <w:t>gây</w:t>
      </w:r>
      <w:r>
        <w:t xml:space="preserve"> bệnh lao</w:t>
      </w:r>
      <w:r w:rsidR="0012523C">
        <w:t xml:space="preserve"> phổi</w:t>
      </w:r>
      <w:bookmarkEnd w:id="40"/>
    </w:p>
    <w:p w14:paraId="4C8E83F4" w14:textId="468A6BB6" w:rsidR="00CF275C" w:rsidRPr="00CF275C" w:rsidRDefault="00CF275C" w:rsidP="00CF275C">
      <w:r>
        <w:t xml:space="preserve">Theo Nguyễn Văn Sáng, có một số yếu tố thuận lợi dễ gây bệnh lao phổi </w:t>
      </w:r>
      <w:r w:rsidR="00E50A55">
        <w:fldChar w:fldCharType="begin"/>
      </w:r>
      <w:r w:rsidR="00951039">
        <w:instrText xml:space="preserve"> ADDIN EN.CITE &lt;EndNote&gt;&lt;Cite&gt;&lt;Author&gt;Sáng&lt;/Author&gt;&lt;Year&gt;2014&lt;/Year&gt;&lt;RecNum&gt;10&lt;/RecNum&gt;&lt;DisplayText&gt;[10]&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record&gt;&lt;/Cite&gt;&lt;/EndNote&gt;</w:instrText>
      </w:r>
      <w:r w:rsidR="00E50A55">
        <w:fldChar w:fldCharType="separate"/>
      </w:r>
      <w:r w:rsidR="00951039">
        <w:rPr>
          <w:noProof/>
        </w:rPr>
        <w:t>[10]</w:t>
      </w:r>
      <w:r w:rsidR="00E50A55">
        <w:fldChar w:fldCharType="end"/>
      </w:r>
      <w:r>
        <w:t>:</w:t>
      </w:r>
    </w:p>
    <w:p w14:paraId="0C8618F2" w14:textId="4E71745A" w:rsidR="009A6798" w:rsidRDefault="006D622B" w:rsidP="006D622B">
      <w:r>
        <w:t xml:space="preserve">- </w:t>
      </w:r>
      <w:r w:rsidR="00255F11">
        <w:t>Ngu</w:t>
      </w:r>
      <w:r>
        <w:t>ời tiếp xúc gần với nguồn lây, nhất là trong thời gian dài và trực tiếp.</w:t>
      </w:r>
    </w:p>
    <w:p w14:paraId="71897AFB" w14:textId="15B71F52" w:rsidR="0029777A" w:rsidRDefault="0029777A" w:rsidP="006D622B">
      <w:r>
        <w:lastRenderedPageBreak/>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3D73549" w:rsidR="00A0439D" w:rsidRDefault="002542DA" w:rsidP="006D622B">
      <w:r>
        <w:t>- Một số công trình nghiên cứu đề cập vai trò của hệ HLA, Haptoglobulin,… trong cảm thụ với bệnh lao liên quan tới gen.</w:t>
      </w:r>
    </w:p>
    <w:p w14:paraId="1B7E05E1" w14:textId="63E12327" w:rsidR="001B303A" w:rsidRDefault="001B303A" w:rsidP="00C23165">
      <w:pPr>
        <w:pStyle w:val="Heading2"/>
      </w:pPr>
      <w:bookmarkStart w:id="41" w:name="_Toc126527722"/>
      <w:r>
        <w:t>1.</w:t>
      </w:r>
      <w:r w:rsidR="00A742A2">
        <w:t>3</w:t>
      </w:r>
      <w:r>
        <w:t xml:space="preserve">. Dinh dưỡng </w:t>
      </w:r>
      <w:r w:rsidR="007B115B">
        <w:t>bệnh nhân</w:t>
      </w:r>
      <w:r>
        <w:t xml:space="preserve"> lao phổi</w:t>
      </w:r>
      <w:bookmarkEnd w:id="41"/>
    </w:p>
    <w:p w14:paraId="4CB451CB" w14:textId="7A771A03" w:rsidR="001B303A" w:rsidRDefault="001B303A" w:rsidP="00C23165">
      <w:pPr>
        <w:pStyle w:val="Heading3"/>
      </w:pPr>
      <w:bookmarkStart w:id="42" w:name="_Toc126527723"/>
      <w:r>
        <w:t>1.</w:t>
      </w:r>
      <w:r w:rsidR="00A742A2">
        <w:t>3</w:t>
      </w:r>
      <w:r>
        <w:t>.1. Khái niệm</w:t>
      </w:r>
      <w:r w:rsidR="008136D9">
        <w:t xml:space="preserve"> cơ bản về dinh dưỡng</w:t>
      </w:r>
      <w:bookmarkEnd w:id="42"/>
    </w:p>
    <w:p w14:paraId="3CB2B668" w14:textId="50F450A2"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ặc dù những người bị suy dinh dưỡng có thể bị thiếu hoặc thừa dinh dưỡng, nhưng</w:t>
      </w:r>
      <w:r w:rsidR="006327ED">
        <w:t xml:space="preserve"> </w:t>
      </w:r>
      <w:r w:rsidRPr="004F4FC9">
        <w:t>suy dinh dưỡng thường đồng nghĩa với</w:t>
      </w:r>
      <w:r w:rsidR="006327ED">
        <w:t xml:space="preserve"> sự thiếu hụt dinh dưỡng</w:t>
      </w:r>
      <w:r w:rsidR="00A10809">
        <w:t xml:space="preserve"> </w:t>
      </w:r>
      <w:r w:rsidR="00471273">
        <w:fldChar w:fldCharType="begin"/>
      </w:r>
      <w:r w:rsidR="00951039">
        <w:instrText xml:space="preserve"> ADDIN EN.CITE &lt;EndNote&gt;&lt;Cite&gt;&lt;Author&gt;Elia&lt;/Author&gt;&lt;Year&gt;2017&lt;/Year&gt;&lt;RecNum&gt;43&lt;/RecNum&gt;&lt;DisplayText&gt;[43]&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record&gt;&lt;/Cite&gt;&lt;/EndNote&gt;</w:instrText>
      </w:r>
      <w:r w:rsidR="00471273">
        <w:fldChar w:fldCharType="separate"/>
      </w:r>
      <w:r w:rsidR="00951039">
        <w:rPr>
          <w:noProof/>
        </w:rPr>
        <w:t>[43]</w:t>
      </w:r>
      <w:r w:rsidR="00471273">
        <w:fldChar w:fldCharType="end"/>
      </w:r>
      <w:r w:rsidRPr="004F4FC9">
        <w:t>.</w:t>
      </w:r>
    </w:p>
    <w:p w14:paraId="2F0C8F92" w14:textId="7145227C" w:rsidR="001B303A" w:rsidRDefault="005D5050" w:rsidP="00BB5FC8">
      <w:r w:rsidRPr="005D5050">
        <w:t>Tình trạng dinh dưỡng là kết quả của quá trình đưa vào, hấp thu và sử dụng các chất dinh dưỡng</w:t>
      </w:r>
      <w:r w:rsidR="00B24FA4">
        <w:t xml:space="preserve"> và có mối liên quan tới tình trạng sức khỏe</w:t>
      </w:r>
      <w:r w:rsidR="00CE3763">
        <w:t xml:space="preserve"> </w:t>
      </w:r>
      <w:r w:rsidR="00112A6A">
        <w:fldChar w:fldCharType="begin"/>
      </w:r>
      <w:r w:rsidR="00951039">
        <w:instrText xml:space="preserve"> ADDIN EN.CITE &lt;EndNote&gt;&lt;Cite&gt;&lt;Author&gt;Poli&lt;/Author&gt;&lt;Year&gt;2006&lt;/Year&gt;&lt;RecNum&gt;44&lt;/RecNum&gt;&lt;DisplayText&gt;[44]&lt;/DisplayText&gt;&lt;record&gt;&lt;rec-number&gt;44&lt;/rec-number&gt;&lt;foreign-keys&gt;&lt;key app="EN" db-id="ew0r25e5ieawfueddv3pf0sbaxx0fsraa9ft" timestamp="1677685184"&gt;44&lt;/key&gt;&lt;/foreign-keys&gt;&lt;ref-type name="Journal Article"&gt;17&lt;/ref-type&gt;&lt;contributors&gt;&lt;authors&gt;&lt;author&gt;Poli, Marco&lt;/author&gt;&lt;author&gt;Malavolti, Marcella&lt;/author&gt;&lt;author&gt;Dugoni, Manfredo&lt;/author&gt;&lt;author&gt;Pietrobelli, Angelo&lt;/author&gt;&lt;/authors&gt;&lt;/contributors&gt;&lt;titles&gt;&lt;title&gt;Healthy status and energy balance in pediatrics&lt;/title&gt;&lt;secondary-title&gt;Acta bio-medica : Atenei Parmensis&lt;/secondary-title&gt;&lt;/titles&gt;&lt;periodical&gt;&lt;full-title&gt;Acta bio-medica : Atenei Parmensis&lt;/full-title&gt;&lt;/periodical&gt;&lt;pages&gt;7-13&lt;/pages&gt;&lt;volume&gt;77 Suppl 1&lt;/volume&gt;&lt;dates&gt;&lt;year&gt;2006&lt;/year&gt;&lt;pub-dates&gt;&lt;date&gt;02/01&lt;/date&gt;&lt;/pub-dates&gt;&lt;/dates&gt;&lt;urls&gt;&lt;/urls&gt;&lt;/record&gt;&lt;/Cite&gt;&lt;/EndNote&gt;</w:instrText>
      </w:r>
      <w:r w:rsidR="00112A6A">
        <w:fldChar w:fldCharType="separate"/>
      </w:r>
      <w:r w:rsidR="00951039">
        <w:rPr>
          <w:noProof/>
        </w:rPr>
        <w:t>[44]</w:t>
      </w:r>
      <w:r w:rsidR="00112A6A">
        <w:fldChar w:fldCharType="end"/>
      </w:r>
      <w:r w:rsidR="00CE7AA8" w:rsidRPr="00CE7AA8">
        <w:t>.</w:t>
      </w:r>
      <w:r w:rsidR="00CE3763">
        <w:t xml:space="preserve"> </w:t>
      </w:r>
    </w:p>
    <w:p w14:paraId="0FEC9B13" w14:textId="3CE4C070" w:rsidR="001B303A" w:rsidRDefault="001B303A" w:rsidP="00BB5FC8">
      <w:r>
        <w:t>Khẩu phần ăn là xuất ăn một ngày cho một người, nhằm đáp ứng nhu cầu</w:t>
      </w:r>
    </w:p>
    <w:p w14:paraId="0305E2E0" w14:textId="3EFE98A8" w:rsidR="001B303A" w:rsidRDefault="001B303A" w:rsidP="00C57ACE">
      <w:pPr>
        <w:ind w:firstLine="0"/>
      </w:pPr>
      <w:r>
        <w:t>của cơ thể về năng lượng và các chất dinh dưỡng</w:t>
      </w:r>
      <w:r w:rsidR="00DE1C0D">
        <w:t xml:space="preserve"> </w:t>
      </w:r>
      <w:r w:rsidR="00CD26F9">
        <w:fldChar w:fldCharType="begin">
          <w:fldData xml:space="preserve">PEVuZE5vdGU+PENpdGU+PEF1dGhvcj5UaOG7p3k8L0F1dGhvcj48WWVhcj4yMDE5PC9ZZWFyPjxS
ZWNOdW0+NDU8L1JlY051bT48RGlzcGxheVRleHQ+WzQ1XTwvRGlzcGxheVRleHQ+PHJlY29yZD48
cmVjLW51bWJlcj40NTwvcmVjLW51bWJlcj48Zm9yZWlnbi1rZXlzPjxrZXkgYXBwPSJFTiIgZGIt
aWQ9ImV3MHIyNWU1aWVhd2Z1ZWRkdjNwZjBzYmF4eDBmc3JhYTlmdCIgdGltZXN0YW1wPSIxNjc3
Njg1MTg0Ij40NT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zwvc3R5bGU+PHN0eWxlIGZhY2U9Im5vcm1hbCIgZm9udD0iZGVmYXVsdCIgc2l6ZT0i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</w:fldData>
        </w:fldChar>
      </w:r>
      <w:r w:rsidR="00951039">
        <w:instrText xml:space="preserve"> ADDIN EN.CITE </w:instrText>
      </w:r>
      <w:r w:rsidR="00951039">
        <w:fldChar w:fldCharType="begin">
          <w:fldData xml:space="preserve">PEVuZE5vdGU+PENpdGU+PEF1dGhvcj5UaOG7p3k8L0F1dGhvcj48WWVhcj4yMDE5PC9ZZWFyPjxS
ZWNOdW0+NDU8L1JlY051bT48RGlzcGxheVRleHQ+WzQ1XTwvRGlzcGxheVRleHQ+PHJlY29yZD48
cmVjLW51bWJlcj40NTwvcmVjLW51bWJlcj48Zm9yZWlnbi1rZXlzPjxrZXkgYXBwPSJFTiIgZGIt
aWQ9ImV3MHIyNWU1aWVhd2Z1ZWRkdjNwZjBzYmF4eDBmc3JhYTlmdCIgdGltZXN0YW1wPSIxNjc3
Njg1MTg0Ij40NT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zwvc3R5bGU+PHN0eWxlIGZhY2U9Im5vcm1hbCIgZm9udD0iZGVmYXVsdCIgc2l6ZT0i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</w:fldData>
        </w:fldChar>
      </w:r>
      <w:r w:rsidR="00951039">
        <w:instrText xml:space="preserve"> ADDIN EN.CITE.DATA </w:instrText>
      </w:r>
      <w:r w:rsidR="00951039">
        <w:fldChar w:fldCharType="end"/>
      </w:r>
      <w:r w:rsidR="00CD26F9">
        <w:fldChar w:fldCharType="separate"/>
      </w:r>
      <w:r w:rsidR="00951039">
        <w:rPr>
          <w:noProof/>
        </w:rPr>
        <w:t>[45]</w:t>
      </w:r>
      <w:r w:rsidR="00CD26F9">
        <w:fldChar w:fldCharType="end"/>
      </w:r>
      <w:r w:rsidR="006B1DD4">
        <w:t>.</w:t>
      </w:r>
    </w:p>
    <w:p w14:paraId="13DD5CFB" w14:textId="67891999" w:rsidR="001B303A" w:rsidRDefault="001B303A" w:rsidP="00C23165">
      <w:pPr>
        <w:pStyle w:val="Heading3"/>
      </w:pPr>
      <w:bookmarkStart w:id="43" w:name="_Toc126527724"/>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3"/>
    </w:p>
    <w:p w14:paraId="1F70B7C7" w14:textId="0FCF96B1" w:rsidR="001B303A" w:rsidRDefault="00D77ED6" w:rsidP="00C504F4">
      <w:r w:rsidRPr="00D77ED6">
        <w:t xml:space="preserve">Từ lâu, người ta đã biết rằng có mối liên hệ giữa bệnh lao và suy dinh dưỡng. Suy dinh dưỡng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suy dinh dưỡng trở nên tồi tệ hơn</w:t>
      </w:r>
      <w:r>
        <w:t xml:space="preserve"> </w:t>
      </w:r>
      <w:r>
        <w:fldChar w:fldCharType="begin">
          <w:fldData xml:space="preserve">PEVuZE5vdGU+PENpdGU+PEF1dGhvcj5NYWNhbGxhbjwvQXV0aG9yPjxZZWFyPjE5OTk8L1llYXI+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</w:fldData>
        </w:fldChar>
      </w:r>
      <w:r w:rsidR="00951039">
        <w:instrText xml:space="preserve"> ADDIN EN.CITE </w:instrText>
      </w:r>
      <w:r w:rsidR="00951039">
        <w:fldChar w:fldCharType="begin">
          <w:fldData xml:space="preserve">PEVuZE5vdGU+PENpdGU+PEF1dGhvcj5NYWNhbGxhbjwvQXV0aG9yPjxZZWFyPjE5OTk8L1llYXI+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</w:fldData>
        </w:fldChar>
      </w:r>
      <w:r w:rsidR="00951039">
        <w:instrText xml:space="preserve"> ADDIN EN.CITE.DATA </w:instrText>
      </w:r>
      <w:r w:rsidR="00951039">
        <w:fldChar w:fldCharType="end"/>
      </w:r>
      <w:r>
        <w:fldChar w:fldCharType="separate"/>
      </w:r>
      <w:r w:rsidR="00951039">
        <w:rPr>
          <w:noProof/>
        </w:rPr>
        <w:t>[46, 47]</w:t>
      </w:r>
      <w:r>
        <w:fldChar w:fldCharType="end"/>
      </w:r>
      <w:r>
        <w:t>.</w:t>
      </w:r>
      <w:r w:rsidRPr="00D77ED6">
        <w:t xml:space="preserve"> Có ý kiến cho rằng tình trạng suy dinh dưỡng </w:t>
      </w:r>
      <w:r w:rsidR="00EB1161">
        <w:t>làm</w:t>
      </w:r>
      <w:r w:rsidR="00D30398">
        <w:t xml:space="preserve"> </w:t>
      </w:r>
      <w:r w:rsidRPr="00D77ED6">
        <w:t xml:space="preserve">giảm </w:t>
      </w:r>
      <w:r w:rsidR="00EB1161">
        <w:t>chức năng</w:t>
      </w:r>
      <w:r w:rsidRPr="00D77ED6">
        <w:t xml:space="preserve"> gamma interferon, yếu tố </w:t>
      </w:r>
      <w:r w:rsidR="000935FA">
        <w:t>alpha phá hủy</w:t>
      </w:r>
      <w:r w:rsidRPr="00D77ED6">
        <w:t xml:space="preserve"> khối </w:t>
      </w:r>
      <w:r w:rsidRPr="00D77ED6">
        <w:lastRenderedPageBreak/>
        <w:t>u và các</w:t>
      </w:r>
      <w:r w:rsidR="00215F78">
        <w:t xml:space="preserve"> chất</w:t>
      </w:r>
      <w:r w:rsidRPr="00D77ED6">
        <w:t xml:space="preserve"> diệt vi khuẩn khác</w:t>
      </w:r>
      <w:r w:rsidR="00D30398">
        <w:t xml:space="preserve"> </w:t>
      </w:r>
      <w:r w:rsidR="007F55A3">
        <w:t>–</w:t>
      </w:r>
      <w:r w:rsidR="00D30398">
        <w:t xml:space="preserve"> </w:t>
      </w:r>
      <w:r w:rsidR="007F55A3">
        <w:t>các thành</w:t>
      </w:r>
      <w:r w:rsidRPr="00D77ED6">
        <w:t xml:space="preserve"> phần </w:t>
      </w:r>
      <w:r w:rsidR="007F55A3">
        <w:t>tham gia</w:t>
      </w:r>
      <w:r w:rsidRPr="00D77ED6">
        <w:t xml:space="preserve"> phản ứng qua trung gian tế bào </w:t>
      </w:r>
      <w:r w:rsidR="007F55A3">
        <w:t>có vai trò rất</w:t>
      </w:r>
      <w:r w:rsidRPr="00D77ED6">
        <w:t xml:space="preserve"> quan trọng để </w:t>
      </w:r>
      <w:r w:rsidR="007F55A3">
        <w:t>ngăn chặn</w:t>
      </w:r>
      <w:r w:rsidRPr="00D77ED6">
        <w:t xml:space="preserve"> và hạn chế</w:t>
      </w:r>
      <w:r w:rsidR="007F55A3">
        <w:t xml:space="preserve"> bệnh lao </w:t>
      </w:r>
      <w:r w:rsidR="007F2F77">
        <w:fldChar w:fldCharType="begin"/>
      </w:r>
      <w:r w:rsidR="00951039">
        <w:instrText xml:space="preserve"> ADDIN EN.CITE &lt;EndNote&gt;&lt;Cite&gt;&lt;Author&gt;Perronne&lt;/Author&gt;&lt;Year&gt;1999&lt;/Year&gt;&lt;RecNum&gt;48&lt;/RecNum&gt;&lt;DisplayText&gt;[48]&lt;/DisplayText&gt;&lt;record&gt;&lt;rec-number&gt;48&lt;/rec-number&gt;&lt;foreign-keys&gt;&lt;key app="EN" db-id="ew0r25e5ieawfueddv3pf0sbaxx0fsraa9ft" timestamp="1677685184"&gt;48&lt;/key&gt;&lt;/foreign-keys&gt;&lt;ref-type name="Journal Article"&gt;17&lt;/ref-type&gt;&lt;contributors&gt;&lt;authors&gt;&lt;author&gt;Perronne, C.&lt;/author&gt;&lt;/authors&gt;&lt;/contributors&gt;&lt;titles&gt;&lt;title&gt;Tuberculosis, HIV infection, and malnutrition: an infernal trio in central Africa&lt;/title&gt;&lt;secondary-title&gt;Nutrition&lt;/secondary-title&gt;&lt;/titles&gt;&lt;periodical&gt;&lt;full-title&gt;Nutrition&lt;/full-title&gt;&lt;/periodical&gt;&lt;pages&gt;321-2&lt;/pages&gt;&lt;volume&gt;15&lt;/volume&gt;&lt;number&gt;4&lt;/number&gt;&lt;keywords&gt;&lt;keyword&gt;Africa, Central&lt;/keyword&gt;&lt;keyword&gt;HIV Infections/*complications&lt;/keyword&gt;&lt;keyword&gt;Humans&lt;/keyword&gt;&lt;keyword&gt;Nutrition Disorders/*complications&lt;/keyword&gt;&lt;keyword&gt;Poverty&lt;/keyword&gt;&lt;keyword&gt;Tuberculosis/*complications&lt;/keyword&gt;&lt;/keywords&gt;&lt;dates&gt;&lt;year&gt;1999&lt;/year&gt;&lt;pub-dates&gt;&lt;date&gt;Apr&lt;/date&gt;&lt;/pub-dates&gt;&lt;/dates&gt;&lt;isbn&gt;0899-9007 (Print)&amp;#xD;0899-9007 (Linking)&lt;/isbn&gt;&lt;accession-num&gt;10319366&lt;/accession-num&gt;&lt;urls&gt;&lt;related-urls&gt;&lt;url&gt;https://www.ncbi.nlm.nih.gov/pubmed/10319366&lt;/url&gt;&lt;/related-urls&gt;&lt;/urls&gt;&lt;electronic-resource-num&gt;10.1016/s0899-9007(99)00011-8&lt;/electronic-resource-num&gt;&lt;remote-database-name&gt;Medline&lt;/remote-database-name&gt;&lt;remote-database-provider&gt;NLM&lt;/remote-database-provider&gt;&lt;/record&gt;&lt;/Cite&gt;&lt;/EndNote&gt;</w:instrText>
      </w:r>
      <w:r w:rsidR="007F2F77">
        <w:fldChar w:fldCharType="separate"/>
      </w:r>
      <w:r w:rsidR="00951039">
        <w:rPr>
          <w:noProof/>
        </w:rPr>
        <w:t>[48]</w:t>
      </w:r>
      <w:r w:rsidR="007F2F77">
        <w:fldChar w:fldCharType="end"/>
      </w:r>
      <w:r w:rsidR="001B303A">
        <w:t>.</w:t>
      </w:r>
    </w:p>
    <w:p w14:paraId="0FBFABEC" w14:textId="49BB645C"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 xml:space="preserve">khi được chẩn đoán; </w:t>
      </w:r>
      <w:r w:rsidR="006F6075">
        <w:t>vì thế</w:t>
      </w:r>
      <w:r w:rsidR="008B4629" w:rsidRPr="008B4629">
        <w:t xml:space="preserve"> người ta biế</w:t>
      </w:r>
      <w:r w:rsidR="006F6075">
        <w:t xml:space="preserve">t </w:t>
      </w:r>
      <w:r w:rsidR="008B4629" w:rsidRPr="008B4629">
        <w:t xml:space="preserve">về tình trạng dinh dưỡng tại thời điểm chẩn đoán </w:t>
      </w:r>
      <w:r w:rsidR="006F6075">
        <w:t xml:space="preserve">nhiều </w:t>
      </w:r>
      <w:r w:rsidR="008B4629" w:rsidRPr="008B4629">
        <w:t xml:space="preserve">hơn là </w:t>
      </w:r>
      <w:r w:rsidR="006F6075">
        <w:t>thời gian trước đó</w:t>
      </w:r>
      <w:r w:rsidR="008B4629">
        <w:t xml:space="preserve"> </w:t>
      </w:r>
      <w:r w:rsidR="001120C1">
        <w:fldChar w:fldCharType="begin"/>
      </w:r>
      <w:r w:rsidR="00951039">
        <w:instrText xml:space="preserve"> ADDIN EN.CITE &lt;EndNote&gt;&lt;Cite&gt;&lt;Author&gt;Macallan&lt;/Author&gt;&lt;Year&gt;1999&lt;/Year&gt;&lt;RecNum&gt;46&lt;/RecNum&gt;&lt;DisplayText&gt;[46]&lt;/DisplayText&gt;&lt;record&gt;&lt;rec-number&gt;46&lt;/rec-number&gt;&lt;foreign-keys&gt;&lt;key app="EN" db-id="ew0r25e5ieawfueddv3pf0sbaxx0fsraa9ft" timestamp="1677685184"&gt;46&lt;/key&gt;&lt;/foreign-keys&gt;&lt;ref-type name="Journal Article"&gt;17&lt;/ref-type&gt;&lt;contributors&gt;&lt;authors&gt;&lt;author&gt;Macallan, D. C.&lt;/author&gt;&lt;/authors&gt;&lt;/contributors&gt;&lt;auth-address&gt;Department of Infectious Diseases, St. George&amp;apos;s Hospital Medical School, London, UK.&lt;/auth-address&gt;&lt;titles&gt;&lt;title&gt;Malnutrition in tuberculosis&lt;/title&gt;&lt;secondary-title&gt;Diagn Microbiol Infect Dis&lt;/secondary-title&gt;&lt;/titles&gt;&lt;periodical&gt;&lt;full-title&gt;Diagn Microbiol Infect Dis&lt;/full-title&gt;&lt;/periodical&gt;&lt;pages&gt;153-7&lt;/pages&gt;&lt;volume&gt;34&lt;/volume&gt;&lt;number&gt;2&lt;/number&gt;&lt;keywords&gt;&lt;keyword&gt;Antitubercular Agents/therapeutic use&lt;/keyword&gt;&lt;keyword&gt;Diet&lt;/keyword&gt;&lt;keyword&gt;HIV Infections/complications&lt;/keyword&gt;&lt;keyword&gt;Humans&lt;/keyword&gt;&lt;keyword&gt;Nutrition Disorders/*complications/therapy&lt;/keyword&gt;&lt;keyword&gt;Nutritional Status/immunology&lt;/keyword&gt;&lt;keyword&gt;Tuberculosis/*complications/therapy&lt;/keyword&gt;&lt;/keywords&gt;&lt;dates&gt;&lt;year&gt;1999&lt;/year&gt;&lt;pub-dates&gt;&lt;date&gt;Jun&lt;/date&gt;&lt;/pub-dates&gt;&lt;/dates&gt;&lt;isbn&gt;0732-8893 (Print)&amp;#xD;0732-8893 (Linking)&lt;/isbn&gt;&lt;accession-num&gt;10354866&lt;/accession-num&gt;&lt;urls&gt;&lt;related-urls&gt;&lt;url&gt;https://www.ncbi.nlm.nih.gov/pubmed/10354866&lt;/url&gt;&lt;/related-urls&gt;&lt;/urls&gt;&lt;electronic-resource-num&gt;10.1016/s0732-8893(99)00007-3&lt;/electronic-resource-num&gt;&lt;remote-database-name&gt;Medline&lt;/remote-database-name&gt;&lt;remote-database-provider&gt;NLM&lt;/remote-database-provider&gt;&lt;/record&gt;&lt;/Cite&gt;&lt;/EndNote&gt;</w:instrText>
      </w:r>
      <w:r w:rsidR="001120C1">
        <w:fldChar w:fldCharType="separate"/>
      </w:r>
      <w:r w:rsidR="00951039">
        <w:rPr>
          <w:noProof/>
        </w:rPr>
        <w:t>[46]</w:t>
      </w:r>
      <w:r w:rsidR="001120C1">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nạp vào có khả năng giảm </w:t>
      </w:r>
      <w:r w:rsidR="00BB665F">
        <w:t>đi</w:t>
      </w:r>
      <w:r w:rsidR="0093085B">
        <w:t xml:space="preserve"> do nguyên nhân</w:t>
      </w:r>
      <w:r w:rsidR="008B4629" w:rsidRPr="008B4629">
        <w:t xml:space="preserve"> chán ăn liên quan đến bệnh </w:t>
      </w:r>
      <w:r w:rsidR="003D3DCE">
        <w:t>lao</w:t>
      </w:r>
      <w:r w:rsidR="008B4629">
        <w:t xml:space="preserve"> </w:t>
      </w:r>
      <w:r w:rsidR="001120C1">
        <w:fldChar w:fldCharType="begin">
          <w:fldData xml:space="preserve">PEVuZE5vdGU+PENpdGU+PEF1dGhvcj5NYWNhbGxhbjwvQXV0aG9yPjxZZWFyPjE5OTg8L1llYXI+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</w:fldData>
        </w:fldChar>
      </w:r>
      <w:r w:rsidR="00951039">
        <w:instrText xml:space="preserve"> ADDIN EN.CITE </w:instrText>
      </w:r>
      <w:r w:rsidR="00951039">
        <w:fldChar w:fldCharType="begin">
          <w:fldData xml:space="preserve">PEVuZE5vdGU+PENpdGU+PEF1dGhvcj5NYWNhbGxhbjwvQXV0aG9yPjxZZWFyPjE5OTg8L1llYXI+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</w:fldData>
        </w:fldChar>
      </w:r>
      <w:r w:rsidR="00951039">
        <w:instrText xml:space="preserve"> ADDIN EN.CITE.DATA </w:instrText>
      </w:r>
      <w:r w:rsidR="00951039">
        <w:fldChar w:fldCharType="end"/>
      </w:r>
      <w:r w:rsidR="001120C1">
        <w:fldChar w:fldCharType="separate"/>
      </w:r>
      <w:r w:rsidR="00951039">
        <w:rPr>
          <w:noProof/>
        </w:rPr>
        <w:t>[49]</w:t>
      </w:r>
      <w:r w:rsidR="001120C1">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 xml:space="preserve">. Việc sử dụng axit amin và tổng hợp protein có thể bị ức chế do sự hiện diện của các cytokine </w:t>
      </w:r>
      <w:r w:rsidR="00145881">
        <w:t>trong quá trình</w:t>
      </w:r>
      <w:r w:rsidR="008B4629" w:rsidRPr="008B4629">
        <w:t xml:space="preserve"> viêm.</w:t>
      </w:r>
    </w:p>
    <w:p w14:paraId="70CF0448" w14:textId="6741C716" w:rsidR="008C5E9E" w:rsidRDefault="008C5E9E" w:rsidP="008C5E9E">
      <w:r>
        <w:t>Miễn dịch qua trung gian tế bào là biện pháp bảo vệ quan trọng nhất chống lại bệnh lao. Một người đã bị suy dinh dưỡng có nhiều khả năng</w:t>
      </w:r>
      <w:r w:rsidR="00AB6EDC">
        <w:t xml:space="preserve"> </w:t>
      </w:r>
      <w:r>
        <w:t>lao</w:t>
      </w:r>
      <w:r w:rsidR="00AB6EDC">
        <w:t xml:space="preserve"> phổi sơ</w:t>
      </w:r>
      <w:r>
        <w:t xml:space="preserve"> nhiễm trở thành lao </w:t>
      </w:r>
      <w:r w:rsidR="00AB6EDC">
        <w:t xml:space="preserve">phổi </w:t>
      </w:r>
      <w:r w:rsidR="00660448">
        <w:t>hoạt động</w:t>
      </w:r>
      <w:r>
        <w:t xml:space="preserve"> khi phản ứng miễn dịch qua trung gian tế bào bị suy giảm. Trên thực tế, trong số những người mắc bệnh lao </w:t>
      </w:r>
      <w:r w:rsidR="005136BF">
        <w:t>phổi sơ nhiễm</w:t>
      </w:r>
      <w:r>
        <w:t xml:space="preserve">, sự xuất hiện của tình trạng suy dinh dưỡng có thể là một tác nhân quan trọng cho sự </w:t>
      </w:r>
      <w:r w:rsidR="00660B8F">
        <w:t>tiến</w:t>
      </w:r>
      <w:r>
        <w:t xml:space="preserve"> triển bệnh lao </w:t>
      </w:r>
      <w:r w:rsidR="00660B8F">
        <w:t>phổi</w:t>
      </w:r>
      <w:r w:rsidR="00D50FC4">
        <w:t xml:space="preserve"> </w:t>
      </w:r>
      <w:r w:rsidR="001120C1">
        <w:fldChar w:fldCharType="begin"/>
      </w:r>
      <w:r w:rsidR="00951039">
        <w:instrText xml:space="preserve"> ADDIN EN.CITE &lt;EndNote&gt;&lt;Cite&gt;&lt;Author&gt;Papathakis&lt;/Author&gt;&lt;Year&gt;2008&lt;/Year&gt;&lt;RecNum&gt;50&lt;/RecNum&gt;&lt;DisplayText&gt;[50]&lt;/DisplayText&gt;&lt;record&gt;&lt;rec-number&gt;50&lt;/rec-number&gt;&lt;foreign-keys&gt;&lt;key app="EN" db-id="ew0r25e5ieawfueddv3pf0sbaxx0fsraa9ft" timestamp="1677685184"&gt;50&lt;/key&gt;&lt;/foreign-keys&gt;&lt;ref-type name="Journal Article"&gt;17&lt;/ref-type&gt;&lt;contributors&gt;&lt;authors&gt;&lt;author&gt;Papathakis, Peggy&lt;/author&gt;&lt;author&gt;Piwoz, Ellen&lt;/author&gt;&lt;/authors&gt;&lt;/contributors&gt;&lt;titles&gt;&lt;title&gt;Nutrition and Tuberculosis: A Review of the Literature and Considerations for TB Control Programs&lt;/title&gt;&lt;secondary-title&gt;Food Science and Nutrition&lt;/secondary-title&gt;&lt;/titles&gt;&lt;periodical&gt;&lt;full-title&gt;Food Science and Nutrition&lt;/full-title&gt;&lt;/periodical&gt;&lt;dates&gt;&lt;year&gt;2008&lt;/year&gt;&lt;pub-dates&gt;&lt;date&gt;04/01&lt;/date&gt;&lt;/pub-dates&gt;&lt;/dates&gt;&lt;urls&gt;&lt;/urls&gt;&lt;/record&gt;&lt;/Cite&gt;&lt;/EndNote&gt;</w:instrText>
      </w:r>
      <w:r w:rsidR="001120C1">
        <w:fldChar w:fldCharType="separate"/>
      </w:r>
      <w:r w:rsidR="00951039">
        <w:rPr>
          <w:noProof/>
        </w:rPr>
        <w:t>[50]</w:t>
      </w:r>
      <w:r w:rsidR="001120C1">
        <w:fldChar w:fldCharType="end"/>
      </w:r>
      <w:r w:rsidR="00660B8F">
        <w:t>.</w:t>
      </w:r>
    </w:p>
    <w:p w14:paraId="75B32A55" w14:textId="29CBB283" w:rsidR="001B303A" w:rsidRDefault="001B303A" w:rsidP="00C23165">
      <w:pPr>
        <w:pStyle w:val="Heading2"/>
      </w:pPr>
      <w:bookmarkStart w:id="44" w:name="_Toc126527725"/>
      <w:commentRangeStart w:id="45"/>
      <w:r>
        <w:t>1.</w:t>
      </w:r>
      <w:r w:rsidR="005B5CB5">
        <w:t>4</w:t>
      </w:r>
      <w:r>
        <w:t>. Một số phương pháp đánh giá tình trạng dinh dưỡng của bệnh nhâ</w:t>
      </w:r>
      <w:r w:rsidR="00F655A3">
        <w:t>n</w:t>
      </w:r>
      <w:commentRangeEnd w:id="45"/>
      <w:r w:rsidR="00270EDD">
        <w:rPr>
          <w:rStyle w:val="CommentReference"/>
          <w:rFonts w:eastAsia="Times New Roman" w:cs="Times New Roman"/>
          <w:b w:val="0"/>
        </w:rPr>
        <w:commentReference w:id="45"/>
      </w:r>
      <w:bookmarkEnd w:id="44"/>
    </w:p>
    <w:p w14:paraId="4ACF5E41" w14:textId="511CFFA9" w:rsidR="001B303A" w:rsidRDefault="001B303A" w:rsidP="0020306C">
      <w:r>
        <w:t>Phương pháp nhân trắc học dinh dưỡng là đo các</w:t>
      </w:r>
      <w:r w:rsidR="0020306C">
        <w:t xml:space="preserve"> biến đổi về kích thước và</w:t>
      </w:r>
      <w:r>
        <w:t xml:space="preserve"> cấu trúc cơ thế để đánh giá TTDD. Đó là kết qu</w:t>
      </w:r>
      <w:r w:rsidR="0020306C">
        <w:t>ả</w:t>
      </w:r>
      <w:r>
        <w:t xml:space="preserve"> tổng hợp của các yếu tố di truyền</w:t>
      </w:r>
      <w:r w:rsidR="0020306C">
        <w:t xml:space="preserve"> </w:t>
      </w:r>
      <w:r>
        <w:t>và môi trường bên ngoài, trong đó y</w:t>
      </w:r>
      <w:r w:rsidR="005145C7">
        <w:t>ế</w:t>
      </w:r>
      <w:r>
        <w:t>u t</w:t>
      </w:r>
      <w:r w:rsidR="002F266C">
        <w:t>ố</w:t>
      </w:r>
      <w:r>
        <w:t xml:space="preserve"> </w:t>
      </w:r>
      <w:r w:rsidR="002F266C">
        <w:t>dinh dưỡng</w:t>
      </w:r>
      <w:r>
        <w:t xml:space="preserve"> cổ vai tr</w:t>
      </w:r>
      <w:r w:rsidR="00402E5E">
        <w:t>ò</w:t>
      </w:r>
      <w:r>
        <w:t xml:space="preserve"> rất quan trọng</w:t>
      </w:r>
      <w:r w:rsidR="0020306C">
        <w:t xml:space="preserve"> </w:t>
      </w:r>
      <w:r w:rsidR="00B27633">
        <w:fldChar w:fldCharType="begin">
          <w:fldData xml:space="preserve">PEVuZE5vdGU+PENpdGU+PEF1dGhvcj5kxrDhu6FuZzwvQXV0aG9yPjxZZWFyPjIwMTU8L1llYXI+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=
</w:fldData>
        </w:fldChar>
      </w:r>
      <w:r w:rsidR="00951039">
        <w:instrText xml:space="preserve"> ADDIN EN.CITE </w:instrText>
      </w:r>
      <w:r w:rsidR="00951039">
        <w:fldChar w:fldCharType="begin">
          <w:fldData xml:space="preserve">PEVuZE5vdGU+PENpdGU+PEF1dGhvcj5kxrDhu6FuZzwvQXV0aG9yPjxZZWFyPjIwMTU8L1llYXI+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=
</w:fldData>
        </w:fldChar>
      </w:r>
      <w:r w:rsidR="00951039">
        <w:instrText xml:space="preserve"> ADDIN EN.CITE.DATA </w:instrText>
      </w:r>
      <w:r w:rsidR="00951039">
        <w:fldChar w:fldCharType="end"/>
      </w:r>
      <w:r w:rsidR="00B27633">
        <w:fldChar w:fldCharType="separate"/>
      </w:r>
      <w:r w:rsidR="00951039">
        <w:rPr>
          <w:noProof/>
        </w:rPr>
        <w:t>[51]</w:t>
      </w:r>
      <w:r w:rsidR="00B27633">
        <w:fldChar w:fldCharType="end"/>
      </w:r>
      <w:r>
        <w:t>.</w:t>
      </w:r>
    </w:p>
    <w:p w14:paraId="105FCC97" w14:textId="3A61E069" w:rsidR="001B303A" w:rsidRDefault="00B27633" w:rsidP="0020306C">
      <w:r>
        <w:lastRenderedPageBreak/>
        <w:t>Thực tế</w:t>
      </w:r>
      <w:r w:rsidR="001B303A">
        <w:t xml:space="preserve"> lâm sàng, các số đo thường được sử dụng </w:t>
      </w:r>
      <w:r w:rsidR="00F62224">
        <w:t>đánh giá TTDD là</w:t>
      </w:r>
      <w:r w:rsidR="001B303A">
        <w:t xml:space="preserve">: </w:t>
      </w:r>
      <w:r w:rsidR="00E76386">
        <w:t>trọ</w:t>
      </w:r>
      <w:r w:rsidR="001B303A">
        <w:t>ng lượng cơ thể (bao gồm cả tỷ lệ thay đổi trọng lượng)</w:t>
      </w:r>
      <w:r w:rsidR="00F62224">
        <w:t>c</w:t>
      </w:r>
      <w:r w:rsidR="001B303A">
        <w:t xml:space="preserve"> các kích thước về độ dài đặc biệt là chiều cao, cấu trúc cơ thể</w:t>
      </w:r>
      <w:r w:rsidR="00F62224">
        <w:t>,</w:t>
      </w:r>
      <w:r w:rsidR="001B303A">
        <w:t xml:space="preserve"> dự trữ năng lượng và protein thông qua các mô mềm</w:t>
      </w:r>
      <w:r w:rsidR="00460D69">
        <w:t xml:space="preserve"> bề</w:t>
      </w:r>
      <w:r w:rsidR="001B303A">
        <w:t xml:space="preserve"> mặt, khối mỡ (vòng eo, BMI, bề dày lớp mỡ dưới da)</w:t>
      </w:r>
      <w:r w:rsidR="00F62224">
        <w:t xml:space="preserve"> </w:t>
      </w:r>
      <w:r w:rsidR="00F95C56">
        <w:fldChar w:fldCharType="begin">
          <w:fldData xml:space="preserve">PEVuZE5vdGU+PENpdGU+PEF1dGhvcj5UaOG6oWNoPC9BdXRob3I+PFllYXI+MjAxMTwvWWVhcj48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=
</w:fldData>
        </w:fldChar>
      </w:r>
      <w:r w:rsidR="00951039">
        <w:instrText xml:space="preserve"> ADDIN EN.CITE </w:instrText>
      </w:r>
      <w:r w:rsidR="00951039">
        <w:fldChar w:fldCharType="begin">
          <w:fldData xml:space="preserve">PEVuZE5vdGU+PENpdGU+PEF1dGhvcj5UaOG6oWNoPC9BdXRob3I+PFllYXI+MjAxMTwvWWVhcj48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=
</w:fldData>
        </w:fldChar>
      </w:r>
      <w:r w:rsidR="00951039">
        <w:instrText xml:space="preserve"> ADDIN EN.CITE.DATA </w:instrText>
      </w:r>
      <w:r w:rsidR="00951039">
        <w:fldChar w:fldCharType="end"/>
      </w:r>
      <w:r w:rsidR="00F95C56">
        <w:fldChar w:fldCharType="separate"/>
      </w:r>
      <w:r w:rsidR="00951039">
        <w:rPr>
          <w:noProof/>
        </w:rPr>
        <w:t>[52]</w:t>
      </w:r>
      <w:r w:rsidR="00F95C56">
        <w:fldChar w:fldCharType="end"/>
      </w:r>
      <w:r w:rsidR="001B303A">
        <w:t>.</w:t>
      </w:r>
    </w:p>
    <w:p w14:paraId="463882B0" w14:textId="47AA73F9" w:rsidR="001B303A" w:rsidRDefault="00F95C56" w:rsidP="00A61CED">
      <w:pPr>
        <w:pStyle w:val="Heading4"/>
      </w:pPr>
      <w:bookmarkStart w:id="46" w:name="_Toc126527726"/>
      <w:r>
        <w:t>1.</w:t>
      </w:r>
      <w:r w:rsidR="005B5CB5">
        <w:t>4</w:t>
      </w:r>
      <w:r>
        <w:t xml:space="preserve">.1. </w:t>
      </w:r>
      <w:r w:rsidR="001B303A">
        <w:t>Chỉ số khối cơ thể</w:t>
      </w:r>
      <w:bookmarkEnd w:id="46"/>
    </w:p>
    <w:p w14:paraId="072196F1" w14:textId="2AA1CD7F" w:rsidR="001B303A" w:rsidRDefault="00A61CED" w:rsidP="00A04469">
      <w:r w:rsidRPr="00A61CED">
        <w:t>Chỉ số khối cơ thể (BMI) là phương pháp sử dụng chiều cao và cân nặng của một người trưởng thành để xếp họ vào các loại thiếu cân, cân nặng bình thường, thừa cân và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951039">
        <w:instrText xml:space="preserve"> ADDIN EN.CITE &lt;EndNote&gt;&lt;Cite&gt;&lt;Author&gt;Zierle-Ghosh&lt;/Author&gt;&lt;Year&gt;2022&lt;/Year&gt;&lt;RecNum&gt;53&lt;/RecNum&gt;&lt;DisplayText&gt;[53]&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951039">
        <w:rPr>
          <w:noProof/>
        </w:rPr>
        <w:t>[53]</w:t>
      </w:r>
      <w:r w:rsidR="00A04469">
        <w:fldChar w:fldCharType="end"/>
      </w:r>
      <w:r w:rsidR="001B303A">
        <w:t>.</w:t>
      </w:r>
      <w:r w:rsidR="00A04469">
        <w:t xml:space="preserve"> </w:t>
      </w:r>
      <w:r w:rsidR="001B303A">
        <w:t xml:space="preserve">Chỉ số này do nhà bác học người Bỉ Adolphe </w:t>
      </w:r>
      <w:r w:rsidR="0045580B">
        <w:t>Quetelet</w:t>
      </w:r>
      <w:r w:rsidR="001B303A">
        <w:t xml:space="preserve"> đưa ra năm 1832</w:t>
      </w:r>
      <w:r w:rsidR="006A3693">
        <w:t xml:space="preserve"> </w:t>
      </w:r>
      <w:r w:rsidR="006A3693">
        <w:fldChar w:fldCharType="begin"/>
      </w:r>
      <w:r w:rsidR="00951039">
        <w:instrText xml:space="preserve"> ADDIN EN.CITE &lt;EndNote&gt;&lt;Cite&gt;&lt;Author&gt;Eknoyan&lt;/Author&gt;&lt;Year&gt;2008&lt;/Year&gt;&lt;RecNum&gt;54&lt;/RecNum&gt;&lt;DisplayText&gt;[54]&lt;/DisplayText&gt;&lt;record&gt;&lt;rec-number&gt;54&lt;/rec-number&gt;&lt;foreign-keys&gt;&lt;key app="EN" db-id="ew0r25e5ieawfueddv3pf0sbaxx0fsraa9ft" timestamp="1677685184"&gt;54&lt;/key&gt;&lt;/foreign-keys&gt;&lt;ref-type name="Journal Article"&gt;17&lt;/ref-type&gt;&lt;contributors&gt;&lt;authors&gt;&lt;author&gt;Eknoyan, G.&lt;/author&gt;&lt;/authors&gt;&lt;/contributors&gt;&lt;auth-address&gt;Renal Section, Department of Medicine, Baylor College of Medicine, Houston, TX 77030, USA. geknoyan@bcm.edu&lt;/auth-address&gt;&lt;titles&gt;&lt;title&gt;Adolphe Quetelet (1796-1874)--the average man and indices of obesity&lt;/title&gt;&lt;secondary-title&gt;Nephrol Dial Transplant&lt;/secondary-title&gt;&lt;/titles&gt;&lt;periodical&gt;&lt;full-title&gt;Nephrol Dial Transplant&lt;/full-title&gt;&lt;/periodical&gt;&lt;pages&gt;47-51&lt;/pages&gt;&lt;volume&gt;23&lt;/volume&gt;&lt;number&gt;1&lt;/number&gt;&lt;edition&gt;20070922&lt;/edition&gt;&lt;keywords&gt;&lt;keyword&gt;Belgium&lt;/keyword&gt;&lt;keyword&gt;*Body Mass Index&lt;/keyword&gt;&lt;keyword&gt;History, 19th Century&lt;/keyword&gt;&lt;keyword&gt;Obesity/classification/history&lt;/keyword&gt;&lt;keyword&gt;Philately&lt;/keyword&gt;&lt;keyword&gt;Reference Values&lt;/keyword&gt;&lt;/keywords&gt;&lt;dates&gt;&lt;year&gt;2008&lt;/year&gt;&lt;pub-dates&gt;&lt;date&gt;Jan&lt;/date&gt;&lt;/pub-dates&gt;&lt;/dates&gt;&lt;isbn&gt;0931-0509 (Print)&amp;#xD;0931-0509&lt;/isbn&gt;&lt;accession-num&gt;17890752&lt;/accession-num&gt;&lt;urls&gt;&lt;/urls&gt;&lt;electronic-resource-num&gt;10.1093/ndt/gfm517&lt;/electronic-resource-num&gt;&lt;remote-database-provider&gt;NLM&lt;/remote-database-provider&gt;&lt;language&gt;eng&lt;/language&gt;&lt;/record&gt;&lt;/Cite&gt;&lt;/EndNote&gt;</w:instrText>
      </w:r>
      <w:r w:rsidR="006A3693">
        <w:fldChar w:fldCharType="separate"/>
      </w:r>
      <w:r w:rsidR="00951039">
        <w:rPr>
          <w:noProof/>
        </w:rPr>
        <w:t>[54]</w:t>
      </w:r>
      <w:r w:rsidR="006A3693">
        <w:fldChar w:fldCharType="end"/>
      </w:r>
      <w:r w:rsidR="00A04469">
        <w:t>.</w:t>
      </w:r>
    </w:p>
    <w:p w14:paraId="2EA86000" w14:textId="6F3A1730" w:rsidR="001B303A" w:rsidRDefault="001B303A" w:rsidP="0020306C">
      <w:r>
        <w:t>Chỉ số khối cơ thể của một người tính bằng cân nặng của người đó (k</w:t>
      </w:r>
      <w:r w:rsidR="006A3693">
        <w:t>ilo</w:t>
      </w:r>
      <w:r>
        <w:t>g</w:t>
      </w:r>
      <w:r w:rsidR="006A3693">
        <w:t>ram</w:t>
      </w:r>
      <w:r>
        <w:t>) chia cho bình phương chiều cao (tính bằng m</w:t>
      </w:r>
      <w:r w:rsidR="00B118B7">
        <w:t>é</w:t>
      </w:r>
      <w:r>
        <w:t xml:space="preserve">t). Có thể tính theo công thức </w:t>
      </w:r>
      <w:r w:rsidR="006A3693">
        <w:t xml:space="preserve">của </w:t>
      </w:r>
      <w:r>
        <w:t>định ng</w:t>
      </w:r>
      <w:r w:rsidR="006A3693">
        <w:t>hĩa</w:t>
      </w:r>
      <w:r>
        <w:t xml:space="preserve"> hoặc theo những bảng tiêu chuẩn</w:t>
      </w:r>
      <w:r w:rsidR="00485A48">
        <w:t xml:space="preserve"> </w:t>
      </w:r>
      <w:r w:rsidR="008E0E68">
        <w:fldChar w:fldCharType="begin"/>
      </w:r>
      <w:r w:rsidR="00951039">
        <w:instrText xml:space="preserve"> ADDIN EN.CITE &lt;EndNote&gt;&lt;Cite&gt;&lt;Author&gt;Keys&lt;/Author&gt;&lt;Year&gt;2014&lt;/Year&gt;&lt;RecNum&gt;55&lt;/RecNum&gt;&lt;DisplayText&gt;[55]&lt;/DisplayText&gt;&lt;record&gt;&lt;rec-number&gt;55&lt;/rec-number&gt;&lt;foreign-keys&gt;&lt;key app="EN" db-id="ew0r25e5ieawfueddv3pf0sbaxx0fsraa9ft" timestamp="1677685184"&gt;55&lt;/key&gt;&lt;/foreign-keys&gt;&lt;ref-type name="Journal Article"&gt;17&lt;/ref-type&gt;&lt;contributors&gt;&lt;authors&gt;&lt;author&gt;Keys, A.&lt;/author&gt;&lt;author&gt;Fidanza, F.&lt;/author&gt;&lt;author&gt;Karvonen, M. J.&lt;/author&gt;&lt;author&gt;Kimura, N.&lt;/author&gt;&lt;author&gt;Taylor, H. L.&lt;/author&gt;&lt;/authors&gt;&lt;/contributors&gt;&lt;auth-address&gt;Director, Laboratory of Physiological Hygiene, University of Minnesota School of Public Health, Professor, Institute of Food and Nutrition Science, University of Perugia, Italy, Director, Institute of Occupational Health, Helsinki, Finland, Director, Institute of Cardiovascular Research, University of Kurume, Japan and Professor, Laboratory of Physiological Hygiene, University of Minnesota School of Public Health.&lt;/auth-address&gt;&lt;titles&gt;&lt;title&gt;Indices of relative weight and obesity&lt;/title&gt;&lt;secondary-title&gt;Int J Epidemiol&lt;/secondary-title&gt;&lt;/titles&gt;&lt;periodical&gt;&lt;full-title&gt;Int J Epidemiol&lt;/full-title&gt;&lt;/periodical&gt;&lt;pages&gt;655-65&lt;/pages&gt;&lt;volume&gt;43&lt;/volume&gt;&lt;number&gt;3&lt;/number&gt;&lt;edition&gt;20140401&lt;/edition&gt;&lt;dates&gt;&lt;year&gt;2014&lt;/year&gt;&lt;pub-dates&gt;&lt;date&gt;Jun&lt;/date&gt;&lt;/pub-dates&gt;&lt;/dates&gt;&lt;isbn&gt;0300-5771&lt;/isbn&gt;&lt;accession-num&gt;24691951&lt;/accession-num&gt;&lt;urls&gt;&lt;/urls&gt;&lt;electronic-resource-num&gt;10.1093/ije/dyu058&lt;/electronic-resource-num&gt;&lt;remote-database-provider&gt;NLM&lt;/remote-database-provider&gt;&lt;language&gt;eng&lt;/language&gt;&lt;/record&gt;&lt;/Cite&gt;&lt;/EndNote&gt;</w:instrText>
      </w:r>
      <w:r w:rsidR="008E0E68">
        <w:fldChar w:fldCharType="separate"/>
      </w:r>
      <w:r w:rsidR="00951039">
        <w:rPr>
          <w:noProof/>
        </w:rPr>
        <w:t>[55]</w:t>
      </w:r>
      <w:r w:rsidR="008E0E68">
        <w:fldChar w:fldCharType="end"/>
      </w:r>
      <w:r w:rsidR="00F23718">
        <w:t>.</w:t>
      </w:r>
    </w:p>
    <w:p w14:paraId="4FC9AD4B" w14:textId="3C6197E1" w:rsidR="00F23718" w:rsidRPr="00F23718" w:rsidRDefault="00F23718" w:rsidP="00C23165">
      <m:oMathPara>
        <m:oMath>
          <m:r>
            <w:rPr>
              <w:rFonts w:ascii="Cambria Math" w:hAnsi="Cambria Math"/>
            </w:rPr>
            <m:t>BMI</m:t>
          </m:r>
          <m:r>
            <m:rPr>
              <m:sty m:val="p"/>
            </m:rPr>
            <w:rPr>
              <w:rFonts w:ascii="Cambria Math" w:hAnsi="Cambria Math"/>
            </w:rPr>
            <m:t>=</m:t>
          </m:r>
          <m:f>
            <m:fPr>
              <m:ctrlPr>
                <w:rPr>
                  <w:rFonts w:ascii="Cambria Math" w:hAnsi="Cambria Math"/>
                </w:rPr>
              </m:ctrlPr>
            </m:fPr>
            <m:num>
              <m:r>
                <w:rPr>
                  <w:rFonts w:ascii="Cambria Math" w:hAnsi="Cambria Math"/>
                </w:rPr>
                <m:t>W</m:t>
              </m:r>
            </m:num>
            <m:den>
              <m:sSup>
                <m:sSupPr>
                  <m:ctrlPr>
                    <w:rPr>
                      <w:rFonts w:ascii="Cambria Math" w:hAnsi="Cambria Math"/>
                    </w:rPr>
                  </m:ctrlPr>
                </m:sSupPr>
                <m:e>
                  <m:r>
                    <w:rPr>
                      <w:rFonts w:ascii="Cambria Math" w:hAnsi="Cambria Math"/>
                    </w:rPr>
                    <m:t>H</m:t>
                  </m:r>
                </m:e>
                <m:sup>
                  <m:r>
                    <m:rPr>
                      <m:sty m:val="p"/>
                    </m:rPr>
                    <w:rPr>
                      <w:rFonts w:ascii="Cambria Math" w:hAnsi="Cambria Math"/>
                    </w:rPr>
                    <m:t>2</m:t>
                  </m:r>
                </m:sup>
              </m:sSup>
            </m:den>
          </m:f>
        </m:oMath>
      </m:oMathPara>
    </w:p>
    <w:p w14:paraId="0709FE2D" w14:textId="77777777" w:rsidR="00F23718" w:rsidRPr="00F23718" w:rsidRDefault="00F23718" w:rsidP="00C23165">
      <w:r w:rsidRPr="00F23718">
        <w:t>Trong đó:</w:t>
      </w:r>
    </w:p>
    <w:p w14:paraId="2568B55A" w14:textId="3A86AF84" w:rsidR="00F23718" w:rsidRPr="00F23718" w:rsidRDefault="00F23718" w:rsidP="00C23165">
      <w:r w:rsidRPr="00F23718">
        <w:t>BMI: chỉ số kh</w:t>
      </w:r>
      <w:r w:rsidR="00644474">
        <w:t>ố</w:t>
      </w:r>
      <w:r w:rsidRPr="00F23718">
        <w:t>i cơ thể (kg</w:t>
      </w:r>
      <w:r>
        <w:t>/m</w:t>
      </w:r>
      <w:r>
        <w:rPr>
          <w:vertAlign w:val="superscript"/>
        </w:rPr>
        <w:t>2</w:t>
      </w:r>
      <w:r w:rsidRPr="00F23718">
        <w:t>)</w:t>
      </w:r>
    </w:p>
    <w:p w14:paraId="3D020F98" w14:textId="3D930FEE" w:rsidR="00F23718" w:rsidRPr="00F23718" w:rsidRDefault="00F23718" w:rsidP="00C23165">
      <w:r w:rsidRPr="00F23718">
        <w:t xml:space="preserve">W: </w:t>
      </w:r>
      <w:r w:rsidR="008E0E68">
        <w:t>c</w:t>
      </w:r>
      <w:r w:rsidRPr="00F23718">
        <w:t>ân nặng (kg)</w:t>
      </w:r>
    </w:p>
    <w:p w14:paraId="131D0227" w14:textId="4C5B4550" w:rsidR="00F23718" w:rsidRPr="00F23718" w:rsidRDefault="00F23718" w:rsidP="00C23165">
      <w:r w:rsidRPr="00F23718">
        <w:t xml:space="preserve">H: </w:t>
      </w:r>
      <w:r w:rsidR="008E0E68">
        <w:t>c</w:t>
      </w:r>
      <w:r w:rsidRPr="00F23718">
        <w:t>hiều cao (m)</w:t>
      </w:r>
    </w:p>
    <w:p w14:paraId="20C76113" w14:textId="3DFFD9D8" w:rsidR="008E0E68" w:rsidRDefault="008E0E68" w:rsidP="00C23165">
      <w:r w:rsidRPr="008E0E68">
        <w:t xml:space="preserve">Các phân loại BMI đang được </w:t>
      </w:r>
      <w:r>
        <w:rPr>
          <w:shd w:val="clear" w:color="auto" w:fill="FFFFFF"/>
        </w:rPr>
        <w:t>The National Institute of Health</w:t>
      </w:r>
      <w:r w:rsidRPr="008E0E68">
        <w:t xml:space="preserve"> </w:t>
      </w:r>
      <w:r>
        <w:t>(</w:t>
      </w:r>
      <w:r w:rsidRPr="008E0E68">
        <w:t>NIH</w:t>
      </w:r>
      <w:r>
        <w:t>)</w:t>
      </w:r>
      <w:r w:rsidRPr="008E0E68">
        <w:t xml:space="preserve"> và </w:t>
      </w:r>
      <w:r>
        <w:t>TCYTTG</w:t>
      </w:r>
      <w:r w:rsidRPr="008E0E68">
        <w:t xml:space="preserve"> sử dụng cho </w:t>
      </w:r>
      <w:r w:rsidR="00041352">
        <w:t>người</w:t>
      </w:r>
      <w:r w:rsidRPr="008E0E68">
        <w:t xml:space="preserve"> Da trắng, Tây Ban Nha và Da đen. Các ngưỡng đánh </w:t>
      </w:r>
      <w:r w:rsidRPr="008E0E68">
        <w:lastRenderedPageBreak/>
        <w:t>giá thấp nguy cơ béo phì ở người dân châu Á và Nam Á, vì vậy việc phân loại có những thay đổi nhỏ. Số BMI và phân loại được liệt kê dưới đây</w:t>
      </w:r>
      <w:r w:rsidR="007127BD">
        <w:t xml:space="preserve"> </w:t>
      </w:r>
      <w:r w:rsidR="0010436F">
        <w:fldChar w:fldCharType="begin"/>
      </w:r>
      <w:r w:rsidR="00951039">
        <w:instrText xml:space="preserve"> ADDIN EN.CITE &lt;EndNote&gt;&lt;Cite&gt;&lt;Author&gt;Weir CB&lt;/Author&gt;&lt;Year&gt;2022&lt;/Year&gt;&lt;RecNum&gt;56&lt;/RecNum&gt;&lt;DisplayText&gt;[56]&lt;/DisplayText&gt;&lt;record&gt;&lt;rec-number&gt;56&lt;/rec-number&gt;&lt;foreign-keys&gt;&lt;key app="EN" db-id="ew0r25e5ieawfueddv3pf0sbaxx0fsraa9ft" timestamp="1677685184"&gt;56&lt;/key&gt;&lt;/foreign-keys&gt;&lt;ref-type name="Web Page"&gt;12&lt;/ref-type&gt;&lt;contributors&gt;&lt;authors&gt;&lt;author&gt;Weir CB, Jan A&lt;/author&gt;&lt;/authors&gt;&lt;/contributors&gt;&lt;titles&gt;&lt;title&gt;BMI Classification Percentile And Cut Off Points&lt;/title&gt;&lt;/titles&gt;&lt;dates&gt;&lt;year&gt;2022&lt;/year&gt;&lt;/dates&gt;&lt;urls&gt;&lt;related-urls&gt;&lt;url&gt;https://www.ncbi.nlm.nih.gov/books/NBK541070/&lt;/url&gt;&lt;/related-urls&gt;&lt;/urls&gt;&lt;/record&gt;&lt;/Cite&gt;&lt;/EndNote&gt;</w:instrText>
      </w:r>
      <w:r w:rsidR="0010436F">
        <w:fldChar w:fldCharType="separate"/>
      </w:r>
      <w:r w:rsidR="00951039">
        <w:rPr>
          <w:noProof/>
        </w:rPr>
        <w:t>[56]</w:t>
      </w:r>
      <w:r w:rsidR="0010436F">
        <w:fldChar w:fldCharType="end"/>
      </w:r>
      <w:r w:rsidR="00206AEC">
        <w:t>:</w:t>
      </w:r>
    </w:p>
    <w:tbl>
      <w:tblPr>
        <w:tblStyle w:val="TableGrid"/>
        <w:tblW w:w="0" w:type="auto"/>
        <w:tblInd w:w="0" w:type="dxa"/>
        <w:tblLook w:val="04A0" w:firstRow="1" w:lastRow="0" w:firstColumn="1" w:lastColumn="0" w:noHBand="0" w:noVBand="1"/>
      </w:tblPr>
      <w:tblGrid>
        <w:gridCol w:w="4555"/>
        <w:gridCol w:w="4556"/>
      </w:tblGrid>
      <w:tr w:rsidR="005F68FE" w14:paraId="2CB51CD7" w14:textId="77777777" w:rsidTr="005F68FE">
        <w:tc>
          <w:tcPr>
            <w:tcW w:w="4555" w:type="dxa"/>
          </w:tcPr>
          <w:p w14:paraId="479C45EA" w14:textId="339ED2ED" w:rsidR="005F68FE" w:rsidRPr="00F733BC" w:rsidRDefault="005F68FE" w:rsidP="00F733BC">
            <w:pPr>
              <w:ind w:hanging="30"/>
              <w:jc w:val="center"/>
              <w:rPr>
                <w:sz w:val="28"/>
                <w:szCs w:val="28"/>
              </w:rPr>
            </w:pPr>
            <w:r w:rsidRPr="00F733BC">
              <w:rPr>
                <w:sz w:val="28"/>
                <w:szCs w:val="28"/>
              </w:rPr>
              <w:t>BMI</w:t>
            </w:r>
          </w:p>
        </w:tc>
        <w:tc>
          <w:tcPr>
            <w:tcW w:w="4556" w:type="dxa"/>
          </w:tcPr>
          <w:p w14:paraId="513300DE" w14:textId="05E2C28C" w:rsidR="005F68FE" w:rsidRPr="00F733BC" w:rsidRDefault="005F68FE" w:rsidP="00F733BC">
            <w:pPr>
              <w:ind w:hanging="30"/>
              <w:jc w:val="center"/>
              <w:rPr>
                <w:sz w:val="28"/>
                <w:szCs w:val="28"/>
              </w:rPr>
            </w:pPr>
            <w:r w:rsidRPr="00F733BC">
              <w:rPr>
                <w:sz w:val="28"/>
                <w:szCs w:val="28"/>
              </w:rPr>
              <w:t>Phân loại</w:t>
            </w:r>
          </w:p>
        </w:tc>
      </w:tr>
      <w:tr w:rsidR="005F68FE" w14:paraId="6A009794" w14:textId="77777777" w:rsidTr="005F68FE">
        <w:tc>
          <w:tcPr>
            <w:tcW w:w="4555" w:type="dxa"/>
          </w:tcPr>
          <w:p w14:paraId="3B2035EE" w14:textId="5254EA76" w:rsidR="005F68FE" w:rsidRPr="00F733BC" w:rsidRDefault="00C45B8C" w:rsidP="00F733BC">
            <w:pPr>
              <w:ind w:hanging="30"/>
              <w:rPr>
                <w:sz w:val="28"/>
                <w:szCs w:val="28"/>
              </w:rPr>
            </w:pPr>
            <w:r w:rsidRPr="00F733BC">
              <w:rPr>
                <w:sz w:val="28"/>
                <w:szCs w:val="28"/>
              </w:rPr>
              <w:t>BMI dưới 16,5 kg/m</w:t>
            </w:r>
            <w:r w:rsidRPr="00F733BC">
              <w:rPr>
                <w:sz w:val="28"/>
                <w:szCs w:val="28"/>
                <w:vertAlign w:val="superscript"/>
              </w:rPr>
              <w:t>2</w:t>
            </w:r>
          </w:p>
        </w:tc>
        <w:tc>
          <w:tcPr>
            <w:tcW w:w="4556" w:type="dxa"/>
          </w:tcPr>
          <w:p w14:paraId="5DC1AC6C" w14:textId="7B0BD7A9" w:rsidR="005F68FE" w:rsidRPr="00F733BC" w:rsidRDefault="00C45B8C" w:rsidP="00F733BC">
            <w:pPr>
              <w:ind w:hanging="30"/>
              <w:rPr>
                <w:sz w:val="28"/>
                <w:szCs w:val="28"/>
              </w:rPr>
            </w:pPr>
            <w:r w:rsidRPr="00F733BC">
              <w:rPr>
                <w:sz w:val="28"/>
                <w:szCs w:val="28"/>
              </w:rPr>
              <w:t>Thiếu cân nặng</w:t>
            </w:r>
          </w:p>
        </w:tc>
      </w:tr>
      <w:tr w:rsidR="005F68FE" w14:paraId="11710F0F" w14:textId="77777777" w:rsidTr="005F68FE">
        <w:tc>
          <w:tcPr>
            <w:tcW w:w="4555" w:type="dxa"/>
          </w:tcPr>
          <w:p w14:paraId="33C3FBA2" w14:textId="5E6D53FD" w:rsidR="005F68FE" w:rsidRPr="00F733BC" w:rsidRDefault="00C45B8C" w:rsidP="00F733BC">
            <w:pPr>
              <w:ind w:hanging="30"/>
              <w:rPr>
                <w:sz w:val="28"/>
                <w:szCs w:val="28"/>
              </w:rPr>
            </w:pPr>
            <w:r w:rsidRPr="00F733BC">
              <w:rPr>
                <w:sz w:val="28"/>
                <w:szCs w:val="28"/>
              </w:rPr>
              <w:t>BMI dưới 18,5 kg/m</w:t>
            </w:r>
            <w:r w:rsidRPr="00F733BC">
              <w:rPr>
                <w:sz w:val="28"/>
                <w:szCs w:val="28"/>
                <w:vertAlign w:val="superscript"/>
              </w:rPr>
              <w:t>2</w:t>
            </w:r>
          </w:p>
        </w:tc>
        <w:tc>
          <w:tcPr>
            <w:tcW w:w="4556" w:type="dxa"/>
          </w:tcPr>
          <w:p w14:paraId="00993ACA" w14:textId="5F40E152" w:rsidR="005F68FE" w:rsidRPr="00F733BC" w:rsidRDefault="00C45B8C" w:rsidP="00F733BC">
            <w:pPr>
              <w:ind w:hanging="30"/>
              <w:rPr>
                <w:sz w:val="28"/>
                <w:szCs w:val="28"/>
              </w:rPr>
            </w:pPr>
            <w:r w:rsidRPr="00F733BC">
              <w:rPr>
                <w:sz w:val="28"/>
                <w:szCs w:val="28"/>
              </w:rPr>
              <w:t>Thiếu cân</w:t>
            </w:r>
          </w:p>
        </w:tc>
      </w:tr>
      <w:tr w:rsidR="005F68FE" w14:paraId="7B9D196F" w14:textId="77777777" w:rsidTr="005F68FE">
        <w:tc>
          <w:tcPr>
            <w:tcW w:w="4555" w:type="dxa"/>
          </w:tcPr>
          <w:p w14:paraId="395B645A" w14:textId="69444811" w:rsidR="005F68FE" w:rsidRPr="00F733BC" w:rsidRDefault="00C45B8C" w:rsidP="00F733BC">
            <w:pPr>
              <w:ind w:hanging="30"/>
              <w:rPr>
                <w:sz w:val="28"/>
                <w:szCs w:val="28"/>
              </w:rPr>
            </w:pPr>
            <w:r w:rsidRPr="00F733BC">
              <w:rPr>
                <w:sz w:val="28"/>
                <w:szCs w:val="28"/>
              </w:rPr>
              <w:t>BMI lớn hơn hoặc bằng 18,5 đến 24,9 kg/m</w:t>
            </w:r>
            <w:r w:rsidRPr="00F733BC">
              <w:rPr>
                <w:sz w:val="28"/>
                <w:szCs w:val="28"/>
                <w:vertAlign w:val="superscript"/>
              </w:rPr>
              <w:t>2</w:t>
            </w:r>
          </w:p>
        </w:tc>
        <w:tc>
          <w:tcPr>
            <w:tcW w:w="4556" w:type="dxa"/>
          </w:tcPr>
          <w:p w14:paraId="0225B4FE" w14:textId="42686AE5" w:rsidR="005F68FE" w:rsidRPr="00F733BC" w:rsidRDefault="00C45B8C" w:rsidP="00F733BC">
            <w:pPr>
              <w:ind w:hanging="30"/>
              <w:rPr>
                <w:sz w:val="28"/>
                <w:szCs w:val="28"/>
              </w:rPr>
            </w:pPr>
            <w:r w:rsidRPr="00F733BC">
              <w:rPr>
                <w:sz w:val="28"/>
                <w:szCs w:val="28"/>
              </w:rPr>
              <w:t>Cân nặng bình thường</w:t>
            </w:r>
          </w:p>
        </w:tc>
      </w:tr>
      <w:tr w:rsidR="005F68FE" w14:paraId="580FA3EB" w14:textId="77777777" w:rsidTr="005F68FE">
        <w:tc>
          <w:tcPr>
            <w:tcW w:w="4555" w:type="dxa"/>
          </w:tcPr>
          <w:p w14:paraId="54E5BB20" w14:textId="36C1B113" w:rsidR="005F68FE" w:rsidRPr="00F733BC" w:rsidRDefault="00C45B8C" w:rsidP="00F733BC">
            <w:pPr>
              <w:ind w:hanging="30"/>
              <w:rPr>
                <w:sz w:val="28"/>
                <w:szCs w:val="28"/>
              </w:rPr>
            </w:pPr>
            <w:r w:rsidRPr="00F733BC">
              <w:rPr>
                <w:sz w:val="28"/>
                <w:szCs w:val="28"/>
              </w:rPr>
              <w:t>BMI lớn hơn hoặc bằng 25 đến 29,9 kg/m</w:t>
            </w:r>
            <w:r w:rsidRPr="00F733BC">
              <w:rPr>
                <w:sz w:val="28"/>
                <w:szCs w:val="28"/>
                <w:vertAlign w:val="superscript"/>
              </w:rPr>
              <w:t>2</w:t>
            </w:r>
          </w:p>
        </w:tc>
        <w:tc>
          <w:tcPr>
            <w:tcW w:w="4556" w:type="dxa"/>
          </w:tcPr>
          <w:p w14:paraId="0C489883" w14:textId="50B714BC" w:rsidR="005F68FE" w:rsidRPr="00F733BC" w:rsidRDefault="00C45B8C" w:rsidP="00F733BC">
            <w:pPr>
              <w:ind w:hanging="30"/>
              <w:rPr>
                <w:sz w:val="28"/>
                <w:szCs w:val="28"/>
              </w:rPr>
            </w:pPr>
            <w:r w:rsidRPr="00F733BC">
              <w:rPr>
                <w:sz w:val="28"/>
                <w:szCs w:val="28"/>
              </w:rPr>
              <w:t>Thừa cân</w:t>
            </w:r>
          </w:p>
        </w:tc>
      </w:tr>
      <w:tr w:rsidR="00C45B8C" w14:paraId="63CCB6C5" w14:textId="77777777" w:rsidTr="005F68FE">
        <w:tc>
          <w:tcPr>
            <w:tcW w:w="4555" w:type="dxa"/>
          </w:tcPr>
          <w:p w14:paraId="7D742BE7" w14:textId="7AEA8C27" w:rsidR="00C45B8C" w:rsidRPr="00F733BC" w:rsidRDefault="00C45B8C" w:rsidP="00F733BC">
            <w:pPr>
              <w:ind w:hanging="30"/>
              <w:rPr>
                <w:sz w:val="28"/>
                <w:szCs w:val="28"/>
              </w:rPr>
            </w:pPr>
            <w:r w:rsidRPr="00F733BC">
              <w:rPr>
                <w:sz w:val="28"/>
                <w:szCs w:val="28"/>
              </w:rPr>
              <w:t>BMI 30 đến 34,9 kg/m</w:t>
            </w:r>
            <w:r w:rsidRPr="00F733BC">
              <w:rPr>
                <w:sz w:val="28"/>
                <w:szCs w:val="28"/>
                <w:vertAlign w:val="superscript"/>
              </w:rPr>
              <w:t>2</w:t>
            </w:r>
          </w:p>
        </w:tc>
        <w:tc>
          <w:tcPr>
            <w:tcW w:w="4556" w:type="dxa"/>
          </w:tcPr>
          <w:p w14:paraId="6CC52FEE" w14:textId="3F77970E" w:rsidR="00C45B8C" w:rsidRPr="00F733BC" w:rsidRDefault="00C45B8C" w:rsidP="00F733BC">
            <w:pPr>
              <w:ind w:hanging="30"/>
              <w:rPr>
                <w:sz w:val="28"/>
                <w:szCs w:val="28"/>
              </w:rPr>
            </w:pPr>
            <w:r w:rsidRPr="00F733BC">
              <w:rPr>
                <w:sz w:val="28"/>
                <w:szCs w:val="28"/>
              </w:rPr>
              <w:t>Béo phì độ I</w:t>
            </w:r>
          </w:p>
        </w:tc>
      </w:tr>
      <w:tr w:rsidR="00C45B8C" w14:paraId="70512DEA" w14:textId="77777777" w:rsidTr="005F68FE">
        <w:tc>
          <w:tcPr>
            <w:tcW w:w="4555" w:type="dxa"/>
          </w:tcPr>
          <w:p w14:paraId="458A6384" w14:textId="47603852" w:rsidR="00C45B8C" w:rsidRPr="00F733BC" w:rsidRDefault="00C45B8C" w:rsidP="00F733BC">
            <w:pPr>
              <w:ind w:hanging="30"/>
              <w:rPr>
                <w:sz w:val="28"/>
                <w:szCs w:val="28"/>
              </w:rPr>
            </w:pPr>
            <w:r w:rsidRPr="00F733BC">
              <w:rPr>
                <w:sz w:val="28"/>
                <w:szCs w:val="28"/>
              </w:rPr>
              <w:t>BMI 35 đến kg/m</w:t>
            </w:r>
            <w:r w:rsidRPr="00F733BC">
              <w:rPr>
                <w:sz w:val="28"/>
                <w:szCs w:val="28"/>
                <w:vertAlign w:val="superscript"/>
              </w:rPr>
              <w:t>2</w:t>
            </w:r>
          </w:p>
        </w:tc>
        <w:tc>
          <w:tcPr>
            <w:tcW w:w="4556" w:type="dxa"/>
          </w:tcPr>
          <w:p w14:paraId="69189D23" w14:textId="4C2D3A6D" w:rsidR="00C45B8C" w:rsidRPr="00F733BC" w:rsidRDefault="00C45B8C" w:rsidP="00F733BC">
            <w:pPr>
              <w:ind w:hanging="30"/>
              <w:rPr>
                <w:sz w:val="28"/>
                <w:szCs w:val="28"/>
              </w:rPr>
            </w:pPr>
            <w:r w:rsidRPr="00F733BC">
              <w:rPr>
                <w:sz w:val="28"/>
                <w:szCs w:val="28"/>
              </w:rPr>
              <w:t>Béo phì độ II</w:t>
            </w:r>
          </w:p>
        </w:tc>
      </w:tr>
      <w:tr w:rsidR="00C45B8C" w14:paraId="651C271F" w14:textId="77777777" w:rsidTr="005F68FE">
        <w:tc>
          <w:tcPr>
            <w:tcW w:w="4555" w:type="dxa"/>
          </w:tcPr>
          <w:p w14:paraId="5A3664C6" w14:textId="5DFF2A11" w:rsidR="00C45B8C" w:rsidRPr="00F733BC" w:rsidRDefault="00C45B8C" w:rsidP="00F733BC">
            <w:pPr>
              <w:ind w:hanging="30"/>
              <w:rPr>
                <w:sz w:val="28"/>
                <w:szCs w:val="28"/>
              </w:rPr>
            </w:pPr>
            <w:r w:rsidRPr="00F733BC">
              <w:rPr>
                <w:sz w:val="28"/>
                <w:szCs w:val="28"/>
              </w:rPr>
              <w:t>BMI lớn hơn hoặc bằng 40 kg/m</w:t>
            </w:r>
            <w:r w:rsidRPr="00F733BC">
              <w:rPr>
                <w:sz w:val="28"/>
                <w:szCs w:val="28"/>
                <w:vertAlign w:val="superscript"/>
              </w:rPr>
              <w:t>2</w:t>
            </w:r>
            <w:r w:rsidRPr="00F733BC">
              <w:rPr>
                <w:sz w:val="28"/>
                <w:szCs w:val="28"/>
              </w:rPr>
              <w:t xml:space="preserve"> (còn được gọi là béo phì nghiêm trọng, cực độ hoặc nặng)</w:t>
            </w:r>
          </w:p>
        </w:tc>
        <w:tc>
          <w:tcPr>
            <w:tcW w:w="4556" w:type="dxa"/>
          </w:tcPr>
          <w:p w14:paraId="73C4EF45" w14:textId="4AB32C5A" w:rsidR="00C45B8C" w:rsidRPr="00F733BC" w:rsidRDefault="00C45B8C" w:rsidP="00F733BC">
            <w:pPr>
              <w:ind w:hanging="30"/>
              <w:rPr>
                <w:sz w:val="28"/>
                <w:szCs w:val="28"/>
              </w:rPr>
            </w:pPr>
            <w:r w:rsidRPr="00F733BC">
              <w:rPr>
                <w:sz w:val="28"/>
                <w:szCs w:val="28"/>
              </w:rPr>
              <w:t>Béo phì độ III</w:t>
            </w:r>
          </w:p>
        </w:tc>
      </w:tr>
      <w:tr w:rsidR="00A43DB3" w14:paraId="02EF6CF3" w14:textId="77777777" w:rsidTr="00FD3472">
        <w:tc>
          <w:tcPr>
            <w:tcW w:w="9111" w:type="dxa"/>
            <w:gridSpan w:val="2"/>
          </w:tcPr>
          <w:p w14:paraId="245C45D3" w14:textId="1F210A4E" w:rsidR="00A43DB3" w:rsidRPr="00A43DB3" w:rsidRDefault="00A43DB3" w:rsidP="00F733BC">
            <w:pPr>
              <w:ind w:hanging="30"/>
              <w:rPr>
                <w:sz w:val="28"/>
                <w:szCs w:val="28"/>
              </w:rPr>
            </w:pPr>
            <w:r w:rsidRPr="00A43DB3">
              <w:rPr>
                <w:sz w:val="28"/>
                <w:szCs w:val="28"/>
              </w:rPr>
              <w:t>Dân cư châu Á và Nam Á</w:t>
            </w:r>
          </w:p>
        </w:tc>
      </w:tr>
      <w:tr w:rsidR="00A43DB3" w14:paraId="6DFA2FBB" w14:textId="77777777" w:rsidTr="005F68FE">
        <w:tc>
          <w:tcPr>
            <w:tcW w:w="4555" w:type="dxa"/>
          </w:tcPr>
          <w:p w14:paraId="5A8C14CF" w14:textId="2B22D254" w:rsidR="00A43DB3" w:rsidRPr="00A43DB3" w:rsidRDefault="00A43DB3" w:rsidP="00F733BC">
            <w:pPr>
              <w:ind w:hanging="30"/>
              <w:rPr>
                <w:sz w:val="28"/>
                <w:szCs w:val="28"/>
              </w:rPr>
            </w:pPr>
            <w:r w:rsidRPr="00A43DB3">
              <w:rPr>
                <w:sz w:val="28"/>
                <w:szCs w:val="28"/>
              </w:rPr>
              <w:t>BMI từ 23 đến 24,9 kg/m</w:t>
            </w:r>
            <w:r w:rsidRPr="00A43DB3">
              <w:rPr>
                <w:sz w:val="28"/>
                <w:szCs w:val="28"/>
                <w:vertAlign w:val="superscript"/>
              </w:rPr>
              <w:t>2</w:t>
            </w:r>
          </w:p>
        </w:tc>
        <w:tc>
          <w:tcPr>
            <w:tcW w:w="4556" w:type="dxa"/>
          </w:tcPr>
          <w:p w14:paraId="4B073146" w14:textId="7FA9ACEF" w:rsidR="00A43DB3" w:rsidRPr="00A43DB3" w:rsidRDefault="00A43DB3" w:rsidP="00F733BC">
            <w:pPr>
              <w:ind w:hanging="30"/>
              <w:rPr>
                <w:sz w:val="28"/>
                <w:szCs w:val="28"/>
              </w:rPr>
            </w:pPr>
            <w:r>
              <w:rPr>
                <w:sz w:val="28"/>
                <w:szCs w:val="28"/>
              </w:rPr>
              <w:t>T</w:t>
            </w:r>
            <w:r w:rsidRPr="00A43DB3">
              <w:rPr>
                <w:sz w:val="28"/>
                <w:szCs w:val="28"/>
              </w:rPr>
              <w:t>hừa cân</w:t>
            </w:r>
          </w:p>
        </w:tc>
      </w:tr>
      <w:tr w:rsidR="00A43DB3" w14:paraId="54E281C6" w14:textId="77777777" w:rsidTr="005F68FE">
        <w:tc>
          <w:tcPr>
            <w:tcW w:w="4555" w:type="dxa"/>
          </w:tcPr>
          <w:p w14:paraId="01E3A7D9" w14:textId="748D89F7" w:rsidR="00A43DB3" w:rsidRPr="00A43DB3" w:rsidRDefault="00A43DB3" w:rsidP="00F733BC">
            <w:pPr>
              <w:ind w:hanging="30"/>
              <w:rPr>
                <w:sz w:val="28"/>
                <w:szCs w:val="28"/>
              </w:rPr>
            </w:pPr>
            <w:r w:rsidRPr="00A43DB3">
              <w:rPr>
                <w:sz w:val="28"/>
                <w:szCs w:val="28"/>
              </w:rPr>
              <w:t>BMI lớn hơn 25 kg/m</w:t>
            </w:r>
            <w:r w:rsidRPr="00A43DB3">
              <w:rPr>
                <w:sz w:val="28"/>
                <w:szCs w:val="28"/>
                <w:vertAlign w:val="superscript"/>
              </w:rPr>
              <w:t>2</w:t>
            </w:r>
          </w:p>
        </w:tc>
        <w:tc>
          <w:tcPr>
            <w:tcW w:w="4556" w:type="dxa"/>
          </w:tcPr>
          <w:p w14:paraId="15AACF61" w14:textId="0D3DABBA" w:rsidR="00A43DB3" w:rsidRPr="00A43DB3" w:rsidRDefault="00A43DB3" w:rsidP="00F733BC">
            <w:pPr>
              <w:ind w:hanging="30"/>
              <w:rPr>
                <w:sz w:val="28"/>
                <w:szCs w:val="28"/>
              </w:rPr>
            </w:pPr>
            <w:r>
              <w:rPr>
                <w:sz w:val="28"/>
                <w:szCs w:val="28"/>
              </w:rPr>
              <w:t>B</w:t>
            </w:r>
            <w:r w:rsidRPr="00A43DB3">
              <w:rPr>
                <w:sz w:val="28"/>
                <w:szCs w:val="28"/>
              </w:rPr>
              <w:t>éo phì</w:t>
            </w:r>
          </w:p>
        </w:tc>
      </w:tr>
    </w:tbl>
    <w:p w14:paraId="51F988B0" w14:textId="3AAF6614" w:rsidR="00F23718" w:rsidRPr="00F23718" w:rsidRDefault="00F23718" w:rsidP="00C23165">
      <w:r w:rsidRPr="00F23718">
        <w:t>Đánh giá TTDD bằng số đo nhân trắc</w:t>
      </w:r>
    </w:p>
    <w:p w14:paraId="70C554E2" w14:textId="76138838" w:rsidR="00EB2E18" w:rsidRDefault="0090107F" w:rsidP="00EB2E18">
      <w:r>
        <w:t>-</w:t>
      </w:r>
      <w:r w:rsidR="008C1C1E">
        <w:t xml:space="preserve"> </w:t>
      </w:r>
      <w:r w:rsidR="00EB2E18">
        <w:t xml:space="preserve">Khối lượng cơ thể, biểu hiện bằng cân nặng </w:t>
      </w:r>
    </w:p>
    <w:p w14:paraId="5D5646CE" w14:textId="362F779C" w:rsidR="00EB2E18" w:rsidRDefault="0090107F" w:rsidP="00EB2E18">
      <w:r>
        <w:t>-</w:t>
      </w:r>
      <w:r w:rsidR="008C1C1E">
        <w:t xml:space="preserve"> </w:t>
      </w:r>
      <w:r w:rsidR="00EB2E18">
        <w:t xml:space="preserve">Các kích thước về độ dài, đặc hiệu là chiều cao. </w:t>
      </w:r>
    </w:p>
    <w:p w14:paraId="756A8248" w14:textId="34E5ACB5" w:rsidR="00EB2E18" w:rsidRDefault="0090107F" w:rsidP="00EB2E18">
      <w:r>
        <w:t>-</w:t>
      </w:r>
      <w:r w:rsidR="008C1C1E">
        <w:t xml:space="preserve"> </w:t>
      </w:r>
      <w:r w:rsidR="00EB2E18">
        <w:t>Cấu trúc cơ thể và các dự trữ về năng lượng và protein, thông qua các mô mềm bề mặt: Lớp mỡ dưới da và cơ...</w:t>
      </w:r>
    </w:p>
    <w:p w14:paraId="325A7CA8" w14:textId="4FDBA8D6" w:rsidR="003E0B4E" w:rsidRDefault="00F23718" w:rsidP="00EB2E18">
      <w:r w:rsidRPr="00F23718">
        <w:t>C</w:t>
      </w:r>
      <w:r>
        <w:t>â</w:t>
      </w:r>
      <w:r w:rsidRPr="00F23718">
        <w:t xml:space="preserve">n </w:t>
      </w:r>
      <w:r w:rsidR="00EB2E18">
        <w:t>nặng</w:t>
      </w:r>
      <w:r w:rsidRPr="00F23718">
        <w:t xml:space="preserve"> cơ th</w:t>
      </w:r>
      <w:r>
        <w:t>ể</w:t>
      </w:r>
      <w:r w:rsidRPr="00F23718">
        <w:t>:</w:t>
      </w:r>
    </w:p>
    <w:p w14:paraId="44821F99" w14:textId="5BBB8DF7" w:rsidR="003E0B4E" w:rsidRPr="00065CB5" w:rsidRDefault="0090107F" w:rsidP="000A4CAF">
      <w:r>
        <w:t>-</w:t>
      </w:r>
      <w:r w:rsidR="00D45422">
        <w:t xml:space="preserve"> </w:t>
      </w:r>
      <w:r w:rsidR="003719D6">
        <w:t xml:space="preserve">Đó là số đo thường dùng nhất, cân nặng của một người trong ngày buổi sáng nhẹ hơn buổi chiều. Sau một buổi lao động nặng nhọc, cân nặng giảm đi rõ rệt do mất mồ hôi. Vì thế nên cân vào buổi sáng khi ngủ dậy, sau khi đã đi đại biểu tiện và chưa ăn uống gì. Nếu không, cân vào những giờ thống nhất trong điều kiện tương tự (trước bữa ăn, trước giờ lao động). Người được cân đứng giữa bàn cân, </w:t>
      </w:r>
      <w:r w:rsidR="003719D6">
        <w:lastRenderedPageBreak/>
        <w:t xml:space="preserve">không cử động, mắt nhìn thẳng, trọng lượng bổ đều cả hai chân. Cân đặt ở vị trí ổn định và bằng phẳng, chỉnh cân về vị trí cân bằng ở số 0. Hàng ngày phải kiểm tra cân </w:t>
      </w:r>
      <w:r w:rsidR="003C0C29">
        <w:t>2</w:t>
      </w:r>
      <w:r w:rsidR="003719D6">
        <w:t xml:space="preserve"> lần bằng cách dùng quả cân chuẩn (hoặc vật tương đương, ví dụ một can nước) để kiểm soát độ chính xác, độ nh</w:t>
      </w:r>
      <w:r w:rsidR="00633B0B">
        <w:t>ạ</w:t>
      </w:r>
      <w:r w:rsidR="003719D6">
        <w:t xml:space="preserve">y của cân. Cân nặng được ghi với 1 hoặc 2 số lẻ, thí dụ 11,2kg tùy theo loại cân có độ nhạy 100 hoặc 10g. </w:t>
      </w:r>
      <w:r w:rsidR="003E0B4E">
        <w:t>Tỷ lệ thay đổi trọng lượng cơ thể</w:t>
      </w:r>
      <w:r w:rsidR="00065CB5">
        <w:t>:</w:t>
      </w:r>
    </w:p>
    <w:p w14:paraId="5DEA6E11" w14:textId="39C78593" w:rsidR="009B4397" w:rsidRPr="00145EBA" w:rsidRDefault="00145EBA" w:rsidP="00C23165">
      <w:pPr>
        <w:rPr>
          <w:iCs/>
          <w:sz w:val="24"/>
          <w:szCs w:val="24"/>
        </w:rPr>
      </w:pPr>
      <m:oMathPara>
        <m:oMath>
          <m:r>
            <m:rPr>
              <m:sty m:val="p"/>
            </m:rPr>
            <w:rPr>
              <w:rFonts w:ascii="Cambria Math" w:hAnsi="Cambria Math"/>
              <w:sz w:val="24"/>
              <w:szCs w:val="24"/>
            </w:rPr>
            <m:t>Thay đổi (%)=</m:t>
          </m:r>
          <m:f>
            <m:fPr>
              <m:ctrlPr>
                <w:rPr>
                  <w:rFonts w:ascii="Cambria Math" w:hAnsi="Cambria Math"/>
                  <w:iCs/>
                  <w:sz w:val="24"/>
                  <w:szCs w:val="24"/>
                </w:rPr>
              </m:ctrlPr>
            </m:fPr>
            <m:num>
              <m:d>
                <m:dPr>
                  <m:begChr m:val="["/>
                  <m:endChr m:val="]"/>
                  <m:ctrlPr>
                    <w:rPr>
                      <w:rFonts w:ascii="Cambria Math" w:hAnsi="Cambria Math"/>
                      <w:iCs/>
                      <w:sz w:val="24"/>
                      <w:szCs w:val="24"/>
                    </w:rPr>
                  </m:ctrlPr>
                </m:dPr>
                <m:e>
                  <m:r>
                    <m:rPr>
                      <m:sty m:val="p"/>
                    </m:rPr>
                    <w:rPr>
                      <w:rFonts w:ascii="Cambria Math" w:hAnsi="Cambria Math"/>
                      <w:sz w:val="24"/>
                      <w:szCs w:val="24"/>
                    </w:rPr>
                    <m:t xml:space="preserve">Trọng lượng cơ trước đây </m:t>
                  </m:r>
                  <m:d>
                    <m:dPr>
                      <m:ctrlPr>
                        <w:rPr>
                          <w:rFonts w:ascii="Cambria Math" w:hAnsi="Cambria Math"/>
                          <w:iCs/>
                          <w:sz w:val="24"/>
                          <w:szCs w:val="24"/>
                        </w:rPr>
                      </m:ctrlPr>
                    </m:dPr>
                    <m:e>
                      <m:r>
                        <m:rPr>
                          <m:sty m:val="p"/>
                        </m:rPr>
                        <w:rPr>
                          <w:rFonts w:ascii="Cambria Math" w:hAnsi="Cambria Math"/>
                          <w:sz w:val="24"/>
                          <w:szCs w:val="24"/>
                        </w:rPr>
                        <m:t>kg</m:t>
                      </m:r>
                    </m:e>
                  </m:d>
                  <m:r>
                    <m:rPr>
                      <m:sty m:val="p"/>
                    </m:rPr>
                    <w:rPr>
                      <w:rFonts w:ascii="Cambria Math" w:hAnsi="Cambria Math"/>
                      <w:sz w:val="24"/>
                      <w:szCs w:val="24"/>
                    </w:rPr>
                    <m:t xml:space="preserve">-Trọng lượng hiện tại </m:t>
                  </m:r>
                  <m:d>
                    <m:dPr>
                      <m:ctrlPr>
                        <w:rPr>
                          <w:rFonts w:ascii="Cambria Math" w:hAnsi="Cambria Math"/>
                          <w:iCs/>
                          <w:sz w:val="24"/>
                          <w:szCs w:val="24"/>
                        </w:rPr>
                      </m:ctrlPr>
                    </m:dPr>
                    <m:e>
                      <m:r>
                        <m:rPr>
                          <m:sty m:val="p"/>
                        </m:rPr>
                        <w:rPr>
                          <w:rFonts w:ascii="Cambria Math" w:hAnsi="Cambria Math"/>
                          <w:sz w:val="24"/>
                          <w:szCs w:val="24"/>
                        </w:rPr>
                        <m:t>kg</m:t>
                      </m:r>
                    </m:e>
                  </m:d>
                </m:e>
              </m:d>
              <m:r>
                <m:rPr>
                  <m:sty m:val="p"/>
                </m:rPr>
                <w:rPr>
                  <w:rFonts w:ascii="Cambria Math" w:hAnsi="Cambria Math"/>
                  <w:sz w:val="24"/>
                  <w:szCs w:val="24"/>
                </w:rPr>
                <m:t>x100</m:t>
              </m:r>
            </m:num>
            <m:den>
              <m:r>
                <m:rPr>
                  <m:sty m:val="p"/>
                </m:rPr>
                <w:rPr>
                  <w:rFonts w:ascii="Cambria Math" w:hAnsi="Cambria Math"/>
                  <w:sz w:val="24"/>
                  <w:szCs w:val="24"/>
                </w:rPr>
                <m:t>Trọng lượng trước đây</m:t>
              </m:r>
            </m:den>
          </m:f>
        </m:oMath>
      </m:oMathPara>
    </w:p>
    <w:p w14:paraId="0514367E" w14:textId="132693B0" w:rsidR="003E0B4E" w:rsidRPr="00034E73" w:rsidRDefault="0090107F" w:rsidP="00C23165">
      <w:r>
        <w:t>-</w:t>
      </w:r>
      <w:r w:rsidR="00625E38">
        <w:t xml:space="preserve"> </w:t>
      </w:r>
      <w:r w:rsidR="003E0B4E">
        <w:t>Công thức n</w:t>
      </w:r>
      <w:r w:rsidR="001A2F26">
        <w:t>à</w:t>
      </w:r>
      <w:r w:rsidR="003E0B4E">
        <w:t>y được sử dụng để tính toán tỷ lệ trọng lượng cơ thể giảm đi hơn</w:t>
      </w:r>
      <w:r w:rsidR="009B4397">
        <w:t xml:space="preserve"> là</w:t>
      </w:r>
      <w:r w:rsidR="003E0B4E">
        <w:t xml:space="preserve"> t</w:t>
      </w:r>
      <w:r w:rsidR="00365B9D">
        <w:t>ỷ</w:t>
      </w:r>
      <w:r w:rsidR="003E0B4E">
        <w:t xml:space="preserve"> lệ tăng lên, bởi v</w:t>
      </w:r>
      <w:r w:rsidR="00617715">
        <w:t>ì</w:t>
      </w:r>
      <w:r w:rsidR="003E0B4E">
        <w:t xml:space="preserve"> t</w:t>
      </w:r>
      <w:r w:rsidR="00617715">
        <w:t>ỷ</w:t>
      </w:r>
      <w:r w:rsidR="003E0B4E">
        <w:t xml:space="preserve"> lệ giảm đi là một chỉ ti</w:t>
      </w:r>
      <w:r w:rsidR="005A33D7">
        <w:t>ê</w:t>
      </w:r>
      <w:r w:rsidR="003E0B4E">
        <w:t>u quan trọng để xác định nguy cơ</w:t>
      </w:r>
      <w:r w:rsidR="009B4397">
        <w:t xml:space="preserve"> </w:t>
      </w:r>
      <w:r w:rsidR="003E0B4E">
        <w:t xml:space="preserve">SDD của bệnh nhân. Khi sử dụng </w:t>
      </w:r>
      <w:r w:rsidR="00F42AD1">
        <w:t>“</w:t>
      </w:r>
      <w:r w:rsidR="003E0B4E">
        <w:t>tỷ lệ giảm c</w:t>
      </w:r>
      <w:r w:rsidR="00F42AD1">
        <w:t>ân” như là một thông số để can thiệp</w:t>
      </w:r>
      <w:r w:rsidR="009B4397">
        <w:t xml:space="preserve"> </w:t>
      </w:r>
      <w:r w:rsidR="00022858">
        <w:t>dinh dưỡng</w:t>
      </w:r>
      <w:r w:rsidR="003E0B4E">
        <w:t xml:space="preserve"> khi: bệnh nhân sụt cân không mong muốn &gt; 10% trong vòng 3 đến 6 th</w:t>
      </w:r>
      <w:r w:rsidR="00DE0A3C">
        <w:t>á</w:t>
      </w:r>
      <w:r w:rsidR="003E0B4E">
        <w:t>ng</w:t>
      </w:r>
      <w:r w:rsidR="009B4397">
        <w:t xml:space="preserve"> </w:t>
      </w:r>
      <w:r w:rsidR="003E0B4E">
        <w:t>hoặc bệnh nhân có BMI &lt; 18,5</w:t>
      </w:r>
      <w:r w:rsidR="002800E8">
        <w:t xml:space="preserve"> kg/m</w:t>
      </w:r>
      <w:r w:rsidR="002800E8">
        <w:rPr>
          <w:vertAlign w:val="superscript"/>
        </w:rPr>
        <w:t>2</w:t>
      </w:r>
      <w:r w:rsidR="003E0B4E">
        <w:t xml:space="preserve"> và có sụt cân không mong muốn &gt; 5% trong 3 đến 6</w:t>
      </w:r>
      <w:r w:rsidR="009B4397">
        <w:t xml:space="preserve"> </w:t>
      </w:r>
      <w:r w:rsidR="003E0B4E">
        <w:t>th</w:t>
      </w:r>
      <w:r w:rsidR="00B7611A">
        <w:t>á</w:t>
      </w:r>
      <w:r w:rsidR="003E0B4E">
        <w:t>ng. Quá tr</w:t>
      </w:r>
      <w:r w:rsidR="00B7611A">
        <w:t>ình</w:t>
      </w:r>
      <w:r w:rsidR="003E0B4E">
        <w:t xml:space="preserve"> cân đo và ph</w:t>
      </w:r>
      <w:r w:rsidR="0024548C">
        <w:t>ỏ</w:t>
      </w:r>
      <w:r w:rsidR="003E0B4E">
        <w:t xml:space="preserve">ng </w:t>
      </w:r>
      <w:r w:rsidR="00972917">
        <w:t>vấn</w:t>
      </w:r>
      <w:r w:rsidR="003E0B4E">
        <w:t xml:space="preserve"> diễn ra tại phòng thủ thuật của khoa Lao h</w:t>
      </w:r>
      <w:r w:rsidR="009B4397">
        <w:t>ô hấ</w:t>
      </w:r>
      <w:r w:rsidR="003E0B4E">
        <w:t xml:space="preserve">p </w:t>
      </w:r>
      <w:r w:rsidR="00BF152A" w:rsidRPr="00BF152A">
        <w:t>Bệnh viện Phổi Hải Phòng</w:t>
      </w:r>
      <w:r w:rsidR="00FC2CAE">
        <w:t xml:space="preserve"> </w:t>
      </w:r>
      <w:r w:rsidR="003E0B4E">
        <w:t>cho t</w:t>
      </w:r>
      <w:r w:rsidR="00034E73">
        <w:t>ấ</w:t>
      </w:r>
      <w:r w:rsidR="003E0B4E">
        <w:t>t cả các bệnh nhân lao phổi điều trị tại khoa</w:t>
      </w:r>
      <w:r w:rsidR="00034E73">
        <w:t>.</w:t>
      </w:r>
    </w:p>
    <w:p w14:paraId="73113360" w14:textId="789487C9" w:rsidR="00B83D83" w:rsidRDefault="003E0B4E" w:rsidP="00516E3B">
      <w:r>
        <w:t>Chi</w:t>
      </w:r>
      <w:r w:rsidR="00007024">
        <w:t>ề</w:t>
      </w:r>
      <w:r>
        <w:t>u cao</w:t>
      </w:r>
      <w:r w:rsidR="009B4397">
        <w:t>:</w:t>
      </w:r>
      <w:r w:rsidR="00516E3B">
        <w:t xml:space="preserve"> </w:t>
      </w:r>
      <w:r w:rsidR="00B83D83">
        <w:t>Bỏ guốc dép, đi chân không, đứng quay lưng vào thước đo. Lưu ý để thước đo theo chiều thẳng đứng, vuông góc với mặt đất nằm ngang. Gót chân, mông, vai và đầu theo một đường thẳng áp sát vào thước đo đứng, mắt nhìn thẳng ra phía trước theo đường thẳng nằm ngang, hai tay bỏ thõng theo hai bên mình. Dùng thước vuông hoặc gỗ áp sát đỉnh đầu thẳng góc với thước đo. Đọc kết quả và ghi số cm với 1 số lẻ.</w:t>
      </w:r>
    </w:p>
    <w:p w14:paraId="6C09ABD0" w14:textId="55A2354B" w:rsidR="005164E0" w:rsidRPr="00B2198E" w:rsidRDefault="00214456" w:rsidP="00214456">
      <w:pPr>
        <w:pStyle w:val="Heading4"/>
      </w:pPr>
      <w:bookmarkStart w:id="47" w:name="_Toc126527727"/>
      <w:r>
        <w:lastRenderedPageBreak/>
        <w:t>1.</w:t>
      </w:r>
      <w:r w:rsidR="005B5CB5">
        <w:t>4</w:t>
      </w:r>
      <w:r>
        <w:t xml:space="preserve">.2. </w:t>
      </w:r>
      <w:r w:rsidR="005164E0">
        <w:t>Phương pháp SGA</w:t>
      </w:r>
      <w:bookmarkEnd w:id="47"/>
    </w:p>
    <w:p w14:paraId="3698E04A" w14:textId="6C2A0F51" w:rsidR="005164E0" w:rsidRDefault="00213B74" w:rsidP="00C23165">
      <w:r>
        <w:t>Cách đánh giá p</w:t>
      </w:r>
      <w:r w:rsidRPr="00213B74">
        <w:t xml:space="preserve">hương pháp đánh giá dinh dưỡng chủ quan </w:t>
      </w:r>
      <w:r>
        <w:t>SGA (</w:t>
      </w:r>
      <w:r w:rsidRPr="00213B74">
        <w:t>Subjective Global Assessment of nutritional status</w:t>
      </w:r>
      <w:r>
        <w:t>)</w:t>
      </w:r>
      <w:r w:rsidR="005164E0">
        <w:t>:</w:t>
      </w:r>
    </w:p>
    <w:p w14:paraId="5B58A116" w14:textId="59ED6C18" w:rsidR="005164E0" w:rsidRDefault="00895FC8" w:rsidP="00C23165">
      <w:r>
        <w:t>Bệnh sử b</w:t>
      </w:r>
      <w:r w:rsidR="005164E0">
        <w:t>ao gồm 6 tiêu chí đánh giá</w:t>
      </w:r>
      <w:r>
        <w:t>:</w:t>
      </w:r>
    </w:p>
    <w:p w14:paraId="75CD00C3" w14:textId="5D63651F" w:rsidR="005164E0" w:rsidRDefault="0090107F" w:rsidP="00C23165">
      <w:r>
        <w:t>-</w:t>
      </w:r>
      <w:r w:rsidR="005164E0">
        <w:t xml:space="preserve"> Thay đổi trọng lượng trong 6 tháng: </w:t>
      </w:r>
      <w:r w:rsidR="002F6458">
        <w:t>s</w:t>
      </w:r>
      <w:r w:rsidR="005164E0">
        <w:t xml:space="preserve">ụt cân các mức độ dưới 5% ổn định hoặc tăng cân cho điểm A, sụt cân từ </w:t>
      </w:r>
      <w:r w:rsidR="008E131F">
        <w:t>5</w:t>
      </w:r>
      <w:r w:rsidR="005164E0">
        <w:t xml:space="preserve"> đến 10% cho điểm B, sụt cân trên 10% cho điểm C.</w:t>
      </w:r>
    </w:p>
    <w:p w14:paraId="1B503E21" w14:textId="1CEED86F" w:rsidR="005164E0" w:rsidRDefault="0090107F" w:rsidP="00C23165">
      <w:r>
        <w:t>-</w:t>
      </w:r>
      <w:r w:rsidR="005164E0">
        <w:t xml:space="preserve"> Thay đổi trọng lượng trong v</w:t>
      </w:r>
      <w:r w:rsidR="003A18E3">
        <w:t>òn</w:t>
      </w:r>
      <w:r w:rsidR="005164E0">
        <w:t xml:space="preserve">g 2 tuần qua: </w:t>
      </w:r>
      <w:r w:rsidR="002F6458">
        <w:t>t</w:t>
      </w:r>
      <w:r w:rsidR="005164E0">
        <w:t xml:space="preserve">ăng cân cho điểm A, cân nặng </w:t>
      </w:r>
      <w:r w:rsidR="00E9761B">
        <w:t>ổ</w:t>
      </w:r>
      <w:r w:rsidR="005164E0">
        <w:t>n định cho B, sụt cân cho C.</w:t>
      </w:r>
    </w:p>
    <w:p w14:paraId="2E1BD221" w14:textId="05A4954F" w:rsidR="005164E0" w:rsidRDefault="0090107F" w:rsidP="00C23165">
      <w:r>
        <w:t>-</w:t>
      </w:r>
      <w:r w:rsidR="005164E0">
        <w:t xml:space="preserve"> Sự thay đ</w:t>
      </w:r>
      <w:r w:rsidR="00E959ED">
        <w:t>ổ</w:t>
      </w:r>
      <w:r w:rsidR="005164E0">
        <w:t xml:space="preserve">i </w:t>
      </w:r>
      <w:r w:rsidR="00E959ED">
        <w:t>t</w:t>
      </w:r>
      <w:r w:rsidR="005164E0">
        <w:t xml:space="preserve">rong chế độ ăn và khẩu phần ăn: </w:t>
      </w:r>
      <w:r w:rsidR="002F6458">
        <w:t>k</w:t>
      </w:r>
      <w:r w:rsidR="005164E0">
        <w:t>hông có v</w:t>
      </w:r>
      <w:r w:rsidR="008B2C5D">
        <w:t>ấ</w:t>
      </w:r>
      <w:r w:rsidR="005164E0">
        <w:t>n để về thay đổi chế độ ăn hoặc kh</w:t>
      </w:r>
      <w:r w:rsidR="00616F87">
        <w:t>ẩ</w:t>
      </w:r>
      <w:r w:rsidR="005164E0">
        <w:t>u ph</w:t>
      </w:r>
      <w:r w:rsidR="00616F87">
        <w:t>ầ</w:t>
      </w:r>
      <w:r w:rsidR="005164E0">
        <w:t>n ăn cho điểm A, thay đổi một chút nhưng không nặng cho điểm B, thay đổi nhiều hoặc nặng cho điểm C.</w:t>
      </w:r>
    </w:p>
    <w:p w14:paraId="22131D56" w14:textId="358AEE4D" w:rsidR="005164E0" w:rsidRDefault="0090107F" w:rsidP="00C23165">
      <w:r>
        <w:t>-</w:t>
      </w:r>
      <w:r w:rsidR="005164E0">
        <w:t xml:space="preserve"> Hiện diện của triệu chứng dạ d</w:t>
      </w:r>
      <w:r w:rsidR="00BB1BA0">
        <w:t>à</w:t>
      </w:r>
      <w:r w:rsidR="005164E0">
        <w:t>y</w:t>
      </w:r>
      <w:r w:rsidR="00BB1BA0">
        <w:t xml:space="preserve"> </w:t>
      </w:r>
      <w:r w:rsidR="005164E0">
        <w:t>- ruột như là bu</w:t>
      </w:r>
      <w:r w:rsidR="00B6266B">
        <w:t>ồ</w:t>
      </w:r>
      <w:r w:rsidR="005164E0">
        <w:t>n nôn, nôn, tiêu chảy, ch</w:t>
      </w:r>
      <w:r w:rsidR="001D6255">
        <w:t>á</w:t>
      </w:r>
      <w:r w:rsidR="005164E0">
        <w:t>n ăn kéo d</w:t>
      </w:r>
      <w:r w:rsidR="00FB53DF">
        <w:t>à</w:t>
      </w:r>
      <w:r w:rsidR="005164E0">
        <w:t>i trên 2 tu</w:t>
      </w:r>
      <w:r w:rsidR="00FB53DF">
        <w:t>ầ</w:t>
      </w:r>
      <w:r w:rsidR="005164E0">
        <w:t xml:space="preserve">n: </w:t>
      </w:r>
      <w:r w:rsidR="0075420F">
        <w:t>k</w:t>
      </w:r>
      <w:r w:rsidR="005164E0">
        <w:t>hông có các triệu chứng trên cho điểm A, có một trong các triệu chứng trên nhưng nhẹ cho điểm B, nặng cho điểm C.</w:t>
      </w:r>
    </w:p>
    <w:p w14:paraId="2733B409" w14:textId="3E6DFEC8" w:rsidR="005164E0" w:rsidRDefault="0090107F" w:rsidP="00C23165">
      <w:r>
        <w:t>-</w:t>
      </w:r>
      <w:r w:rsidR="005164E0">
        <w:t xml:space="preserve"> Thay đ</w:t>
      </w:r>
      <w:r w:rsidR="00AA6919">
        <w:t>ổ</w:t>
      </w:r>
      <w:r w:rsidR="005164E0">
        <w:t xml:space="preserve">i hoạt động chức năng cơ thể: </w:t>
      </w:r>
      <w:r w:rsidR="0075420F">
        <w:t>đ</w:t>
      </w:r>
      <w:r w:rsidR="005164E0">
        <w:t>i lại hoạt động b</w:t>
      </w:r>
      <w:r w:rsidR="0075420F">
        <w:t>ì</w:t>
      </w:r>
      <w:r w:rsidR="005164E0">
        <w:t>nh thường không thay đổi cho điểm A, có thể đi lại được hoặc ngồi cho điểm B, nằm tại giường không đi lại được cho điểm C.</w:t>
      </w:r>
    </w:p>
    <w:p w14:paraId="084AC7A5" w14:textId="0C5598FF" w:rsidR="005164E0" w:rsidRDefault="0090107F" w:rsidP="00C23165">
      <w:r>
        <w:t>-</w:t>
      </w:r>
      <w:r w:rsidR="005164E0">
        <w:t xml:space="preserve"> Nhu c</w:t>
      </w:r>
      <w:r w:rsidR="00895134">
        <w:t>ầ</w:t>
      </w:r>
      <w:r w:rsidR="005164E0">
        <w:t>u chuyển hóa liên quan đến stress bệnh lý: Nhu cầu chuyển hóa thấp cho điểm A, tăng chuyển hóa cho điểm B, tăng cao cho điểm C.</w:t>
      </w:r>
    </w:p>
    <w:p w14:paraId="0856DF0F" w14:textId="03FCB5EE" w:rsidR="005164E0" w:rsidRPr="005164E0" w:rsidRDefault="0090107F" w:rsidP="00C23165">
      <w:r>
        <w:t>T</w:t>
      </w:r>
      <w:r w:rsidR="005164E0">
        <w:t xml:space="preserve">hăm khám lâm </w:t>
      </w:r>
      <w:r w:rsidR="00205E2A">
        <w:t>sàng</w:t>
      </w:r>
      <w:r w:rsidR="00900E8F">
        <w:t xml:space="preserve"> b</w:t>
      </w:r>
      <w:r w:rsidR="005164E0">
        <w:t>ao gồm 4 tiêu chí đánh giá:</w:t>
      </w:r>
    </w:p>
    <w:p w14:paraId="065E48C6" w14:textId="72C7AEA3" w:rsidR="005164E0" w:rsidRDefault="0090107F" w:rsidP="00C23165">
      <w:r>
        <w:lastRenderedPageBreak/>
        <w:t>-</w:t>
      </w:r>
      <w:r w:rsidR="005164E0">
        <w:t xml:space="preserve"> Đánh giá việc m</w:t>
      </w:r>
      <w:r w:rsidR="00DB4CAA">
        <w:t>ấ</w:t>
      </w:r>
      <w:r w:rsidR="005164E0">
        <w:t>t lớp mỡ dưới da</w:t>
      </w:r>
      <w:r w:rsidR="00195F59">
        <w:t>:</w:t>
      </w:r>
      <w:r w:rsidR="005164E0">
        <w:t xml:space="preserve"> tại cơ tam đầu, cơ nhị đầu và lớp mỡ dưới mắt</w:t>
      </w:r>
      <w:r w:rsidR="00A959D7">
        <w:t>;</w:t>
      </w:r>
      <w:r w:rsidR="005164E0">
        <w:t xml:space="preserve"> không m</w:t>
      </w:r>
      <w:r w:rsidR="00A959D7">
        <w:t>ấ</w:t>
      </w:r>
      <w:r w:rsidR="005164E0">
        <w:t>t lớp mỡ dưới da cho điểm A, m</w:t>
      </w:r>
      <w:r w:rsidR="005400EB">
        <w:t>ấ</w:t>
      </w:r>
      <w:r w:rsidR="005164E0">
        <w:t>t lớp mỡ dưới da nhẹ đến tr</w:t>
      </w:r>
      <w:r w:rsidR="006D3811">
        <w:t>u</w:t>
      </w:r>
      <w:r w:rsidR="005164E0">
        <w:t>ng bình cho điểm B, m</w:t>
      </w:r>
      <w:r w:rsidR="00BB0927">
        <w:t>ấ</w:t>
      </w:r>
      <w:r w:rsidR="005164E0">
        <w:t>t lớp mỡ dưới da nặng cho điểm C.</w:t>
      </w:r>
    </w:p>
    <w:p w14:paraId="595C34DA" w14:textId="5E7ADBB9" w:rsidR="005164E0" w:rsidRPr="00B12585" w:rsidRDefault="0090107F" w:rsidP="00C23165">
      <w:r>
        <w:t>-</w:t>
      </w:r>
      <w:r w:rsidR="005164E0">
        <w:t xml:space="preserve"> Đánh giá t</w:t>
      </w:r>
      <w:r w:rsidR="00872326">
        <w:t>ì</w:t>
      </w:r>
      <w:r w:rsidR="005164E0">
        <w:t>nh trạng teo cơ</w:t>
      </w:r>
      <w:r w:rsidR="00061660">
        <w:t>:</w:t>
      </w:r>
      <w:r w:rsidR="005164E0">
        <w:t xml:space="preserve"> tại thái </w:t>
      </w:r>
      <w:r w:rsidR="00872326">
        <w:t>dươ</w:t>
      </w:r>
      <w:r w:rsidR="005164E0">
        <w:t>ng, xương đ</w:t>
      </w:r>
      <w:r w:rsidR="00B12585">
        <w:t>ò</w:t>
      </w:r>
      <w:r w:rsidR="005164E0">
        <w:t>n, vai, xương b</w:t>
      </w:r>
      <w:r w:rsidR="00B12585">
        <w:t>ả</w:t>
      </w:r>
      <w:r w:rsidR="005164E0">
        <w:t xml:space="preserve"> v</w:t>
      </w:r>
      <w:r w:rsidR="00B12585">
        <w:t>a</w:t>
      </w:r>
      <w:r w:rsidR="005164E0">
        <w:t>i, cơ giữa các xương, đầu gối, cơ tứ đầu đùi và bắp chân: không teo cơ cho điểm A, teo cơ nhẹ đến trung bình cho điểm B, teo cơ nặng cho điểm C</w:t>
      </w:r>
      <w:r w:rsidR="00B12585">
        <w:t>.</w:t>
      </w:r>
    </w:p>
    <w:p w14:paraId="5C8EE625" w14:textId="4749E671" w:rsidR="005164E0" w:rsidRDefault="0090107F" w:rsidP="00C23165">
      <w:r>
        <w:t>-</w:t>
      </w:r>
      <w:r w:rsidR="005164E0">
        <w:t xml:space="preserve"> Đánh gi</w:t>
      </w:r>
      <w:r w:rsidR="00B94A5A">
        <w:t>á</w:t>
      </w:r>
      <w:r w:rsidR="005164E0">
        <w:t xml:space="preserve"> mức độ ph</w:t>
      </w:r>
      <w:r w:rsidR="00B94A5A">
        <w:t>ù</w:t>
      </w:r>
      <w:r w:rsidR="00D76CC0">
        <w:t>:</w:t>
      </w:r>
      <w:r w:rsidR="005164E0">
        <w:t xml:space="preserve"> tại mắt cá chân và v</w:t>
      </w:r>
      <w:r w:rsidR="00A237C7">
        <w:t>ù</w:t>
      </w:r>
      <w:r w:rsidR="005164E0">
        <w:t>ng c</w:t>
      </w:r>
      <w:r w:rsidR="00A237C7">
        <w:t>ù</w:t>
      </w:r>
      <w:r w:rsidR="005164E0">
        <w:t>ng cụ</w:t>
      </w:r>
      <w:r w:rsidR="00A237C7">
        <w:t>t</w:t>
      </w:r>
      <w:r w:rsidR="00497282">
        <w:t>;</w:t>
      </w:r>
      <w:r w:rsidR="005164E0">
        <w:t xml:space="preserve"> không ph</w:t>
      </w:r>
      <w:r w:rsidR="00822B7E">
        <w:t>ù</w:t>
      </w:r>
      <w:r w:rsidR="005164E0">
        <w:t xml:space="preserve"> cho điểm A, ph</w:t>
      </w:r>
      <w:r w:rsidR="0065505F">
        <w:t>ù</w:t>
      </w:r>
      <w:r w:rsidR="005164E0">
        <w:t xml:space="preserve"> nhẹ đến trung bình cho điểm B, ph</w:t>
      </w:r>
      <w:r w:rsidR="0065505F">
        <w:t>ù</w:t>
      </w:r>
      <w:r w:rsidR="005164E0">
        <w:t xml:space="preserve"> nặng cho điểm C</w:t>
      </w:r>
      <w:r w:rsidR="00FD5C5F">
        <w:t>.</w:t>
      </w:r>
    </w:p>
    <w:p w14:paraId="274C7684" w14:textId="04B1E16A" w:rsidR="00691EBB" w:rsidRDefault="0090107F" w:rsidP="00C23165">
      <w:r>
        <w:t>-</w:t>
      </w:r>
      <w:r w:rsidR="00691EBB" w:rsidRPr="00691EBB">
        <w:t xml:space="preserve"> Đánh giá có hay không dịch cổ chướng v</w:t>
      </w:r>
      <w:r w:rsidR="00FA0B9F">
        <w:t>à</w:t>
      </w:r>
      <w:r w:rsidR="00691EBB" w:rsidRPr="00691EBB">
        <w:t xml:space="preserve"> mức độ của nó nếu có: không có</w:t>
      </w:r>
      <w:r w:rsidR="00691EBB">
        <w:t xml:space="preserve"> </w:t>
      </w:r>
      <w:r w:rsidR="00691EBB" w:rsidRPr="00691EBB">
        <w:t>địch cổ chướng cho điểm A, có dịch cổ chướng nhẹ đến trung bình cho điểm B, có</w:t>
      </w:r>
      <w:r w:rsidR="00691EBB">
        <w:t xml:space="preserve"> </w:t>
      </w:r>
      <w:r w:rsidR="00691EBB" w:rsidRPr="00691EBB">
        <w:t>dịch cổ chướng r</w:t>
      </w:r>
      <w:r w:rsidR="00FA0B9F">
        <w:t>ấ</w:t>
      </w:r>
      <w:r w:rsidR="00691EBB" w:rsidRPr="00691EBB">
        <w:t>t nhiều cho điểm C.</w:t>
      </w:r>
    </w:p>
    <w:p w14:paraId="3351EDB2" w14:textId="1553D565" w:rsidR="00691EBB" w:rsidRPr="00691EBB" w:rsidRDefault="00691EBB" w:rsidP="00C23165">
      <w:r w:rsidRPr="00691EBB">
        <w:t>Điều tra viên khám phát hiện các dấu hiệu SDD như giảm lớp mỡ dưới da,</w:t>
      </w:r>
      <w:r>
        <w:t xml:space="preserve"> </w:t>
      </w:r>
      <w:r w:rsidRPr="00691EBB">
        <w:t>gi</w:t>
      </w:r>
      <w:r w:rsidR="00705626">
        <w:t>ả</w:t>
      </w:r>
      <w:r w:rsidRPr="00691EBB">
        <w:t>m khối cơ, ph</w:t>
      </w:r>
      <w:r w:rsidR="00813069">
        <w:t>ù</w:t>
      </w:r>
      <w:r w:rsidRPr="00691EBB">
        <w:t xml:space="preserve"> (liên quan đến d</w:t>
      </w:r>
      <w:r w:rsidR="00417E13">
        <w:t>i</w:t>
      </w:r>
      <w:r w:rsidRPr="00691EBB">
        <w:t>nh dưỡng) như sau:</w:t>
      </w:r>
    </w:p>
    <w:p w14:paraId="7ABEE69B" w14:textId="230489EF" w:rsidR="00691EBB" w:rsidRPr="00691EBB" w:rsidRDefault="0090107F" w:rsidP="00EE4EF8">
      <w:r>
        <w:t>-</w:t>
      </w:r>
      <w:r w:rsidR="00EE4EF8">
        <w:t xml:space="preserve"> </w:t>
      </w:r>
      <w:r w:rsidR="00691EBB" w:rsidRPr="00691EBB">
        <w:t>Khám lớp mỡ dưới da:</w:t>
      </w:r>
      <w:r w:rsidR="00EE4EF8">
        <w:t xml:space="preserve"> v</w:t>
      </w:r>
      <w:r w:rsidR="00691EBB" w:rsidRPr="00691EBB">
        <w:t>ị trí có thể là vùng tương ứng cơ tam đầu cánh tay, cơ nhị đầu, cơ dưới</w:t>
      </w:r>
      <w:r w:rsidR="00691EBB">
        <w:t xml:space="preserve"> </w:t>
      </w:r>
      <w:r w:rsidR="00691EBB" w:rsidRPr="00691EBB">
        <w:t>xương b</w:t>
      </w:r>
      <w:r w:rsidR="00A713C1">
        <w:t>ả</w:t>
      </w:r>
      <w:r w:rsidR="00691EBB" w:rsidRPr="00691EBB">
        <w:t xml:space="preserve"> </w:t>
      </w:r>
      <w:r w:rsidR="00A713C1">
        <w:t>vai</w:t>
      </w:r>
      <w:r w:rsidR="009D2276">
        <w:t>.</w:t>
      </w:r>
      <w:r w:rsidR="00EE4EF8">
        <w:t xml:space="preserve"> Đ</w:t>
      </w:r>
      <w:r w:rsidR="001D4D15">
        <w:t>iề</w:t>
      </w:r>
      <w:r w:rsidR="00691EBB" w:rsidRPr="00691EBB">
        <w:t>u tra viên dùng ngón cái và ngón trỏ của tay véo da và tổ</w:t>
      </w:r>
      <w:r w:rsidR="00691EBB">
        <w:t xml:space="preserve"> </w:t>
      </w:r>
      <w:r w:rsidR="00691EBB" w:rsidRPr="00691EBB">
        <w:t xml:space="preserve">chức </w:t>
      </w:r>
      <w:r w:rsidR="00CE276D">
        <w:t>d</w:t>
      </w:r>
      <w:r w:rsidR="00691EBB" w:rsidRPr="00691EBB">
        <w:t>ưới da ở vị trí đã được xác định sau đó n</w:t>
      </w:r>
      <w:r w:rsidR="009C45B9">
        <w:t>â</w:t>
      </w:r>
      <w:r w:rsidR="00691EBB" w:rsidRPr="00691EBB">
        <w:t>ng nếp da và tổ chức dưới da</w:t>
      </w:r>
      <w:r w:rsidR="00691EBB">
        <w:t xml:space="preserve"> </w:t>
      </w:r>
      <w:r w:rsidR="00691EBB" w:rsidRPr="00691EBB">
        <w:t xml:space="preserve">tích ra khỏi cơ thể khoảng 1 </w:t>
      </w:r>
      <w:r w:rsidR="00EF0F29">
        <w:t>c</w:t>
      </w:r>
      <w:r w:rsidR="00691EBB" w:rsidRPr="00691EBB">
        <w:t>m (trục của nếp da tr</w:t>
      </w:r>
      <w:r w:rsidR="00D023E8">
        <w:t>ù</w:t>
      </w:r>
      <w:r w:rsidR="00691EBB" w:rsidRPr="00691EBB">
        <w:t>ng với trục của khối cơ đó).</w:t>
      </w:r>
    </w:p>
    <w:p w14:paraId="5C102FAB" w14:textId="41CAB531" w:rsidR="00691EBB" w:rsidRPr="00691EBB" w:rsidRDefault="0090107F" w:rsidP="00EE4EF8">
      <w:r>
        <w:t>-</w:t>
      </w:r>
      <w:r w:rsidR="007F6BD9">
        <w:t xml:space="preserve"> </w:t>
      </w:r>
      <w:r w:rsidR="00691EBB" w:rsidRPr="00691EBB">
        <w:t>Kh</w:t>
      </w:r>
      <w:r w:rsidR="00AB0989">
        <w:t>á</w:t>
      </w:r>
      <w:r w:rsidR="00691EBB" w:rsidRPr="00691EBB">
        <w:t>m giảm khối cơ:</w:t>
      </w:r>
      <w:r w:rsidR="00EE4EF8">
        <w:t xml:space="preserve"> v</w:t>
      </w:r>
      <w:r w:rsidR="00691EBB" w:rsidRPr="00691EBB">
        <w:t>ị tr</w:t>
      </w:r>
      <w:r w:rsidR="00640CAC">
        <w:t>í</w:t>
      </w:r>
      <w:r w:rsidR="00691EBB" w:rsidRPr="00691EBB">
        <w:t xml:space="preserve"> </w:t>
      </w:r>
      <w:r w:rsidR="00640CAC">
        <w:t>c</w:t>
      </w:r>
      <w:r w:rsidR="00691EBB" w:rsidRPr="00691EBB">
        <w:t>ơ delta hoặc cơ tứ đầu đ</w:t>
      </w:r>
      <w:r w:rsidR="007F6BD9">
        <w:t>ù</w:t>
      </w:r>
      <w:r w:rsidR="00691EBB" w:rsidRPr="00691EBB">
        <w:t>i.</w:t>
      </w:r>
      <w:r w:rsidR="00EE4EF8">
        <w:t xml:space="preserve"> Đ</w:t>
      </w:r>
      <w:r w:rsidR="00691EBB" w:rsidRPr="00691EBB">
        <w:t>iều tra viên quan s</w:t>
      </w:r>
      <w:r w:rsidR="006C5797">
        <w:t>á</w:t>
      </w:r>
      <w:r w:rsidR="00691EBB" w:rsidRPr="00691EBB">
        <w:t>t khối cơ vùng cơ đó, sở nắn để phát hiện</w:t>
      </w:r>
      <w:r w:rsidR="00EE4EF8">
        <w:t xml:space="preserve"> </w:t>
      </w:r>
      <w:r w:rsidR="00691EBB" w:rsidRPr="00691EBB">
        <w:t>các dấu hiệu teo cơ.</w:t>
      </w:r>
    </w:p>
    <w:p w14:paraId="355E8E2B" w14:textId="4AEF249F" w:rsidR="00691EBB" w:rsidRDefault="0090107F" w:rsidP="00EE4EF8">
      <w:r>
        <w:t>-</w:t>
      </w:r>
      <w:r w:rsidR="008225FB">
        <w:t xml:space="preserve"> </w:t>
      </w:r>
      <w:r w:rsidR="00691EBB" w:rsidRPr="00691EBB">
        <w:t>Khám phát hiện ph</w:t>
      </w:r>
      <w:r w:rsidR="00005D12">
        <w:t>ù</w:t>
      </w:r>
      <w:r w:rsidR="00691EBB" w:rsidRPr="00691EBB">
        <w:t>:</w:t>
      </w:r>
      <w:r w:rsidR="00EE4EF8">
        <w:t xml:space="preserve"> v</w:t>
      </w:r>
      <w:r w:rsidR="00691EBB" w:rsidRPr="00691EBB">
        <w:t>ị trí v</w:t>
      </w:r>
      <w:r w:rsidR="00CE320F">
        <w:t>ù</w:t>
      </w:r>
      <w:r w:rsidR="00691EBB" w:rsidRPr="00691EBB">
        <w:t>ng mặt trước xương ch</w:t>
      </w:r>
      <w:r w:rsidR="00556146">
        <w:t>à</w:t>
      </w:r>
      <w:r w:rsidR="00691EBB" w:rsidRPr="00691EBB">
        <w:t>y hoặc v</w:t>
      </w:r>
      <w:r w:rsidR="00556146">
        <w:t>ù</w:t>
      </w:r>
      <w:r w:rsidR="00691EBB" w:rsidRPr="00691EBB">
        <w:t>ng mu b</w:t>
      </w:r>
      <w:r w:rsidR="00CE320F">
        <w:t>à</w:t>
      </w:r>
      <w:r w:rsidR="00691EBB" w:rsidRPr="00691EBB">
        <w:t>n chân.</w:t>
      </w:r>
      <w:r w:rsidR="00EE4EF8">
        <w:t xml:space="preserve"> Đ</w:t>
      </w:r>
      <w:r w:rsidR="003707BB">
        <w:t>iều</w:t>
      </w:r>
      <w:r w:rsidR="00691EBB" w:rsidRPr="00691EBB">
        <w:t xml:space="preserve"> tra viên </w:t>
      </w:r>
      <w:r w:rsidR="009F4999">
        <w:t>dù</w:t>
      </w:r>
      <w:r w:rsidR="00691EBB" w:rsidRPr="00691EBB">
        <w:t>ng ngón tay ấn vào các vị trí trên để t</w:t>
      </w:r>
      <w:r w:rsidR="00B769AA">
        <w:t>ì</w:t>
      </w:r>
      <w:r w:rsidR="00691EBB" w:rsidRPr="00691EBB">
        <w:t>m dấu</w:t>
      </w:r>
      <w:r w:rsidR="00691EBB">
        <w:t xml:space="preserve"> </w:t>
      </w:r>
      <w:r w:rsidR="00691EBB" w:rsidRPr="00691EBB">
        <w:t>hiệu lõm</w:t>
      </w:r>
      <w:r w:rsidR="009F4999">
        <w:t>.</w:t>
      </w:r>
    </w:p>
    <w:p w14:paraId="2B125967" w14:textId="268D98DD" w:rsidR="00E90A4D" w:rsidRDefault="00E90A4D" w:rsidP="00E90A4D">
      <w:r w:rsidRPr="00691EBB">
        <w:lastRenderedPageBreak/>
        <w:t xml:space="preserve">Tất cả gồm </w:t>
      </w:r>
      <w:r>
        <w:t>10</w:t>
      </w:r>
      <w:r w:rsidRPr="00691EBB">
        <w:t xml:space="preserve"> tiêu chí, mỗi tiêu chí được đánh giá 3 mức độ A,</w:t>
      </w:r>
      <w:r>
        <w:t xml:space="preserve"> </w:t>
      </w:r>
      <w:r w:rsidRPr="00691EBB">
        <w:t>B</w:t>
      </w:r>
      <w:r>
        <w:t xml:space="preserve">, </w:t>
      </w:r>
      <w:r w:rsidRPr="00691EBB">
        <w:t>C</w:t>
      </w:r>
      <w:r>
        <w:t>.</w:t>
      </w:r>
    </w:p>
    <w:p w14:paraId="0780DB05" w14:textId="5A7D1259" w:rsidR="00691EBB" w:rsidRPr="00691EBB" w:rsidRDefault="0090107F" w:rsidP="00C23165">
      <w:r>
        <w:t xml:space="preserve">- </w:t>
      </w:r>
      <w:r w:rsidR="00691EBB" w:rsidRPr="00691EBB">
        <w:t>Chỉ số gợi ý nhiều đến t</w:t>
      </w:r>
      <w:r w:rsidR="0078001E">
        <w:t>í</w:t>
      </w:r>
      <w:r w:rsidR="00691EBB" w:rsidRPr="00691EBB">
        <w:t>nh đi</w:t>
      </w:r>
      <w:r w:rsidR="001F1364">
        <w:t>ể</w:t>
      </w:r>
      <w:r w:rsidR="00691EBB" w:rsidRPr="00691EBB">
        <w:t xml:space="preserve">m "A" hoặc </w:t>
      </w:r>
      <w:r w:rsidR="00985A91">
        <w:t>ít</w:t>
      </w:r>
      <w:r w:rsidR="00691EBB" w:rsidRPr="00691EBB">
        <w:t xml:space="preserve"> nguy cơ d</w:t>
      </w:r>
      <w:r w:rsidR="00335B12">
        <w:t>i</w:t>
      </w:r>
      <w:r w:rsidR="00691EBB" w:rsidRPr="00691EBB">
        <w:t>nh dưỡng</w:t>
      </w:r>
      <w:r w:rsidR="001F1364">
        <w:t>:</w:t>
      </w:r>
    </w:p>
    <w:p w14:paraId="59DC1DED" w14:textId="43E239A1" w:rsidR="00691EBB" w:rsidRPr="00691EBB" w:rsidRDefault="0090107F" w:rsidP="00C23165">
      <w:r>
        <w:t xml:space="preserve">+ </w:t>
      </w:r>
      <w:r w:rsidR="00691EBB" w:rsidRPr="00691EBB">
        <w:t>Cân nặng b</w:t>
      </w:r>
      <w:r w:rsidR="0061747D">
        <w:t>ì</w:t>
      </w:r>
      <w:r w:rsidR="00691EBB" w:rsidRPr="00691EBB">
        <w:t>nh thường hoặc g</w:t>
      </w:r>
      <w:r w:rsidR="00905082">
        <w:t>ầ</w:t>
      </w:r>
      <w:r w:rsidR="00691EBB" w:rsidRPr="00691EBB">
        <w:t>n đây tăng cân t</w:t>
      </w:r>
      <w:r w:rsidR="004B7795">
        <w:t>rở lại</w:t>
      </w:r>
      <w:r w:rsidR="00D86F69">
        <w:t>.</w:t>
      </w:r>
    </w:p>
    <w:p w14:paraId="455F4755" w14:textId="41063D93" w:rsidR="00691EBB" w:rsidRPr="00691EBB" w:rsidRDefault="0056365E" w:rsidP="00C23165">
      <w:r>
        <w:t xml:space="preserve">+ </w:t>
      </w:r>
      <w:r w:rsidR="00691EBB" w:rsidRPr="00691EBB">
        <w:t>Khẩu phần ăn b</w:t>
      </w:r>
      <w:r w:rsidR="0054235D">
        <w:t>ình</w:t>
      </w:r>
      <w:r w:rsidR="00691EBB">
        <w:t xml:space="preserve"> </w:t>
      </w:r>
      <w:r w:rsidR="00691EBB" w:rsidRPr="00691EBB">
        <w:t>thư</w:t>
      </w:r>
      <w:r w:rsidR="00D86F69">
        <w:t>ờ</w:t>
      </w:r>
      <w:r w:rsidR="00691EBB" w:rsidRPr="00691EBB">
        <w:t>ng hoặc cải thiện khẩu phần ăn.</w:t>
      </w:r>
    </w:p>
    <w:p w14:paraId="73406F6D" w14:textId="6D609844" w:rsidR="00691EBB" w:rsidRPr="00691EBB" w:rsidRDefault="0056365E" w:rsidP="00C23165">
      <w:r>
        <w:t xml:space="preserve">+ </w:t>
      </w:r>
      <w:r w:rsidR="00691EBB" w:rsidRPr="00691EBB">
        <w:t>M</w:t>
      </w:r>
      <w:r w:rsidR="00D86F69">
        <w:t>ấ</w:t>
      </w:r>
      <w:r w:rsidR="00691EBB" w:rsidRPr="00691EBB">
        <w:t>t lớp mỡ dưới da t</w:t>
      </w:r>
      <w:r w:rsidR="0054235D">
        <w:t>ố</w:t>
      </w:r>
      <w:r w:rsidR="00691EBB" w:rsidRPr="00691EBB">
        <w:t>i thiểu hoặc không mắt.</w:t>
      </w:r>
    </w:p>
    <w:p w14:paraId="496603FB" w14:textId="3EC7461C" w:rsidR="003D688C" w:rsidRPr="003D688C" w:rsidRDefault="0056365E" w:rsidP="00C23165">
      <w:r>
        <w:t xml:space="preserve">+ </w:t>
      </w:r>
      <w:r w:rsidR="00691EBB" w:rsidRPr="00691EBB">
        <w:t>Không giảm khối cơ ho</w:t>
      </w:r>
      <w:r w:rsidR="0054235D">
        <w:t>ặc</w:t>
      </w:r>
      <w:r w:rsidR="00691EBB" w:rsidRPr="00691EBB">
        <w:t xml:space="preserve"> giảm t</w:t>
      </w:r>
      <w:r w:rsidR="001A2DC1">
        <w:t>ố</w:t>
      </w:r>
      <w:r w:rsidR="00691EBB" w:rsidRPr="00691EBB">
        <w:t>i thi</w:t>
      </w:r>
      <w:r w:rsidR="0054235D">
        <w:t>ể</w:t>
      </w:r>
      <w:r w:rsidR="00691EBB" w:rsidRPr="00691EBB">
        <w:t>u</w:t>
      </w:r>
      <w:r w:rsidR="00E84C3E">
        <w:t>.</w:t>
      </w:r>
    </w:p>
    <w:p w14:paraId="69B39776" w14:textId="195BCB96" w:rsidR="003D688C" w:rsidRPr="003D688C" w:rsidRDefault="0056365E" w:rsidP="00C23165">
      <w:r>
        <w:t xml:space="preserve">- </w:t>
      </w:r>
      <w:r w:rsidR="003D688C" w:rsidRPr="003D688C">
        <w:t>Chi số g</w:t>
      </w:r>
      <w:r w:rsidR="008075D5">
        <w:t>ợi ý</w:t>
      </w:r>
      <w:r w:rsidR="003D688C" w:rsidRPr="003D688C">
        <w:t xml:space="preserve"> nhiều đ</w:t>
      </w:r>
      <w:r w:rsidR="008075D5">
        <w:t>ế</w:t>
      </w:r>
      <w:r w:rsidR="003D688C" w:rsidRPr="003D688C">
        <w:t>n tính đi</w:t>
      </w:r>
      <w:r w:rsidR="00715B10">
        <w:t>ể</w:t>
      </w:r>
      <w:r w:rsidR="003D688C" w:rsidRPr="003D688C">
        <w:t xml:space="preserve">m “B” hoặc tăng nguy cơ </w:t>
      </w:r>
      <w:r w:rsidR="002765A1">
        <w:t>dinh dưỡng</w:t>
      </w:r>
      <w:r w:rsidR="00715B10">
        <w:t>:</w:t>
      </w:r>
    </w:p>
    <w:p w14:paraId="3ECB9BCF" w14:textId="41525A0C" w:rsidR="003D688C" w:rsidRPr="003D688C" w:rsidRDefault="0056365E" w:rsidP="00C23165">
      <w:r>
        <w:t xml:space="preserve">+ </w:t>
      </w:r>
      <w:r w:rsidR="003D688C" w:rsidRPr="003D688C">
        <w:t xml:space="preserve">Sụt cân tổng thể mức độ vừa đến nặng trước khi nhập viện (5 </w:t>
      </w:r>
      <w:r w:rsidR="003D688C">
        <w:t>–</w:t>
      </w:r>
      <w:r w:rsidR="003D688C" w:rsidRPr="003D688C">
        <w:t xml:space="preserve"> 10</w:t>
      </w:r>
      <w:r w:rsidR="003D688C">
        <w:t>%</w:t>
      </w:r>
      <w:r w:rsidR="003D688C" w:rsidRPr="003D688C">
        <w:t>)</w:t>
      </w:r>
    </w:p>
    <w:p w14:paraId="40F9AC17" w14:textId="6AF5C485" w:rsidR="003D688C" w:rsidRPr="003D688C" w:rsidRDefault="0056365E" w:rsidP="00C23165">
      <w:r>
        <w:t xml:space="preserve">+ </w:t>
      </w:r>
      <w:r w:rsidR="003D688C" w:rsidRPr="003D688C">
        <w:t xml:space="preserve">Khẩu phần ăn có thay đổi </w:t>
      </w:r>
      <w:r w:rsidR="00814E93">
        <w:t>(</w:t>
      </w:r>
      <w:r w:rsidR="003D688C" w:rsidRPr="003D688C">
        <w:t>ăn í</w:t>
      </w:r>
      <w:r w:rsidR="00543231">
        <w:t>t</w:t>
      </w:r>
      <w:r w:rsidR="003D688C" w:rsidRPr="003D688C">
        <w:t xml:space="preserve"> hơn bình thường &lt; 50%</w:t>
      </w:r>
      <w:r w:rsidR="00814E93">
        <w:t>)</w:t>
      </w:r>
      <w:r w:rsidR="00521754">
        <w:t>.</w:t>
      </w:r>
    </w:p>
    <w:p w14:paraId="07155A4C" w14:textId="3E2B2547" w:rsidR="003D688C" w:rsidRPr="003D688C" w:rsidRDefault="0056365E" w:rsidP="00C23165">
      <w:r>
        <w:t xml:space="preserve">+ </w:t>
      </w:r>
      <w:r w:rsidR="003D688C" w:rsidRPr="003D688C">
        <w:t>M</w:t>
      </w:r>
      <w:r w:rsidR="00AE6237">
        <w:t>ấ</w:t>
      </w:r>
      <w:r w:rsidR="003D688C" w:rsidRPr="003D688C">
        <w:t>t lớp mỡ dưới da, giảm nhiều hoặc mắt khoảng 2</w:t>
      </w:r>
      <w:r w:rsidR="003D688C">
        <w:t>c</w:t>
      </w:r>
      <w:r w:rsidR="003D688C" w:rsidRPr="003D688C">
        <w:t>m.</w:t>
      </w:r>
    </w:p>
    <w:p w14:paraId="7F9B40B8" w14:textId="3590516F" w:rsidR="003D688C" w:rsidRPr="003D688C" w:rsidRDefault="0056365E" w:rsidP="00C23165">
      <w:r>
        <w:t xml:space="preserve">- </w:t>
      </w:r>
      <w:r w:rsidR="003D688C" w:rsidRPr="003D688C">
        <w:t>Chỉ số gợi</w:t>
      </w:r>
      <w:r w:rsidR="008F1D98">
        <w:t xml:space="preserve"> </w:t>
      </w:r>
      <w:r w:rsidR="003D688C" w:rsidRPr="003D688C">
        <w:t>ý nhi</w:t>
      </w:r>
      <w:r w:rsidR="008F1D98">
        <w:t>ề</w:t>
      </w:r>
      <w:r w:rsidR="003D688C" w:rsidRPr="003D688C">
        <w:t>u đến tính đi</w:t>
      </w:r>
      <w:r w:rsidR="00A262D9">
        <w:t>ểm</w:t>
      </w:r>
      <w:r w:rsidR="003D688C" w:rsidRPr="003D688C">
        <w:t xml:space="preserve"> “C</w:t>
      </w:r>
      <w:r w:rsidR="003D688C">
        <w:t>”</w:t>
      </w:r>
      <w:r w:rsidR="003D688C" w:rsidRPr="003D688C">
        <w:t xml:space="preserve"> hoặc tăng ng</w:t>
      </w:r>
      <w:r w:rsidR="00A262D9">
        <w:t>u</w:t>
      </w:r>
      <w:r w:rsidR="003D688C" w:rsidRPr="003D688C">
        <w:t xml:space="preserve">y cơ </w:t>
      </w:r>
      <w:r w:rsidR="002F266C">
        <w:t>dinh dưỡng</w:t>
      </w:r>
    </w:p>
    <w:p w14:paraId="020EE183" w14:textId="499CCBAB" w:rsidR="003D688C" w:rsidRPr="003D688C" w:rsidRDefault="0056365E" w:rsidP="00C23165">
      <w:r>
        <w:t xml:space="preserve">+ </w:t>
      </w:r>
      <w:r w:rsidR="003D688C" w:rsidRPr="003D688C">
        <w:t>Sụt cân rõ hoặc ti</w:t>
      </w:r>
      <w:r w:rsidR="00814E93">
        <w:t>ế</w:t>
      </w:r>
      <w:r w:rsidR="003D688C" w:rsidRPr="003D688C">
        <w:t>n triển (thường ít nhất 10% cân nặng bình thường).</w:t>
      </w:r>
    </w:p>
    <w:p w14:paraId="3A51F232" w14:textId="7C4A0EED" w:rsidR="003D688C" w:rsidRPr="003D688C" w:rsidRDefault="0056365E" w:rsidP="00C23165">
      <w:r>
        <w:t xml:space="preserve">+ </w:t>
      </w:r>
      <w:r w:rsidR="003D688C" w:rsidRPr="003D688C">
        <w:t>Khẩu phần ăn có thay đổi nhiều (</w:t>
      </w:r>
      <w:r w:rsidR="00372F41">
        <w:t>ă</w:t>
      </w:r>
      <w:r w:rsidR="003D688C" w:rsidRPr="003D688C">
        <w:t>n ít hơn bình thư</w:t>
      </w:r>
      <w:r w:rsidR="00DB6B88">
        <w:t>ờ</w:t>
      </w:r>
      <w:r w:rsidR="003D688C" w:rsidRPr="003D688C">
        <w:t>ng &gt; 50%).</w:t>
      </w:r>
    </w:p>
    <w:p w14:paraId="4F8D4602" w14:textId="29202546" w:rsidR="003D688C" w:rsidRPr="003D688C" w:rsidRDefault="0056365E" w:rsidP="00C23165">
      <w:r>
        <w:t xml:space="preserve">+ </w:t>
      </w:r>
      <w:r w:rsidR="003D688C" w:rsidRPr="003D688C">
        <w:t>M</w:t>
      </w:r>
      <w:r w:rsidR="002D659C">
        <w:t>ấ</w:t>
      </w:r>
      <w:r w:rsidR="003D688C" w:rsidRPr="003D688C">
        <w:t>t lớp mỡ &gt; 2</w:t>
      </w:r>
      <w:r w:rsidR="009D7346">
        <w:t>c</w:t>
      </w:r>
      <w:r w:rsidR="003D688C" w:rsidRPr="003D688C">
        <w:t>m, giảm khối lượng cơ năng.</w:t>
      </w:r>
    </w:p>
    <w:p w14:paraId="5E911A2F" w14:textId="4E40A534" w:rsidR="003D688C" w:rsidRDefault="003D688C" w:rsidP="00C23165">
      <w:r w:rsidRPr="003D688C">
        <w:t>Mức đánh giá SGA</w:t>
      </w:r>
      <w:r w:rsidR="004B62A5">
        <w:t>:</w:t>
      </w:r>
    </w:p>
    <w:p w14:paraId="511EC48F" w14:textId="46008AB6" w:rsidR="003D688C" w:rsidRDefault="0090107F" w:rsidP="00C23165">
      <w:r>
        <w:t>-</w:t>
      </w:r>
      <w:r w:rsidR="0056365E">
        <w:t xml:space="preserve"> </w:t>
      </w:r>
      <w:r w:rsidR="003D688C" w:rsidRPr="003D688C">
        <w:t>SGA: A - không có nguy cơ SDD.</w:t>
      </w:r>
    </w:p>
    <w:p w14:paraId="45E291A7" w14:textId="3FD563DE" w:rsidR="003D688C" w:rsidRDefault="0090107F" w:rsidP="00C23165">
      <w:r>
        <w:t>-</w:t>
      </w:r>
      <w:r w:rsidR="0056365E">
        <w:t xml:space="preserve"> </w:t>
      </w:r>
      <w:r w:rsidR="003D688C" w:rsidRPr="003D688C">
        <w:t>SGA: B -</w:t>
      </w:r>
      <w:r w:rsidR="00F62B12">
        <w:t xml:space="preserve"> </w:t>
      </w:r>
      <w:r w:rsidR="003D688C" w:rsidRPr="003D688C">
        <w:t>Nguy cơ SDD từ nhẹ đến trung b</w:t>
      </w:r>
      <w:r w:rsidR="00F62B12">
        <w:t>ì</w:t>
      </w:r>
      <w:r w:rsidR="003D688C" w:rsidRPr="003D688C">
        <w:t>nh.</w:t>
      </w:r>
    </w:p>
    <w:p w14:paraId="5B5B7FF9" w14:textId="55FF5039" w:rsidR="003D688C" w:rsidRPr="003D688C" w:rsidRDefault="0090107F" w:rsidP="00C23165">
      <w:r>
        <w:t>-</w:t>
      </w:r>
      <w:r w:rsidR="0056365E">
        <w:t xml:space="preserve"> </w:t>
      </w:r>
      <w:r w:rsidR="003D688C" w:rsidRPr="003D688C">
        <w:t>SGA: C -</w:t>
      </w:r>
      <w:r w:rsidR="00EF093C">
        <w:t xml:space="preserve"> </w:t>
      </w:r>
      <w:r w:rsidR="003D688C" w:rsidRPr="003D688C">
        <w:t>Nguy cơ SDD nặng</w:t>
      </w:r>
      <w:r w:rsidR="00EF093C">
        <w:t>.</w:t>
      </w:r>
    </w:p>
    <w:p w14:paraId="2EF638EE" w14:textId="544A5940" w:rsidR="003D688C" w:rsidRPr="003D688C" w:rsidRDefault="003D688C" w:rsidP="00C23165">
      <w:r w:rsidRPr="003D688C">
        <w:lastRenderedPageBreak/>
        <w:t xml:space="preserve">Đánh giá </w:t>
      </w:r>
      <w:r w:rsidR="001F4421">
        <w:t xml:space="preserve">này là đánh giá chủ quan, không cần tính toán. Quan trọng là giảm cân, khẩu phần ăn, sụt cân/dự trữ mỡ. </w:t>
      </w:r>
      <w:r w:rsidRPr="003D688C">
        <w:t xml:space="preserve">Trong trường hợp </w:t>
      </w:r>
      <w:r w:rsidR="00611B51">
        <w:t>phân vân</w:t>
      </w:r>
      <w:r w:rsidRPr="003D688C">
        <w:t xml:space="preserve"> giữa A và B chọn B, giữa B và C chọn B.</w:t>
      </w:r>
    </w:p>
    <w:p w14:paraId="1948BDB5" w14:textId="43D246D5" w:rsidR="003D688C" w:rsidRPr="003D688C" w:rsidRDefault="003D688C" w:rsidP="00C23165">
      <w:r>
        <w:t>Ưu điểm</w:t>
      </w:r>
      <w:r w:rsidRPr="003D688C">
        <w:t xml:space="preserve"> và h</w:t>
      </w:r>
      <w:r w:rsidR="00087AB4">
        <w:t>ạ</w:t>
      </w:r>
      <w:r w:rsidRPr="003D688C">
        <w:t>n chế của phương pháp SGA</w:t>
      </w:r>
    </w:p>
    <w:p w14:paraId="565B3E45" w14:textId="76D546CA" w:rsidR="00937CE3" w:rsidRPr="00937CE3" w:rsidRDefault="0090107F" w:rsidP="00690162">
      <w:r>
        <w:t xml:space="preserve">- </w:t>
      </w:r>
      <w:r w:rsidR="003D688C" w:rsidRPr="003D688C">
        <w:t>Ưu điểm:</w:t>
      </w:r>
      <w:r w:rsidR="0056365E">
        <w:t xml:space="preserve"> </w:t>
      </w:r>
      <w:r w:rsidR="003D688C" w:rsidRPr="003D688C">
        <w:t>là bộ công cụ có thể vừa s</w:t>
      </w:r>
      <w:r w:rsidR="002B3524">
        <w:t>à</w:t>
      </w:r>
      <w:r w:rsidR="003D688C" w:rsidRPr="003D688C">
        <w:t>ng lọc vừa đ</w:t>
      </w:r>
      <w:r w:rsidR="00D947B5">
        <w:t>á</w:t>
      </w:r>
      <w:r w:rsidR="003D688C" w:rsidRPr="003D688C">
        <w:t>nh giá TTDD, l</w:t>
      </w:r>
      <w:r w:rsidR="005150FA">
        <w:t>à</w:t>
      </w:r>
      <w:r w:rsidR="003D688C" w:rsidRPr="003D688C">
        <w:t xml:space="preserve"> phương pháp</w:t>
      </w:r>
      <w:r w:rsidR="003D688C">
        <w:t xml:space="preserve"> </w:t>
      </w:r>
      <w:r w:rsidR="00BA0BF5">
        <w:t>đá</w:t>
      </w:r>
      <w:r w:rsidR="003D688C" w:rsidRPr="003D688C">
        <w:t>nh giá đối tượng tổng thể trên lâm s</w:t>
      </w:r>
      <w:r w:rsidR="00BA0BF5">
        <w:t>à</w:t>
      </w:r>
      <w:r w:rsidR="003D688C" w:rsidRPr="003D688C">
        <w:t>ng bao g</w:t>
      </w:r>
      <w:r w:rsidR="00BA0BF5">
        <w:t>ồ</w:t>
      </w:r>
      <w:r w:rsidR="003D688C" w:rsidRPr="003D688C">
        <w:t>m cả yếu tổ khách quan và chủ</w:t>
      </w:r>
      <w:r w:rsidR="003D688C">
        <w:t xml:space="preserve"> </w:t>
      </w:r>
      <w:r w:rsidR="003D688C" w:rsidRPr="003D688C">
        <w:t>quan có độ nhạy độ đặc hiệu cao. Có thể sử dụng để s</w:t>
      </w:r>
      <w:r w:rsidR="001469A4">
        <w:t>à</w:t>
      </w:r>
      <w:r w:rsidR="003D688C" w:rsidRPr="003D688C">
        <w:t>ng lọc hoặc đánh giá TTDD</w:t>
      </w:r>
      <w:r w:rsidR="001469A4">
        <w:t>,</w:t>
      </w:r>
      <w:r w:rsidR="003D688C">
        <w:t xml:space="preserve"> </w:t>
      </w:r>
      <w:r w:rsidR="003D688C" w:rsidRPr="003D688C">
        <w:t>để xác định các đối t</w:t>
      </w:r>
      <w:r w:rsidR="001469A4">
        <w:t>ư</w:t>
      </w:r>
      <w:r w:rsidR="003D688C" w:rsidRPr="003D688C">
        <w:t xml:space="preserve">ợng có nguy cơ. Hiệu quả khi lượng </w:t>
      </w:r>
      <w:r w:rsidR="005F7636">
        <w:t>p</w:t>
      </w:r>
      <w:r w:rsidR="003D688C" w:rsidRPr="003D688C">
        <w:t>ro</w:t>
      </w:r>
      <w:r w:rsidR="000D1E6D">
        <w:t>t</w:t>
      </w:r>
      <w:r w:rsidR="003D688C" w:rsidRPr="003D688C">
        <w:t>ein lưu hành trong</w:t>
      </w:r>
      <w:r w:rsidR="003D688C">
        <w:t xml:space="preserve"> </w:t>
      </w:r>
      <w:r w:rsidR="003D688C" w:rsidRPr="003D688C">
        <w:t>m</w:t>
      </w:r>
      <w:r w:rsidR="005F7636">
        <w:t>á</w:t>
      </w:r>
      <w:r w:rsidR="003D688C" w:rsidRPr="003D688C">
        <w:t>u không đáng t</w:t>
      </w:r>
      <w:r w:rsidR="005F7636">
        <w:t>i</w:t>
      </w:r>
      <w:r w:rsidR="003D688C" w:rsidRPr="003D688C">
        <w:t>n</w:t>
      </w:r>
      <w:r w:rsidR="005F7636">
        <w:t xml:space="preserve"> cậy (quá cao).</w:t>
      </w:r>
      <w:r w:rsidR="003D688C" w:rsidRPr="003D688C">
        <w:t xml:space="preserve"> </w:t>
      </w:r>
      <w:r w:rsidR="00EA4E90" w:rsidRPr="003D688C">
        <w:t xml:space="preserve">Sử dụng công cụ </w:t>
      </w:r>
      <w:r w:rsidR="00205E2A">
        <w:t>sàng</w:t>
      </w:r>
      <w:r w:rsidR="00EA4E90" w:rsidRPr="003D688C">
        <w:t xml:space="preserve"> lọc và đánh giá bằng </w:t>
      </w:r>
      <w:r w:rsidR="003D688C" w:rsidRPr="003D688C">
        <w:t>SGA</w:t>
      </w:r>
      <w:r w:rsidR="00EA4E90">
        <w:t xml:space="preserve"> có</w:t>
      </w:r>
      <w:r w:rsidR="003D688C" w:rsidRPr="003D688C">
        <w:t xml:space="preserve"> ch</w:t>
      </w:r>
      <w:r w:rsidR="006C504E">
        <w:t>i</w:t>
      </w:r>
      <w:r w:rsidR="003D688C" w:rsidRPr="003D688C">
        <w:t xml:space="preserve"> phí thập, không lấy m</w:t>
      </w:r>
      <w:r w:rsidR="00A74BC3">
        <w:t>áu</w:t>
      </w:r>
      <w:r w:rsidR="003D688C" w:rsidRPr="003D688C">
        <w:t>,</w:t>
      </w:r>
      <w:r w:rsidR="00A74BC3">
        <w:t xml:space="preserve"> kỹ</w:t>
      </w:r>
      <w:r w:rsidR="00A74BC3" w:rsidRPr="003D688C">
        <w:t xml:space="preserve"> thuật đánh gi</w:t>
      </w:r>
      <w:r w:rsidR="006C504E">
        <w:t>á</w:t>
      </w:r>
      <w:r w:rsidR="00A74BC3" w:rsidRPr="003D688C">
        <w:t xml:space="preserve"> không quá khó, cho kết quả</w:t>
      </w:r>
      <w:r w:rsidR="00A74BC3">
        <w:t xml:space="preserve"> nhanh,</w:t>
      </w:r>
      <w:r w:rsidR="003D688C" w:rsidRPr="003D688C">
        <w:t xml:space="preserve"> </w:t>
      </w:r>
      <w:r w:rsidR="00EA4E90">
        <w:t>d</w:t>
      </w:r>
      <w:r w:rsidR="003D688C" w:rsidRPr="003D688C">
        <w:t>ụng cụ đơn giản, ti</w:t>
      </w:r>
      <w:r w:rsidR="00EA4E90">
        <w:t>ế</w:t>
      </w:r>
      <w:r w:rsidR="003D688C" w:rsidRPr="003D688C">
        <w:t>t kiệm được ch</w:t>
      </w:r>
      <w:r w:rsidR="006D3460">
        <w:t>i</w:t>
      </w:r>
      <w:r w:rsidR="003D688C" w:rsidRPr="003D688C">
        <w:t xml:space="preserve"> phí cho </w:t>
      </w:r>
      <w:r w:rsidR="007B115B">
        <w:t>bệnh nhân</w:t>
      </w:r>
      <w:r w:rsidR="003D688C">
        <w:t>.</w:t>
      </w:r>
    </w:p>
    <w:p w14:paraId="10594DB1" w14:textId="7D9B03D1" w:rsidR="005E14E4" w:rsidRDefault="0090107F" w:rsidP="004F0A31">
      <w:r>
        <w:t xml:space="preserve">- </w:t>
      </w:r>
      <w:r w:rsidR="00937CE3" w:rsidRPr="00937CE3">
        <w:t>H</w:t>
      </w:r>
      <w:r w:rsidR="006C504E">
        <w:t>ạ</w:t>
      </w:r>
      <w:r w:rsidR="00937CE3" w:rsidRPr="00937CE3">
        <w:t>n chế</w:t>
      </w:r>
      <w:r w:rsidR="006C504E">
        <w:t>:</w:t>
      </w:r>
      <w:r w:rsidR="0056365E">
        <w:t xml:space="preserve"> </w:t>
      </w:r>
      <w:r w:rsidR="00937CE3" w:rsidRPr="00937CE3">
        <w:t xml:space="preserve">là phương pháp đánh giá tổng thể nhưng phần nhiều </w:t>
      </w:r>
      <w:r w:rsidR="004A12CC">
        <w:t>m</w:t>
      </w:r>
      <w:r w:rsidR="00937CE3" w:rsidRPr="00937CE3">
        <w:t xml:space="preserve">ang </w:t>
      </w:r>
      <w:r w:rsidR="004A12CC">
        <w:t>tính</w:t>
      </w:r>
      <w:r w:rsidR="00937CE3" w:rsidRPr="00937CE3">
        <w:t xml:space="preserve"> chủ quan,</w:t>
      </w:r>
      <w:r w:rsidR="00937CE3">
        <w:t xml:space="preserve"> </w:t>
      </w:r>
      <w:r w:rsidR="00937CE3" w:rsidRPr="00937CE3">
        <w:t>định t</w:t>
      </w:r>
      <w:r w:rsidR="004C18E6">
        <w:t>í</w:t>
      </w:r>
      <w:r w:rsidR="00937CE3" w:rsidRPr="00937CE3">
        <w:t>nh nhiều hơn định lượng và phụ thuộc nhiều vào bệnh án và báo cáo của bệnh</w:t>
      </w:r>
      <w:r w:rsidR="00937CE3">
        <w:t xml:space="preserve"> </w:t>
      </w:r>
      <w:r w:rsidR="004C18E6">
        <w:t>nhân.</w:t>
      </w:r>
      <w:r w:rsidR="00937CE3" w:rsidRPr="00937CE3">
        <w:t xml:space="preserve"> Để hạn chế nhược điểm chủ quan của SGA, những nhân viên đánh</w:t>
      </w:r>
      <w:r w:rsidR="00937CE3">
        <w:t xml:space="preserve"> </w:t>
      </w:r>
      <w:r w:rsidR="00937CE3" w:rsidRPr="00937CE3">
        <w:t>được tập huấn</w:t>
      </w:r>
      <w:r w:rsidR="00754FF2">
        <w:t>.</w:t>
      </w:r>
      <w:r w:rsidR="00937CE3" w:rsidRPr="00937CE3">
        <w:t xml:space="preserve"> Phần hỏi</w:t>
      </w:r>
      <w:r w:rsidR="00754FF2">
        <w:t xml:space="preserve"> tiền sử </w:t>
      </w:r>
      <w:r w:rsidR="00DD7AB1">
        <w:t>bệnh nhân</w:t>
      </w:r>
      <w:r w:rsidR="00754FF2">
        <w:t xml:space="preserve"> cần</w:t>
      </w:r>
      <w:r w:rsidR="00754FF2" w:rsidRPr="00937CE3">
        <w:t xml:space="preserve"> c</w:t>
      </w:r>
      <w:r w:rsidR="00754FF2">
        <w:t>ó</w:t>
      </w:r>
      <w:r w:rsidR="00754FF2" w:rsidRPr="00937CE3">
        <w:t xml:space="preserve"> thông ta chính xá</w:t>
      </w:r>
      <w:r w:rsidR="00AE4AA1">
        <w:t>c</w:t>
      </w:r>
      <w:r w:rsidR="00754FF2" w:rsidRPr="00937CE3">
        <w:t xml:space="preserve"> và cần tính to</w:t>
      </w:r>
      <w:r w:rsidR="00AE4AA1">
        <w:t>á</w:t>
      </w:r>
      <w:r w:rsidR="00754FF2" w:rsidRPr="00937CE3">
        <w:t>n nên</w:t>
      </w:r>
      <w:r w:rsidR="00754FF2">
        <w:t xml:space="preserve"> </w:t>
      </w:r>
      <w:r w:rsidR="00754FF2" w:rsidRPr="00937CE3">
        <w:t>nhân</w:t>
      </w:r>
      <w:r w:rsidR="00937CE3">
        <w:t xml:space="preserve"> </w:t>
      </w:r>
      <w:r w:rsidR="00937CE3" w:rsidRPr="00937CE3">
        <w:t>kỹ năng và tính chuyên nghiệp của nhân viên đánh giá là r</w:t>
      </w:r>
      <w:r w:rsidR="00F779F9">
        <w:t>ấ</w:t>
      </w:r>
      <w:r w:rsidR="00937CE3" w:rsidRPr="00937CE3">
        <w:t>t quan trọng, Khi có kết</w:t>
      </w:r>
      <w:r w:rsidR="00937CE3">
        <w:t xml:space="preserve"> </w:t>
      </w:r>
      <w:r w:rsidR="00937CE3" w:rsidRPr="00937CE3">
        <w:t>quả phân loại TTDD, SGA chưa đưa ra được kế hoạch can thiệp cụ thể</w:t>
      </w:r>
      <w:r w:rsidR="005553AD">
        <w:t>.</w:t>
      </w:r>
    </w:p>
    <w:p w14:paraId="36AA491D" w14:textId="77777777" w:rsidR="005E14E4" w:rsidRDefault="005E14E4">
      <w:r>
        <w:br w:type="page"/>
      </w:r>
    </w:p>
    <w:p w14:paraId="70CD869A" w14:textId="525A1C74" w:rsidR="00C73DBF" w:rsidRPr="00C73DBF" w:rsidRDefault="00C73DBF" w:rsidP="00C23165">
      <w:pPr>
        <w:pStyle w:val="Heading1"/>
      </w:pPr>
      <w:bookmarkStart w:id="48" w:name="_Toc126527728"/>
      <w:r w:rsidRPr="00C73DBF">
        <w:lastRenderedPageBreak/>
        <w:t>Chương 2</w:t>
      </w:r>
      <w:r>
        <w:t xml:space="preserve"> - </w:t>
      </w:r>
      <w:r w:rsidRPr="00C73DBF">
        <w:t>ĐỐI TƯỢNG VÀ PHƯƠNG PHÁP NGHIÊN CỨU</w:t>
      </w:r>
      <w:bookmarkEnd w:id="48"/>
    </w:p>
    <w:p w14:paraId="17B1AD52" w14:textId="12B8E4CB" w:rsidR="00C73DBF" w:rsidRPr="00C73DBF" w:rsidRDefault="00C73DBF" w:rsidP="00C23165">
      <w:pPr>
        <w:pStyle w:val="Heading2"/>
      </w:pPr>
      <w:bookmarkStart w:id="49" w:name="_Toc126527729"/>
      <w:r>
        <w:t>2.</w:t>
      </w:r>
      <w:r w:rsidRPr="00C73DBF">
        <w:t>1. Đối tượng</w:t>
      </w:r>
      <w:r w:rsidR="00D22FB3">
        <w:t>, thời gian và địa điểm</w:t>
      </w:r>
      <w:r w:rsidR="003C2417">
        <w:t xml:space="preserve"> nghiên cứu</w:t>
      </w:r>
      <w:bookmarkEnd w:id="49"/>
    </w:p>
    <w:p w14:paraId="5B699654" w14:textId="7469966F" w:rsidR="00A178C3" w:rsidRDefault="00A178C3" w:rsidP="00FC32EF">
      <w:pPr>
        <w:pStyle w:val="Heading3"/>
      </w:pPr>
      <w:bookmarkStart w:id="50" w:name="_Toc126527730"/>
      <w:r>
        <w:t>2.1.1. Đối tượng nghiên cứu</w:t>
      </w:r>
      <w:bookmarkEnd w:id="50"/>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62DEE45E" w:rsidR="00313618" w:rsidRDefault="00C73DBF" w:rsidP="00C23165">
      <w:r w:rsidRPr="00C73DBF">
        <w:t xml:space="preserve">Tiêu chuẩn </w:t>
      </w:r>
      <w:r w:rsidR="002E7606">
        <w:t xml:space="preserve">lựa </w:t>
      </w:r>
      <w:r w:rsidRPr="00C73DBF">
        <w:t>chọn</w:t>
      </w:r>
      <w:r w:rsidR="009C20FF">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5EE03CAF" w:rsidR="000A7A3A" w:rsidRDefault="000A7A3A" w:rsidP="002E7606">
      <w:r>
        <w:t>Tiêu chuẩn chẩn đoán:</w:t>
      </w:r>
    </w:p>
    <w:p w14:paraId="469AEFB0" w14:textId="5E72CAF8" w:rsidR="002E7606" w:rsidRDefault="002359A2" w:rsidP="002E7606">
      <w:r>
        <w:t xml:space="preserve">- </w:t>
      </w:r>
      <w:r w:rsidR="002E7606">
        <w:t>Chẩn đoán xác định lao phổi khi có tổn thương trên Xquang phổi nghi lao và một trong 2 tiêu chuẩn sau</w:t>
      </w:r>
      <w:r w:rsidR="00B81DCB">
        <w:t xml:space="preserve"> </w:t>
      </w:r>
      <w:r w:rsidR="00B81DCB">
        <w:fldChar w:fldCharType="begin">
          <w:fldData xml:space="preserve">PEVuZE5vdGU+PENpdGU+PEF1dGhvcj5U4bq/PC9BdXRob3I+PFllYXI+MjAyMDwvWWVhcj48UmVj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</w:fldData>
        </w:fldChar>
      </w:r>
      <w:r w:rsidR="00951039">
        <w:instrText xml:space="preserve"> ADDIN EN.CITE </w:instrText>
      </w:r>
      <w:r w:rsidR="00951039">
        <w:fldChar w:fldCharType="begin">
          <w:fldData xml:space="preserve">PEVuZE5vdGU+PENpdGU+PEF1dGhvcj5U4bq/PC9BdXRob3I+PFllYXI+MjAyMDwvWWVhcj48UmVj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</w:fldData>
        </w:fldChar>
      </w:r>
      <w:r w:rsidR="00951039">
        <w:instrText xml:space="preserve"> ADDIN EN.CITE.DATA </w:instrText>
      </w:r>
      <w:r w:rsidR="00951039">
        <w:fldChar w:fldCharType="end"/>
      </w:r>
      <w:r w:rsidR="00B81DCB">
        <w:fldChar w:fldCharType="separate"/>
      </w:r>
      <w:r w:rsidR="00951039">
        <w:rPr>
          <w:noProof/>
        </w:rPr>
        <w:t>[1]</w:t>
      </w:r>
      <w:r w:rsidR="00B81DCB">
        <w:fldChar w:fldCharType="end"/>
      </w:r>
      <w:r w:rsidR="002E7606">
        <w:t>:</w:t>
      </w:r>
    </w:p>
    <w:p w14:paraId="40EA0FEC" w14:textId="270FAEA8" w:rsidR="002E7606" w:rsidRDefault="009B2E6F" w:rsidP="002E7606">
      <w:r>
        <w:t xml:space="preserve">+ </w:t>
      </w:r>
      <w:r w:rsidR="002E7606">
        <w:t xml:space="preserve">Có bằng chứng về sự có mặt của </w:t>
      </w:r>
      <w:r w:rsidR="00CD430D">
        <w:t>trực khuẩn lao</w:t>
      </w:r>
      <w:r w:rsidR="002E7606">
        <w:t xml:space="preserve"> trong bệnh phẩm lâm sàng như đờm, dịch phế quản, dịch dạ dày và các bệnh phẩm khác.</w:t>
      </w:r>
    </w:p>
    <w:p w14:paraId="6E71BA88" w14:textId="2BFBBBF4" w:rsidR="002E7606" w:rsidRDefault="009B2E6F" w:rsidP="002E7606">
      <w:r>
        <w:t xml:space="preserve">+ </w:t>
      </w:r>
      <w:r w:rsidR="002E7606">
        <w:t xml:space="preserve">Khi có các triệu chứng lâm sàng, cận lâm sàng nhưng không xác định được </w:t>
      </w:r>
      <w:r w:rsidR="00CD430D">
        <w:t>trực khuẩn lao</w:t>
      </w:r>
      <w:r w:rsidR="002E7606">
        <w:t>, chẩn đoán lao vẫn có thể xác định bằng tổng hợp các dấu hiệu lâm sàng cận lâm sàng của thầy thuốc được đào tạo chuyên khoa lao quyết định.</w:t>
      </w:r>
    </w:p>
    <w:p w14:paraId="2928E8E9" w14:textId="77777777" w:rsidR="0007145D" w:rsidRDefault="009B2E6F" w:rsidP="0007145D">
      <w:r>
        <w:t xml:space="preserve">- </w:t>
      </w:r>
      <w:r w:rsidR="0007145D">
        <w:t>Chẩn đoán lao mới khi người bệnh chưa bao giờ dùng thuốc chống lao hoặc mới dùng thuốc chống lao dưới 1 tháng.</w:t>
      </w:r>
    </w:p>
    <w:p w14:paraId="527F2331" w14:textId="5CF7CAB8" w:rsidR="00C73DBF" w:rsidRDefault="00C73DBF" w:rsidP="0007145D">
      <w:r w:rsidRPr="00C73DBF">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51" w:name="_Toc126527731"/>
      <w:r>
        <w:lastRenderedPageBreak/>
        <w:t>2</w:t>
      </w:r>
      <w:r w:rsidR="00FC32EF">
        <w:t>.1</w:t>
      </w:r>
      <w:r w:rsidRPr="00C73DBF">
        <w:t>.</w:t>
      </w:r>
      <w:r>
        <w:t>2</w:t>
      </w:r>
      <w:r w:rsidRPr="00C73DBF">
        <w:t>. Địa điểm và thời gian nghiên cứu</w:t>
      </w:r>
      <w:bookmarkEnd w:id="51"/>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33EDD62E" w:rsidR="00C73DBF" w:rsidRPr="00C73DBF" w:rsidRDefault="00C73DBF" w:rsidP="00C23165">
      <w:r w:rsidRPr="00C73DBF">
        <w:t>Thời gian</w:t>
      </w:r>
      <w:r w:rsidR="00E178A3">
        <w:t>:</w:t>
      </w:r>
      <w:r w:rsidRPr="00C73DBF">
        <w:t xml:space="preserve"> </w:t>
      </w:r>
      <w:r w:rsidR="009E5F4D">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2C56C146" w:rsidR="00C73DBF" w:rsidRPr="00C73DBF" w:rsidRDefault="00C73DBF" w:rsidP="00C23165">
      <w:pPr>
        <w:pStyle w:val="Heading2"/>
      </w:pPr>
      <w:bookmarkStart w:id="52" w:name="_Toc126527732"/>
      <w:r>
        <w:t>2</w:t>
      </w:r>
      <w:r w:rsidRPr="00C73DBF">
        <w:t>.</w:t>
      </w:r>
      <w:r w:rsidR="00852C5F">
        <w:t>2</w:t>
      </w:r>
      <w:r w:rsidRPr="00C73DBF">
        <w:t>. Phương pháp nghiên cứu</w:t>
      </w:r>
      <w:bookmarkEnd w:id="52"/>
    </w:p>
    <w:p w14:paraId="65E6C258" w14:textId="59BE1557" w:rsidR="00C73DBF" w:rsidRPr="00C73DBF" w:rsidRDefault="00733CD6" w:rsidP="00C23165">
      <w:pPr>
        <w:pStyle w:val="Heading3"/>
      </w:pPr>
      <w:bookmarkStart w:id="53" w:name="_Toc126527733"/>
      <w:r>
        <w:t>2.</w:t>
      </w:r>
      <w:r w:rsidR="00C3458A">
        <w:t>2</w:t>
      </w:r>
      <w:r>
        <w:t>.1.</w:t>
      </w:r>
      <w:r w:rsidR="00C73DBF" w:rsidRPr="00C73DBF">
        <w:t xml:space="preserve"> Thiết k</w:t>
      </w:r>
      <w:r>
        <w:t>ế</w:t>
      </w:r>
      <w:r w:rsidR="00C73DBF" w:rsidRPr="00C73DBF">
        <w:t xml:space="preserve"> nghiên cứu</w:t>
      </w:r>
      <w:bookmarkEnd w:id="53"/>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54" w:name="_Toc126527734"/>
      <w:r>
        <w:t>2</w:t>
      </w:r>
      <w:r w:rsidR="00C73DBF" w:rsidRPr="00C73DBF">
        <w:t>.</w:t>
      </w:r>
      <w:r w:rsidR="003775AB">
        <w:t>2</w:t>
      </w:r>
      <w:r w:rsidR="00C73DBF" w:rsidRPr="00C73DBF">
        <w:t>.2. Cỡ mẫu và phương pháp ch</w:t>
      </w:r>
      <w:r w:rsidR="00ED1263">
        <w:t>ọ</w:t>
      </w:r>
      <w:r w:rsidR="00C73DBF" w:rsidRPr="00C73DBF">
        <w:t>n mẫu</w:t>
      </w:r>
      <w:bookmarkEnd w:id="54"/>
    </w:p>
    <w:p w14:paraId="0E5ADEF0" w14:textId="594E3A69"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AC2D6D" w:rsidRPr="005D14CF">
        <w:rPr>
          <w:lang w:val="vi-VN" w:eastAsia="zh-CN"/>
        </w:rPr>
        <w:t>theo kỹ thuật không xác suất với mẫu thuận tiện.</w:t>
      </w:r>
    </w:p>
    <w:p w14:paraId="12180E73" w14:textId="5BC753FD" w:rsidR="00FA61E4" w:rsidRPr="00FA61E4" w:rsidRDefault="00FA61E4" w:rsidP="00FA61E4">
      <w:r>
        <w:t>Cỡ mẫu: ước tính 150 hồ sơ bệnh án đủ tiêu chuẩn nghiên cứu</w:t>
      </w:r>
      <w:r w:rsidRPr="00B75088">
        <w:t>.</w:t>
      </w:r>
    </w:p>
    <w:p w14:paraId="3ABAC1D6" w14:textId="44BCA02B" w:rsidR="006650AC" w:rsidRDefault="006650AC" w:rsidP="006650AC">
      <w:pPr>
        <w:pStyle w:val="Heading3"/>
      </w:pPr>
      <w:bookmarkStart w:id="55" w:name="_Toc126527735"/>
      <w:r>
        <w:t>2</w:t>
      </w:r>
      <w:r w:rsidRPr="00525EFF">
        <w:t>.</w:t>
      </w:r>
      <w:r w:rsidR="005E3027">
        <w:t>2</w:t>
      </w:r>
      <w:r w:rsidRPr="00525EFF">
        <w:t>.</w:t>
      </w:r>
      <w:r>
        <w:t>3</w:t>
      </w:r>
      <w:r w:rsidRPr="00525EFF">
        <w:t xml:space="preserve">. </w:t>
      </w:r>
      <w:r>
        <w:t>Biến số - chỉ số nghiên cứu</w:t>
      </w:r>
      <w:bookmarkEnd w:id="55"/>
    </w:p>
    <w:p w14:paraId="4029AA93" w14:textId="591BD501" w:rsidR="005E3027" w:rsidRDefault="005E3027" w:rsidP="00A73146">
      <w:pPr>
        <w:pStyle w:val="Heading4"/>
      </w:pPr>
      <w:bookmarkStart w:id="56" w:name="_Toc126527736"/>
      <w:r>
        <w:t xml:space="preserve">2.2.3.1. Một số thông tin chung của </w:t>
      </w:r>
      <w:r w:rsidR="00CF536B">
        <w:t>bệnh nhân</w:t>
      </w:r>
      <w:r>
        <w:t xml:space="preserve"> nghiên cứu</w:t>
      </w:r>
      <w:bookmarkEnd w:id="56"/>
    </w:p>
    <w:p w14:paraId="55861534" w14:textId="6CD9EA94" w:rsidR="00DA4C77" w:rsidRDefault="00DA4C77" w:rsidP="00DA4C77">
      <w:r>
        <w:t>Tuổi: được chia thành các nhóm: &lt; 20, 20-29, 30-39, 40-49, 50- 59, ≥ 60.</w:t>
      </w:r>
    </w:p>
    <w:p w14:paraId="13E845CF" w14:textId="1CAD83D9" w:rsidR="00DA4C77" w:rsidRDefault="00DA4C77" w:rsidP="00DA4C77">
      <w:r>
        <w:t>Giới: nam, nữ.</w:t>
      </w:r>
    </w:p>
    <w:p w14:paraId="50CAC87A" w14:textId="0EA8BA44" w:rsidR="00DA4C77" w:rsidRDefault="00DA4C77" w:rsidP="00DA4C77">
      <w:r>
        <w:t>Địa chỉ: thành thị, nông thôn.</w:t>
      </w:r>
    </w:p>
    <w:p w14:paraId="709E0074" w14:textId="34D7340D" w:rsidR="00DA4C77" w:rsidRDefault="00DA4C77" w:rsidP="00DA4C77">
      <w:r>
        <w:t>Nghề nghiệp: chia 7 nhóm nghề (nông dân, công nhân, lao động tự do, hưu trí, cán bộ- công chức, học sinh- sinh viên, nội trợ).</w:t>
      </w:r>
    </w:p>
    <w:p w14:paraId="1BC774E9" w14:textId="4CE9CD31" w:rsidR="00164A05" w:rsidRDefault="00DA4C77" w:rsidP="00DA4C77">
      <w:r>
        <w:t>Tiền sử: đái tháo đường, tăng huyết áp, viêm dạ dày, bệnh phổi mạn tính, viêm gan...</w:t>
      </w:r>
    </w:p>
    <w:p w14:paraId="7DD39CC4" w14:textId="57B80F20" w:rsidR="001B00D6" w:rsidRDefault="001B00D6" w:rsidP="00A73146">
      <w:pPr>
        <w:pStyle w:val="Heading4"/>
      </w:pPr>
      <w:bookmarkStart w:id="57" w:name="_Toc126527737"/>
      <w:r>
        <w:t xml:space="preserve">2.2.3.2. Triệu chứng lâm sàng của </w:t>
      </w:r>
      <w:r w:rsidR="00CF536B">
        <w:t>bệnh nhân</w:t>
      </w:r>
      <w:r>
        <w:t xml:space="preserve"> nghiên cứu</w:t>
      </w:r>
      <w:bookmarkEnd w:id="57"/>
    </w:p>
    <w:p w14:paraId="7582F610" w14:textId="61DA7C33" w:rsidR="00BF74E2" w:rsidRDefault="00BF74E2" w:rsidP="00BF74E2">
      <w:r>
        <w:t>Lý do vào viện của bệnh nhân: ho khạc đờm kéo dài, ho ra máu, đau ngực, khó thở….</w:t>
      </w:r>
    </w:p>
    <w:p w14:paraId="34775394" w14:textId="2496EFF5" w:rsidR="00BF74E2" w:rsidRDefault="00BF74E2" w:rsidP="00617673">
      <w:r>
        <w:lastRenderedPageBreak/>
        <w:t>Thời gian chẩn đoán bệnh: Thời gian từ khi có triệu chứng đến khi được</w:t>
      </w:r>
      <w:r w:rsidR="00617673">
        <w:t xml:space="preserve"> </w:t>
      </w:r>
      <w:r>
        <w:t>chẩn đoán bệnh được chia thành trước 2 tháng, từ 2 đến 6 tháng và trên 6 tháng</w:t>
      </w:r>
    </w:p>
    <w:p w14:paraId="7FE35561" w14:textId="4EA907FD" w:rsidR="006361D2" w:rsidRDefault="006361D2" w:rsidP="006361D2">
      <w:r>
        <w:t>Triệu chứng toàn thân:</w:t>
      </w:r>
    </w:p>
    <w:p w14:paraId="4F4F6472" w14:textId="774D5747" w:rsidR="006361D2" w:rsidRDefault="003B4831" w:rsidP="006361D2">
      <w:r>
        <w:t>-</w:t>
      </w:r>
      <w:r w:rsidR="006361D2">
        <w:t xml:space="preserve"> Triệu chứng sốt: kiểm tra nhiệt độ sáng, chiều, tối bằng nhiệt kế. Mức độ không sốt ≤ </w:t>
      </w:r>
      <w:r w:rsidR="006361D2" w:rsidRPr="003A311D">
        <w:t>37</w:t>
      </w:r>
      <w:r w:rsidR="006361D2">
        <w:rPr>
          <w:vertAlign w:val="superscript"/>
        </w:rPr>
        <w:t>o</w:t>
      </w:r>
      <w:r w:rsidR="006361D2">
        <w:t>C, sốt nhẹ: 37,1-38</w:t>
      </w:r>
      <w:r w:rsidR="006361D2">
        <w:rPr>
          <w:vertAlign w:val="superscript"/>
        </w:rPr>
        <w:t>o</w:t>
      </w:r>
      <w:r w:rsidR="006361D2">
        <w:t>C, sốt vừa: 38,1–39</w:t>
      </w:r>
      <w:r w:rsidR="006361D2">
        <w:rPr>
          <w:vertAlign w:val="superscript"/>
        </w:rPr>
        <w:t>o</w:t>
      </w:r>
      <w:r w:rsidR="006361D2">
        <w:t>C, sốt cao &gt; 39</w:t>
      </w:r>
      <w:r w:rsidR="006361D2" w:rsidRPr="003A311D">
        <w:rPr>
          <w:vertAlign w:val="superscript"/>
        </w:rPr>
        <w:t xml:space="preserve"> </w:t>
      </w:r>
      <w:r w:rsidR="006361D2">
        <w:rPr>
          <w:vertAlign w:val="superscript"/>
        </w:rPr>
        <w:t>o</w:t>
      </w:r>
      <w:r w:rsidR="006361D2">
        <w:t xml:space="preserve">C </w:t>
      </w:r>
      <w:r w:rsidR="00BA2150">
        <w:fldChar w:fldCharType="begin"/>
      </w:r>
      <w:r w:rsidR="00951039">
        <w:instrText xml:space="preserve"> ADDIN EN.CITE &lt;EndNote&gt;&lt;Cite&gt;&lt;Author&gt;Lanh&lt;/Author&gt;&lt;Year&gt;2012&lt;/Year&gt;&lt;RecNum&gt;57&lt;/RecNum&gt;&lt;DisplayText&gt;[57]&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lt;/style&gt;&lt;style face="normal" font="default" size="100%"&gt;n Ng&lt;/style&gt;&lt;style face="normal" font="default" charset="163" size="100%"&gt;ọ&lt;/style&gt;&lt;style face="normal" font="default" size="100%"&gt;c Lanh&lt;/style&gt;&lt;/author&gt;&lt;/authors&gt;&lt;/contributors&gt;&lt;titles&gt;&lt;title&gt;&lt;style face="normal" font="default" size="100%"&gt;Sinh lý b&lt;/style&gt;&lt;style face="normal" font="default" charset="163" size="100%"&gt;ệ&lt;/style&gt;&lt;style face="normal" font="default" size="100%"&gt;nh h&lt;/style&gt;&lt;style face="normal" font="default" charset="163" size="100%"&gt;ọ&lt;/style&gt;&lt;style face="normal" font="default" size="100%"&gt;c&lt;/style&gt;&lt;/title&gt;&lt;/titles&gt;&lt;section&gt;230-246&lt;/section&gt;&lt;dates&gt;&lt;year&gt;2012&lt;/year&gt;&lt;/dates&gt;&lt;publisher&gt;&lt;style face="normal" font="default" size="100%"&gt;Nhà xu&lt;/style&gt;&lt;style face="normal" font="default" charset="163" size="100%"&gt;ấ&lt;/style&gt;&lt;style face="normal" font="default" size="100%"&gt;t b&lt;/style&gt;&lt;style face="normal" font="default" charset="163" size="100%"&gt;ả&lt;/style&gt;&lt;style face="normal" font="default" size="100%"&gt;n Y h&lt;/style&gt;&lt;style face="normal" font="default" charset="163" size="100%"&gt;ọ&lt;/style&gt;&lt;style face="normal" font="default" size="100%"&gt;c&lt;/style&gt;&lt;/publisher&gt;&lt;urls&gt;&lt;/urls&gt;&lt;/record&gt;&lt;/Cite&gt;&lt;/EndNote&gt;</w:instrText>
      </w:r>
      <w:r w:rsidR="00BA2150">
        <w:fldChar w:fldCharType="separate"/>
      </w:r>
      <w:r w:rsidR="00951039">
        <w:rPr>
          <w:noProof/>
        </w:rPr>
        <w:t>[57]</w:t>
      </w:r>
      <w:r w:rsidR="00BA2150">
        <w:fldChar w:fldCharType="end"/>
      </w:r>
      <w:r w:rsidR="006361D2">
        <w:t>.</w:t>
      </w:r>
    </w:p>
    <w:p w14:paraId="33CD4D25" w14:textId="45E4A1BD" w:rsidR="006361D2" w:rsidRDefault="003B4831" w:rsidP="006361D2">
      <w:r>
        <w:t>-</w:t>
      </w:r>
      <w:r w:rsidR="006361D2">
        <w:t xml:space="preserve"> Triệu chứng mệt ăn kém: gầy sút cân so với bình thường khi chưa bị bệnh.</w:t>
      </w:r>
    </w:p>
    <w:p w14:paraId="66155536" w14:textId="1C57B11A" w:rsidR="006361D2" w:rsidRDefault="003B4831" w:rsidP="006361D2">
      <w:r>
        <w:t>-</w:t>
      </w:r>
      <w:r w:rsidR="006361D2">
        <w:t xml:space="preserve"> </w:t>
      </w:r>
      <w:commentRangeStart w:id="58"/>
      <w:r w:rsidR="006361D2">
        <w:t xml:space="preserve">Đánh giá chỉ số khối cơ thể BMI: cân nặng của người đó (kg) chia cho bình phương chiều cao đo bằng mét </w:t>
      </w:r>
      <w:r w:rsidR="00592522">
        <w:fldChar w:fldCharType="begin"/>
      </w:r>
      <w:r w:rsidR="00951039">
        <w:instrText xml:space="preserve"> ADDIN EN.CITE &lt;EndNote&gt;&lt;Cite&gt;&lt;Author&gt;tế&lt;/Author&gt;&lt;Year&gt;2022&lt;/Year&gt;&lt;RecNum&gt;58&lt;/RecNum&gt;&lt;DisplayText&gt;[58]&lt;/DisplayText&gt;&lt;record&gt;&lt;rec-number&gt;58&lt;/rec-number&gt;&lt;foreign-keys&gt;&lt;key app="EN" db-id="ew0r25e5ieawfueddv3pf0sbaxx0fsraa9ft" timestamp="1677685184"&gt;58&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2892/Q&lt;/style&gt;&lt;style face="normal" font="default" charset="238" size="100%"&gt;Đ-BYT v&lt;/style&gt;&lt;style face="normal" font="default" charset="163" size="100%"&gt;ề việc ban h&lt;/style&gt;&lt;style face="normal" font="default" size="100%"&gt;ành tài li&lt;/style&gt;&lt;style face="normal" font="default" charset="163" size="100%"&gt;ệu chuy&lt;/style&gt;&lt;style face="normal" font="default" size="100%"&gt;ên môn &amp;quot;H&lt;/style&gt;&lt;style face="normal" font="default" charset="238" size="100%"&gt;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bệnh b&lt;/style&gt;&lt;style face="normal" font="default" size="100%"&gt;éo phì&amp;quot;&lt;/style&gt;&lt;/title&gt;&lt;/titles&gt;&lt;dates&gt;&lt;year&gt;2022&lt;/year&gt;&lt;/dates&gt;&lt;urls&gt;&lt;/urls&gt;&lt;/record&gt;&lt;/Cite&gt;&lt;/EndNote&gt;</w:instrText>
      </w:r>
      <w:r w:rsidR="00592522">
        <w:fldChar w:fldCharType="separate"/>
      </w:r>
      <w:r w:rsidR="00951039">
        <w:rPr>
          <w:noProof/>
        </w:rPr>
        <w:t>[58]</w:t>
      </w:r>
      <w:r w:rsidR="00592522">
        <w:fldChar w:fldCharType="end"/>
      </w:r>
      <w:r w:rsidR="006361D2">
        <w:t>:</w:t>
      </w:r>
    </w:p>
    <w:p w14:paraId="5B72F17A" w14:textId="5EF1A1AD" w:rsidR="006361D2" w:rsidRDefault="006361D2" w:rsidP="006361D2">
      <w:r>
        <w:t xml:space="preserve">&lt;18,5: </w:t>
      </w:r>
      <w:r w:rsidR="007C1867">
        <w:t>t</w:t>
      </w:r>
      <w:r>
        <w:t>hiếu cân</w:t>
      </w:r>
    </w:p>
    <w:p w14:paraId="63A6AEA2" w14:textId="4A3DD133" w:rsidR="006361D2" w:rsidRDefault="006361D2" w:rsidP="006361D2">
      <w:r>
        <w:t xml:space="preserve">18,5 - 22,9: </w:t>
      </w:r>
      <w:r w:rsidR="007C1867">
        <w:t>b</w:t>
      </w:r>
      <w:r>
        <w:t>ình thường</w:t>
      </w:r>
    </w:p>
    <w:p w14:paraId="0C866A7A" w14:textId="5C3BA29C" w:rsidR="006361D2" w:rsidRDefault="006361D2" w:rsidP="006361D2">
      <w:r>
        <w:t xml:space="preserve">23 - 24,9: </w:t>
      </w:r>
      <w:r w:rsidR="007C1867">
        <w:t>t</w:t>
      </w:r>
      <w:r>
        <w:t>hừa cân</w:t>
      </w:r>
    </w:p>
    <w:p w14:paraId="1BAF73D5" w14:textId="26CD7D36" w:rsidR="006361D2" w:rsidRDefault="006361D2" w:rsidP="006361D2">
      <w:r>
        <w:t xml:space="preserve">25 – 29,9: </w:t>
      </w:r>
      <w:r w:rsidR="007C1867">
        <w:t>b</w:t>
      </w:r>
      <w:r>
        <w:t>éo phì độ I</w:t>
      </w:r>
    </w:p>
    <w:p w14:paraId="4BD68619" w14:textId="7CB890D4" w:rsidR="006361D2" w:rsidRDefault="006361D2" w:rsidP="00EC3C2E">
      <w:r>
        <w:t xml:space="preserve">≥ 30: </w:t>
      </w:r>
      <w:r w:rsidR="007C1867">
        <w:t>b</w:t>
      </w:r>
      <w:r>
        <w:t>éo phì độ II</w:t>
      </w:r>
      <w:commentRangeEnd w:id="58"/>
      <w:r w:rsidR="00B65090">
        <w:rPr>
          <w:rStyle w:val="CommentReference"/>
        </w:rPr>
        <w:commentReference w:id="58"/>
      </w:r>
    </w:p>
    <w:p w14:paraId="60CE36EC" w14:textId="71503421" w:rsidR="00BF74E2" w:rsidRDefault="00BF74E2" w:rsidP="00BF74E2">
      <w:r>
        <w:t>Triệu chứng cơ năng:</w:t>
      </w:r>
    </w:p>
    <w:p w14:paraId="621DD3A0" w14:textId="09F9B73B" w:rsidR="00BF74E2" w:rsidRDefault="003B4831" w:rsidP="00BF74E2">
      <w:r>
        <w:t>-</w:t>
      </w:r>
      <w:r w:rsidR="00BF74E2">
        <w:t xml:space="preserve"> Ho: đặc điểm ho (ho khan, ho có đờm, ho ra máu)</w:t>
      </w:r>
      <w:r w:rsidR="00EA360F">
        <w:t>.</w:t>
      </w:r>
    </w:p>
    <w:p w14:paraId="1787CF97" w14:textId="0567B373" w:rsidR="00BF74E2" w:rsidRDefault="003B4831" w:rsidP="00CE5786">
      <w:r>
        <w:t>-</w:t>
      </w:r>
      <w:r w:rsidR="00BF74E2">
        <w:t xml:space="preserve"> </w:t>
      </w:r>
      <w:r w:rsidR="005C7EEE">
        <w:t>Mức độ</w:t>
      </w:r>
      <w:r w:rsidR="00BF74E2">
        <w:t xml:space="preserve"> ho ra máu </w:t>
      </w:r>
      <w:r w:rsidR="008F05B5">
        <w:fldChar w:fldCharType="begin"/>
      </w:r>
      <w:r w:rsidR="00951039">
        <w:instrText xml:space="preserve"> ADDIN EN.CITE &lt;EndNote&gt;&lt;Cite&gt;&lt;Author&gt;Sáng&lt;/Author&gt;&lt;Year&gt;2014&lt;/Year&gt;&lt;RecNum&gt;10&lt;/RecNum&gt;&lt;DisplayText&gt;[10]&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record&gt;&lt;/Cite&gt;&lt;/EndNote&gt;</w:instrText>
      </w:r>
      <w:r w:rsidR="008F05B5">
        <w:fldChar w:fldCharType="separate"/>
      </w:r>
      <w:r w:rsidR="00951039">
        <w:rPr>
          <w:noProof/>
        </w:rPr>
        <w:t>[10]</w:t>
      </w:r>
      <w:r w:rsidR="008F05B5">
        <w:fldChar w:fldCharType="end"/>
      </w:r>
      <w:r w:rsidR="005C7EEE">
        <w:t xml:space="preserve">: </w:t>
      </w:r>
      <w:r w:rsidR="00CE5786">
        <w:t>h</w:t>
      </w:r>
      <w:r w:rsidR="00BF74E2">
        <w:t>o ra máu nhẹ</w:t>
      </w:r>
      <w:r w:rsidR="00CE5786">
        <w:t xml:space="preserve"> (</w:t>
      </w:r>
      <w:r w:rsidR="00BF74E2">
        <w:t>số lượng máu ho ra ít, chỉ vài ml đến dưới 50 ml trong 24</w:t>
      </w:r>
      <w:r w:rsidR="00CE5786">
        <w:t xml:space="preserve"> </w:t>
      </w:r>
      <w:r w:rsidR="00BF74E2">
        <w:t>giờ</w:t>
      </w:r>
      <w:r w:rsidR="00CE5786">
        <w:t>), h</w:t>
      </w:r>
      <w:r w:rsidR="00BF74E2">
        <w:t>o ra máu trung bình</w:t>
      </w:r>
      <w:r w:rsidR="00CE5786">
        <w:t xml:space="preserve"> (</w:t>
      </w:r>
      <w:r w:rsidR="00BF74E2">
        <w:t>số lượng máu ho ra từ 50ml đến dưới 200 ml trong</w:t>
      </w:r>
      <w:r w:rsidR="00CE5786">
        <w:t xml:space="preserve"> </w:t>
      </w:r>
      <w:r w:rsidR="00BF74E2">
        <w:t>24 giờ</w:t>
      </w:r>
      <w:r w:rsidR="00CE5786">
        <w:t>), h</w:t>
      </w:r>
      <w:r w:rsidR="00BF74E2">
        <w:t>o ra máu nặng</w:t>
      </w:r>
      <w:r w:rsidR="00CE5786">
        <w:t xml:space="preserve"> (</w:t>
      </w:r>
      <w:r w:rsidR="00BF74E2">
        <w:t>số lượng máu ho ra trên 200 ml trong 24 giờ</w:t>
      </w:r>
      <w:r w:rsidR="00CE5786">
        <w:t>)</w:t>
      </w:r>
      <w:r w:rsidR="00BF74E2">
        <w:t>.</w:t>
      </w:r>
    </w:p>
    <w:p w14:paraId="50337F77" w14:textId="6154D425" w:rsidR="00BF74E2" w:rsidRDefault="003B4831" w:rsidP="00BF74E2">
      <w:r>
        <w:t>-</w:t>
      </w:r>
      <w:r w:rsidR="00BF74E2">
        <w:t xml:space="preserve"> Đau ngực.</w:t>
      </w:r>
    </w:p>
    <w:p w14:paraId="62ADC721" w14:textId="649D986C" w:rsidR="00BF74E2" w:rsidRDefault="003B4831" w:rsidP="00BF74E2">
      <w:r>
        <w:lastRenderedPageBreak/>
        <w:t>-</w:t>
      </w:r>
      <w:r w:rsidR="00BF74E2">
        <w:t xml:space="preserve"> Khó thở.</w:t>
      </w:r>
    </w:p>
    <w:p w14:paraId="4B292A12" w14:textId="04EEE731" w:rsidR="00BF74E2" w:rsidRPr="00BF74E2" w:rsidRDefault="00BF74E2" w:rsidP="006E7D08">
      <w:r>
        <w:t xml:space="preserve">Triệu chứng thực thể hô hấp: </w:t>
      </w:r>
      <w:r w:rsidR="003D40C2">
        <w:t>s</w:t>
      </w:r>
      <w:r>
        <w:t xml:space="preserve">ự biến dạng lồng ngực, hội chứng </w:t>
      </w:r>
      <w:r w:rsidR="006E7D08">
        <w:t>ba</w:t>
      </w:r>
      <w:r>
        <w:t xml:space="preserve"> giảm,</w:t>
      </w:r>
      <w:r w:rsidR="006E7D08">
        <w:t xml:space="preserve"> </w:t>
      </w:r>
      <w:r>
        <w:t>hội chứng đông đặc, các tiếng phổi bệnh lý... ghi nhận có hay không có triệu</w:t>
      </w:r>
      <w:r w:rsidR="006E7D08">
        <w:t xml:space="preserve"> </w:t>
      </w:r>
      <w:r>
        <w:t>chứng.</w:t>
      </w:r>
    </w:p>
    <w:p w14:paraId="18C38CA8" w14:textId="178D254D" w:rsidR="00CF536B" w:rsidRDefault="00CF536B" w:rsidP="00A73146">
      <w:pPr>
        <w:pStyle w:val="Heading4"/>
      </w:pPr>
      <w:bookmarkStart w:id="59" w:name="_Toc126527738"/>
      <w:r>
        <w:t xml:space="preserve">2.2.3.3. </w:t>
      </w:r>
      <w:r w:rsidR="00BF74E2">
        <w:t>Đặc điểm</w:t>
      </w:r>
      <w:r>
        <w:t xml:space="preserve"> cận lâm sàng của bệnh nhân nghiên cứu</w:t>
      </w:r>
      <w:bookmarkEnd w:id="59"/>
    </w:p>
    <w:p w14:paraId="1E818FC8" w14:textId="02344995" w:rsidR="00B911CA" w:rsidRDefault="00B911CA" w:rsidP="001E2712">
      <w:r>
        <w:t>Nuôi cấy vi khuẩn lao và làm kháng sinh đồ: Nuôi cấy đờm tìm vi khuẩn lao và định danh bằng kỹ thuật BACTEC-MGIT trên hệ thống BACTEC-MGIT 960 tại khoa Xét nghiệm Bệnh viện Phổi Hải</w:t>
      </w:r>
      <w:r w:rsidR="001E2712">
        <w:t xml:space="preserve"> </w:t>
      </w:r>
      <w:r>
        <w:t>Phòng, Xác định tính nhạy cảm của các chủng vi khuẩn MTB được phân lập trên hệ</w:t>
      </w:r>
      <w:r w:rsidR="001E2712">
        <w:t xml:space="preserve"> </w:t>
      </w:r>
      <w:r>
        <w:t>thống BACTEC-MGIT 960 tại khoa Vi sinh và Labo lao chuẩn quốc gia – Bệnh</w:t>
      </w:r>
      <w:r w:rsidR="001E2712">
        <w:t xml:space="preserve"> </w:t>
      </w:r>
      <w:r>
        <w:t>viện Phổi Trung Ương. Kết quả sẽ trả lời nhạy hay kháng với các thuốc S, R, H,</w:t>
      </w:r>
      <w:r w:rsidR="001E2712">
        <w:t xml:space="preserve"> </w:t>
      </w:r>
      <w:r>
        <w:t>E.</w:t>
      </w:r>
    </w:p>
    <w:p w14:paraId="47E47317" w14:textId="77E7F050" w:rsidR="00B911CA" w:rsidRDefault="00B911CA" w:rsidP="0073342C">
      <w:r>
        <w:t xml:space="preserve">Xét nghiệm </w:t>
      </w:r>
      <w:r w:rsidR="001A3156">
        <w:t>g</w:t>
      </w:r>
      <w:r>
        <w:t>en Xpert MTB/</w:t>
      </w:r>
      <w:r w:rsidR="00E67ACA">
        <w:t>RIF</w:t>
      </w:r>
      <w:r>
        <w:t>: Xét nghiệm giúp chẩn đoán xác định</w:t>
      </w:r>
      <w:r w:rsidR="003851AF">
        <w:t xml:space="preserve"> </w:t>
      </w:r>
      <w:r>
        <w:t>lao phổi nhờ tìm đoạn gen IS 6110, đặc biệt là tìm đoạn gene rpoB trong chẩn</w:t>
      </w:r>
      <w:r w:rsidR="003851AF">
        <w:t xml:space="preserve"> </w:t>
      </w:r>
      <w:r>
        <w:t xml:space="preserve">đoán vi khuẩn lao kháng </w:t>
      </w:r>
      <w:r w:rsidR="003851AF">
        <w:t>Rifampicin</w:t>
      </w:r>
      <w:r>
        <w:t xml:space="preserve"> được thực hiện tại khoa Xét nghiệm Bệnh viện Phổi</w:t>
      </w:r>
      <w:r w:rsidR="0073342C">
        <w:t xml:space="preserve"> </w:t>
      </w:r>
      <w:r>
        <w:t xml:space="preserve">Hải Phòng. Kết quả trả về là không có MTB, có MTB không kháng </w:t>
      </w:r>
      <w:r w:rsidR="0073342C">
        <w:t>Rifampicin</w:t>
      </w:r>
      <w:r>
        <w:t>, có MTB</w:t>
      </w:r>
      <w:r w:rsidR="0073342C">
        <w:t xml:space="preserve"> </w:t>
      </w:r>
      <w:r>
        <w:t xml:space="preserve">kháng </w:t>
      </w:r>
      <w:r w:rsidR="00DD1B41">
        <w:t>Rifampicin</w:t>
      </w:r>
      <w:r>
        <w:t xml:space="preserve">, có MTB và không xác định tính kháng </w:t>
      </w:r>
      <w:r w:rsidR="00DD1B41">
        <w:t>Rifampicin</w:t>
      </w:r>
      <w:r>
        <w:t>…</w:t>
      </w:r>
    </w:p>
    <w:p w14:paraId="5FBA8D29" w14:textId="199CE01C" w:rsidR="00BD73D3" w:rsidRDefault="00B911CA" w:rsidP="00464F55">
      <w:r>
        <w:t>Xquang phổi thường quy:</w:t>
      </w:r>
    </w:p>
    <w:p w14:paraId="1D2E43B0" w14:textId="56515451" w:rsidR="00BD73D3" w:rsidRDefault="003B4831" w:rsidP="00BD73D3">
      <w:r>
        <w:t xml:space="preserve">- </w:t>
      </w:r>
      <w:r w:rsidR="00B911CA">
        <w:t xml:space="preserve">Phân loại </w:t>
      </w:r>
      <w:r w:rsidR="00876B92">
        <w:t>x</w:t>
      </w:r>
      <w:r w:rsidR="00B911CA">
        <w:t xml:space="preserve">quang theo các tổn thương cơ bản gồm </w:t>
      </w:r>
      <w:r w:rsidR="00213BAA">
        <w:fldChar w:fldCharType="begin">
          <w:fldData xml:space="preserve">PEVuZE5vdGU+PENpdGU+PEF1dGhvcj5Tw6FuZzwvQXV0aG9yPjxZZWFyPjIwMTQ8L1llYXI+PFJl
Y051bT4xMDwvUmVjTnVtPjxEaXNwbGF5VGV4dD5bMTAsIDM0LCA1OV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L3JlY29yZD48L0NpdGU+PENpdGU+PEF1dGhvcj5IaeG7g248L0F1dGhvcj48WWVhcj4xOTk5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</w:fldData>
        </w:fldChar>
      </w:r>
      <w:r w:rsidR="00951039">
        <w:instrText xml:space="preserve"> ADDIN EN.CITE </w:instrText>
      </w:r>
      <w:r w:rsidR="00951039">
        <w:fldChar w:fldCharType="begin">
          <w:fldData xml:space="preserve">PEVuZE5vdGU+PENpdGU+PEF1dGhvcj5Tw6FuZzwvQXV0aG9yPjxZZWFyPjIwMTQ8L1llYXI+PFJl
Y051bT4xMDwvUmVjTnVtPjxEaXNwbGF5VGV4dD5bMTAsIDM0LCA1OV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L3JlY29yZD48L0NpdGU+PENpdGU+PEF1dGhvcj5IaeG7g248L0F1dGhvcj48WWVhcj4xOTk5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</w:fldData>
        </w:fldChar>
      </w:r>
      <w:r w:rsidR="00951039">
        <w:instrText xml:space="preserve"> ADDIN EN.CITE.DATA </w:instrText>
      </w:r>
      <w:r w:rsidR="00951039">
        <w:fldChar w:fldCharType="end"/>
      </w:r>
      <w:r w:rsidR="00213BAA">
        <w:fldChar w:fldCharType="separate"/>
      </w:r>
      <w:r w:rsidR="00951039">
        <w:rPr>
          <w:noProof/>
        </w:rPr>
        <w:t>[10, 34, 59]</w:t>
      </w:r>
      <w:r w:rsidR="00213BAA">
        <w:fldChar w:fldCharType="end"/>
      </w:r>
      <w:r w:rsidR="001453BD">
        <w:t>:</w:t>
      </w:r>
    </w:p>
    <w:p w14:paraId="6650C6CD" w14:textId="7012AAAC" w:rsidR="00B911CA" w:rsidRDefault="003B4831" w:rsidP="00BD73D3">
      <w:r>
        <w:t xml:space="preserve">+ </w:t>
      </w:r>
      <w:r w:rsidR="00B911CA">
        <w:t>Thâm nhiễm: là đám mờ nhạt, đường kính &gt; 10 mm, giới hạn không rõ.</w:t>
      </w:r>
    </w:p>
    <w:p w14:paraId="43E79C2F" w14:textId="524F81C6" w:rsidR="00B911CA" w:rsidRDefault="003B4831" w:rsidP="00B911CA">
      <w:r>
        <w:t xml:space="preserve">+ </w:t>
      </w:r>
      <w:r w:rsidR="00B911CA">
        <w:t>Tốn thương nốt: nốt có đậm độ khác nhau, đường kính ≤ 10 mm.</w:t>
      </w:r>
    </w:p>
    <w:p w14:paraId="52C5C897" w14:textId="5DB8B212" w:rsidR="00B911CA" w:rsidRDefault="003B4831" w:rsidP="00697205">
      <w:r>
        <w:lastRenderedPageBreak/>
        <w:t xml:space="preserve">+ </w:t>
      </w:r>
      <w:r w:rsidR="00B911CA">
        <w:t>Tổn thương hang: là một hình sáng, bờ khép kín, kích thước khác nhau;</w:t>
      </w:r>
      <w:r w:rsidR="00697205">
        <w:t xml:space="preserve"> </w:t>
      </w:r>
      <w:r w:rsidR="00B911CA">
        <w:t>hang mới có thành dầy, hang cũ có thành mỏng và đậm. Được chia thành hang có</w:t>
      </w:r>
      <w:r w:rsidR="00697205">
        <w:t xml:space="preserve"> </w:t>
      </w:r>
      <w:r w:rsidR="00B911CA">
        <w:t>đường kính &lt; 4 cm và ≥ 4 cm</w:t>
      </w:r>
      <w:r w:rsidR="00697205">
        <w:t>.</w:t>
      </w:r>
    </w:p>
    <w:p w14:paraId="77E1B843" w14:textId="7E899250" w:rsidR="00B911CA" w:rsidRDefault="003B4831" w:rsidP="00697205">
      <w:r>
        <w:t xml:space="preserve">+ </w:t>
      </w:r>
      <w:r w:rsidR="00B911CA">
        <w:t>Tổn thương xơ: là những đường mờ, rộng từ 0,5-1mm thẳng hoặc cong,</w:t>
      </w:r>
      <w:r w:rsidR="00697205">
        <w:t xml:space="preserve"> </w:t>
      </w:r>
      <w:r w:rsidR="00B911CA">
        <w:t>có thể gây co kéo rốn phổi và các tổ chức xung quanh.</w:t>
      </w:r>
    </w:p>
    <w:p w14:paraId="2966C985" w14:textId="7EB50DD5" w:rsidR="00B911CA" w:rsidRDefault="003B4831" w:rsidP="00B911CA">
      <w:r>
        <w:t xml:space="preserve">+ </w:t>
      </w:r>
      <w:r w:rsidR="00B911CA">
        <w:t>Vôi hoá: là những nốt có đậm độ cao như xương.</w:t>
      </w:r>
    </w:p>
    <w:p w14:paraId="674DAB70" w14:textId="679EDD1C" w:rsidR="00B911CA" w:rsidRDefault="003B4831" w:rsidP="00B911CA">
      <w:r>
        <w:rPr>
          <w:rFonts w:ascii="Segoe UI Symbol" w:hAnsi="Segoe UI Symbol" w:cs="Segoe UI Symbol"/>
        </w:rPr>
        <w:t xml:space="preserve">- </w:t>
      </w:r>
      <w:r w:rsidR="00B911CA">
        <w:t xml:space="preserve">Phân mức độ lan rộng của tổn thương </w:t>
      </w:r>
      <w:r w:rsidR="00F478E4">
        <w:fldChar w:fldCharType="begin"/>
      </w:r>
      <w:r w:rsidR="00951039">
        <w:instrText xml:space="preserve"> ADDIN EN.CITE &lt;EndNote&gt;&lt;Cite&gt;&lt;Author&gt;Hiển&lt;/Author&gt;&lt;Year&gt;1999&lt;/Year&gt;&lt;RecNum&gt;34&lt;/RecNum&gt;&lt;DisplayText&gt;[34]&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lt;/style&gt;&lt;style face="normal" font="default" size="100%"&gt;n &lt;/style&gt;&lt;style face="normal" font="default" charset="238" size="100%"&gt;đ&lt;/style&gt;&lt;style face="normal" font="default" size="100%"&gt;oán lao ph&lt;/style&gt;&lt;style face="normal" font="default" charset="163" size="100%"&gt;ổ&lt;/style&gt;&lt;style face="normal" font="default" size="100%"&gt;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lt;/style&gt;&lt;style face="normal" font="default" size="100%"&gt;Y&lt;/style&gt;&lt;style face="normal" font="default" charset="163" size="100%"&gt; học&lt;/style&gt;&lt;/publisher&gt;&lt;urls&gt;&lt;/urls&gt;&lt;/record&gt;&lt;/Cite&gt;&lt;/EndNote&gt;</w:instrText>
      </w:r>
      <w:r w:rsidR="00F478E4">
        <w:fldChar w:fldCharType="separate"/>
      </w:r>
      <w:r w:rsidR="00951039">
        <w:rPr>
          <w:noProof/>
        </w:rPr>
        <w:t>[34]</w:t>
      </w:r>
      <w:r w:rsidR="00F478E4">
        <w:fldChar w:fldCharType="end"/>
      </w:r>
      <w:r w:rsidR="00B911CA">
        <w:t>:</w:t>
      </w:r>
    </w:p>
    <w:p w14:paraId="598AD8AA" w14:textId="77777777" w:rsidR="00F478E4" w:rsidRDefault="00F478E4" w:rsidP="00F478E4">
      <w:r>
        <w:t>- Độ I: Tổn thương tối thiểu không hang, độ lan rộng của tổn thương không vượt quá khối lượng tổ chức phổi nằm trên khớp ức sườn thứ hai và gai sống lưng thứ tư.</w:t>
      </w:r>
    </w:p>
    <w:p w14:paraId="3EA6D6B0" w14:textId="77777777" w:rsidR="00F478E4" w:rsidRDefault="00F478E4" w:rsidP="00F478E4">
      <w:r>
        <w:t>- Độ II: Tổn thương vừa phải, tổn thương gián đoạn rải rac, không vượt quá khối lượng một phổi hoặc đậm độ đồng nhất không vượt quá 1/3 khối lượng 1 phổi, tổng đường kính các hang &lt; 4 cm.</w:t>
      </w:r>
    </w:p>
    <w:p w14:paraId="2186EB1E" w14:textId="77777777" w:rsidR="00F478E4" w:rsidRDefault="00F478E4" w:rsidP="00F478E4">
      <w:r>
        <w:t>- Độ III: Tổn thương rất quan trọng, rộng hơn độ II, tổng đường kính hang &gt; 4 cm.</w:t>
      </w:r>
    </w:p>
    <w:p w14:paraId="181343AF" w14:textId="7CA9B901" w:rsidR="00B911CA" w:rsidRDefault="008A13B5" w:rsidP="00100CF9">
      <w:r>
        <w:rPr>
          <w:rFonts w:ascii="Segoe UI Symbol" w:hAnsi="Segoe UI Symbol" w:cs="Segoe UI Symbol"/>
        </w:rPr>
        <w:t xml:space="preserve">- </w:t>
      </w:r>
      <w:r w:rsidR="00B911CA">
        <w:t>Đánh giá về vị trí tổn thương trên xquang phổi: theo Đỗ Đức Hiển lấy đường ngang đi qua rốn phổi chia thành: vùng trên, vùng dưới, cả trên và dưới</w:t>
      </w:r>
      <w:r w:rsidR="00013952">
        <w:t xml:space="preserve"> </w:t>
      </w:r>
      <w:r w:rsidR="00013952">
        <w:fldChar w:fldCharType="begin"/>
      </w:r>
      <w:r w:rsidR="00951039">
        <w:instrText xml:space="preserve"> ADDIN EN.CITE &lt;EndNote&gt;&lt;Cite&gt;&lt;Author&gt;Hiển&lt;/Author&gt;&lt;Year&gt;1999&lt;/Year&gt;&lt;RecNum&gt;34&lt;/RecNum&gt;&lt;DisplayText&gt;[34]&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lt;/style&gt;&lt;style face="normal" font="default" size="100%"&gt;n &lt;/style&gt;&lt;style face="normal" font="default" charset="238" size="100%"&gt;đ&lt;/style&gt;&lt;style face="normal" font="default" size="100%"&gt;oán lao ph&lt;/style&gt;&lt;style face="normal" font="default" charset="163" size="100%"&gt;ổ&lt;/style&gt;&lt;style face="normal" font="default" size="100%"&gt;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lt;/style&gt;&lt;style face="normal" font="default" size="100%"&gt;Y&lt;/style&gt;&lt;style face="normal" font="default" charset="163" size="100%"&gt; học&lt;/style&gt;&lt;/publisher&gt;&lt;urls&gt;&lt;/urls&gt;&lt;/record&gt;&lt;/Cite&gt;&lt;/EndNote&gt;</w:instrText>
      </w:r>
      <w:r w:rsidR="00013952">
        <w:fldChar w:fldCharType="separate"/>
      </w:r>
      <w:r w:rsidR="00951039">
        <w:rPr>
          <w:noProof/>
        </w:rPr>
        <w:t>[34]</w:t>
      </w:r>
      <w:r w:rsidR="00013952">
        <w:fldChar w:fldCharType="end"/>
      </w:r>
      <w:r w:rsidR="00B911CA">
        <w:t>.</w:t>
      </w:r>
    </w:p>
    <w:p w14:paraId="361858BB" w14:textId="1818489C" w:rsidR="00B911CA" w:rsidRDefault="00B911CA" w:rsidP="00B911CA">
      <w:r>
        <w:t>Các xét nghiệm thăm dò khác:</w:t>
      </w:r>
    </w:p>
    <w:p w14:paraId="23BCBDE8" w14:textId="05FED9EE" w:rsidR="00B911CA" w:rsidRDefault="003669BB" w:rsidP="00D17D29">
      <w:r>
        <w:t xml:space="preserve">- </w:t>
      </w:r>
      <w:r w:rsidR="00B911CA">
        <w:t>Công thức máu:</w:t>
      </w:r>
      <w:r w:rsidR="00D17D29">
        <w:t xml:space="preserve"> m</w:t>
      </w:r>
      <w:r w:rsidR="00B911CA">
        <w:t xml:space="preserve">ức độ thiếu máu theo nồng độ huyết sắc tố </w:t>
      </w:r>
      <w:r w:rsidR="00213BAA">
        <w:fldChar w:fldCharType="begin"/>
      </w:r>
      <w:r w:rsidR="00951039">
        <w:instrText xml:space="preserve"> ADDIN EN.CITE &lt;EndNote&gt;&lt;Cite&gt;&lt;Author&gt;tế&lt;/Author&gt;&lt;Year&gt;2022&lt;/Year&gt;&lt;RecNum&gt;60&lt;/RecNum&gt;&lt;DisplayText&gt;[60]&lt;/DisplayText&gt;&lt;record&gt;&lt;rec-number&gt;60&lt;/rec-number&gt;&lt;foreign-keys&gt;&lt;key app="EN" db-id="ew0r25e5ieawfueddv3pf0sbaxx0fsraa9ft" timestamp="1677685184"&gt;60&lt;/key&gt;&lt;/foreign-keys&gt;&lt;ref-type name="Book"&gt;6&lt;/ref-type&gt;&lt;contributors&gt;&lt;authors&gt;&lt;author&gt;&lt;style face="normal" font="default" size="100%"&gt;B&lt;/style&gt;&lt;style face="normal" font="default" charset="163" size="100%"&gt;ộ&lt;/style&gt;&lt;style face="normal" font="default" size="100%"&gt; Y t&lt;/style&gt;&lt;style face="normal" font="default" charset="163" size="100%"&g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2022 &lt;/style&gt;&lt;style face="normal" font="default" size="100%"&gt;&amp;quot;&lt;/style&gt;&lt;style face="normal" font="default" charset="238" size="100%"&g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lt;/style&gt;&lt;style face="normal" font="default" size="100%"&gt;&amp;quot;&lt;/style&gt;&lt;/title&gt;&lt;/titles&gt;&lt;dates&gt;&lt;year&gt;2022&lt;/year&gt;&lt;/dates&gt;&lt;urls&gt;&lt;/urls&gt;&lt;/record&gt;&lt;/Cite&gt;&lt;/EndNote&gt;</w:instrText>
      </w:r>
      <w:r w:rsidR="00213BAA">
        <w:fldChar w:fldCharType="separate"/>
      </w:r>
      <w:r w:rsidR="00951039">
        <w:rPr>
          <w:noProof/>
        </w:rPr>
        <w:t>[60]</w:t>
      </w:r>
      <w:r w:rsidR="00213BAA">
        <w:fldChar w:fldCharType="end"/>
      </w:r>
      <w:r w:rsidR="00D17D29">
        <w:t>:</w:t>
      </w:r>
    </w:p>
    <w:p w14:paraId="1ACE2FD2" w14:textId="69520D88" w:rsidR="00B911CA" w:rsidRDefault="003669BB" w:rsidP="00B911CA">
      <w:r>
        <w:t xml:space="preserve">+ </w:t>
      </w:r>
      <w:r w:rsidR="00B911CA">
        <w:t>Thiếu máu nặng khi huyết sắc tố dưới 60 g/</w:t>
      </w:r>
      <w:r w:rsidR="00D17D29">
        <w:t>l</w:t>
      </w:r>
      <w:r w:rsidR="00B911CA">
        <w:t>.</w:t>
      </w:r>
    </w:p>
    <w:p w14:paraId="730D4A27" w14:textId="5FFAE382" w:rsidR="00B911CA" w:rsidRDefault="003669BB" w:rsidP="00B911CA">
      <w:r>
        <w:lastRenderedPageBreak/>
        <w:t xml:space="preserve">+ </w:t>
      </w:r>
      <w:r w:rsidR="00B911CA">
        <w:t>Thiếu máu vừa khi huyết sắc tố từ 60 đến dưới 90 g/</w:t>
      </w:r>
      <w:r w:rsidR="00D17D29">
        <w:t>l</w:t>
      </w:r>
      <w:r w:rsidR="00B911CA">
        <w:t>.</w:t>
      </w:r>
    </w:p>
    <w:p w14:paraId="5FE2A337" w14:textId="3A0A1FC8" w:rsidR="00B911CA" w:rsidRDefault="003669BB" w:rsidP="00B911CA">
      <w:r>
        <w:t xml:space="preserve">+ </w:t>
      </w:r>
      <w:r w:rsidR="00B911CA">
        <w:t>Thiếu máu nhẹ khi huyết sắc tố từ 90 đến 120 g/</w:t>
      </w:r>
      <w:r w:rsidR="00D17D29">
        <w:t>l</w:t>
      </w:r>
      <w:r w:rsidR="00B911CA">
        <w:t>.</w:t>
      </w:r>
    </w:p>
    <w:p w14:paraId="149C684C" w14:textId="7F482AF9" w:rsidR="00B911CA" w:rsidRDefault="003669BB" w:rsidP="00B911CA">
      <w:r>
        <w:t xml:space="preserve">+ </w:t>
      </w:r>
      <w:r w:rsidR="00B911CA">
        <w:t>Không thiếu máu khi huyết sắc tố lớn hơn 120 g/</w:t>
      </w:r>
      <w:r w:rsidR="00D17D29">
        <w:t>l</w:t>
      </w:r>
      <w:r w:rsidR="00B911CA">
        <w:t>.</w:t>
      </w:r>
    </w:p>
    <w:p w14:paraId="1CDCC89A" w14:textId="344DAD49" w:rsidR="00B911CA" w:rsidRPr="00B911CA" w:rsidRDefault="003669BB" w:rsidP="00D17D29">
      <w:r>
        <w:t xml:space="preserve">- </w:t>
      </w:r>
      <w:r w:rsidR="00B911CA">
        <w:t xml:space="preserve">Mức độ nhiễm trùng theo số lượng bạch cầu: </w:t>
      </w:r>
      <w:r w:rsidR="00213BAA">
        <w:t>s</w:t>
      </w:r>
      <w:r w:rsidR="00B911CA">
        <w:t>ố lượng bạch cầu bình</w:t>
      </w:r>
      <w:r w:rsidR="00D17D29">
        <w:t xml:space="preserve"> </w:t>
      </w:r>
      <w:r w:rsidR="00B911CA">
        <w:t xml:space="preserve">thường từ 4 – 10 G/l, giảm: &lt; 4 G/l, tăng: &gt; 10 G/l </w:t>
      </w:r>
      <w:r w:rsidR="008D71C0">
        <w:fldChar w:fldCharType="begin">
          <w:fldData xml:space="preserve">PEVuZE5vdGU+PENpdGU+PEF1dGhvcj5Bbmg8L0F1dGhvcj48WWVhcj4yMDEzPC9ZZWFyPjxSZWNO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</w:fldData>
        </w:fldChar>
      </w:r>
      <w:r w:rsidR="00951039">
        <w:instrText xml:space="preserve"> ADDIN EN.CITE </w:instrText>
      </w:r>
      <w:r w:rsidR="00951039">
        <w:fldChar w:fldCharType="begin">
          <w:fldData xml:space="preserve">PEVuZE5vdGU+PENpdGU+PEF1dGhvcj5Bbmg8L0F1dGhvcj48WWVhcj4yMDEzPC9ZZWFyPjxSZWNO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</w:fldData>
        </w:fldChar>
      </w:r>
      <w:r w:rsidR="00951039">
        <w:instrText xml:space="preserve"> ADDIN EN.CITE.DATA </w:instrText>
      </w:r>
      <w:r w:rsidR="00951039">
        <w:fldChar w:fldCharType="end"/>
      </w:r>
      <w:r w:rsidR="008D71C0">
        <w:fldChar w:fldCharType="separate"/>
      </w:r>
      <w:r w:rsidR="00951039">
        <w:rPr>
          <w:noProof/>
        </w:rPr>
        <w:t>[61]</w:t>
      </w:r>
      <w:r w:rsidR="008D71C0">
        <w:fldChar w:fldCharType="end"/>
      </w:r>
      <w:r w:rsidR="00B911CA">
        <w:t>.</w:t>
      </w:r>
    </w:p>
    <w:p w14:paraId="35A6F4E4" w14:textId="3367B952" w:rsidR="00B75088" w:rsidRDefault="00B9405E" w:rsidP="00C23165">
      <w:pPr>
        <w:pStyle w:val="Heading3"/>
      </w:pPr>
      <w:bookmarkStart w:id="60" w:name="_Toc126527739"/>
      <w:r>
        <w:t>2.</w:t>
      </w:r>
      <w:r w:rsidR="003775AB">
        <w:t>2</w:t>
      </w:r>
      <w:r w:rsidR="00B75088" w:rsidRPr="00B75088">
        <w:t>.</w:t>
      </w:r>
      <w:r w:rsidR="002A0BD0">
        <w:t>4</w:t>
      </w:r>
      <w:r w:rsidR="00B75088" w:rsidRPr="00B75088">
        <w:t xml:space="preserve">. Phương pháp thu thập </w:t>
      </w:r>
      <w:r w:rsidR="00413016">
        <w:t>thông tin</w:t>
      </w:r>
      <w:bookmarkEnd w:id="60"/>
    </w:p>
    <w:p w14:paraId="2D3D44D9" w14:textId="4148F5E7" w:rsidR="00164A05" w:rsidRPr="00164A05" w:rsidRDefault="00D901F8" w:rsidP="00D901F8">
      <w:r>
        <w:t>Thu thập thông tin từ hồ sơ bệnh án lao phổi mới lưu tại phòng Kế hoạch tổng hợp Bệnh viện Phổi Hải Phòng đối với những bệnh nhân vào viện từ tháng 01 năm 202</w:t>
      </w:r>
      <w:r w:rsidR="0044621B">
        <w:t>2</w:t>
      </w:r>
      <w:r>
        <w:t xml:space="preserve"> đến tháng 12 năm 2022 và </w:t>
      </w:r>
      <w:commentRangeStart w:id="61"/>
      <w:r>
        <w:t>khai thác thông tin trực tiếp từ bệnh nhân bằng cách hỏi bệnh về</w:t>
      </w:r>
      <w:r w:rsidRPr="00D901F8">
        <w:rPr>
          <w:lang w:val="vi-VN"/>
        </w:rPr>
        <w:t xml:space="preserve"> </w:t>
      </w:r>
      <w:commentRangeEnd w:id="61"/>
      <w:r>
        <w:rPr>
          <w:rStyle w:val="CommentReference"/>
        </w:rPr>
        <w:commentReference w:id="61"/>
      </w:r>
      <w:commentRangeStart w:id="62"/>
      <w:r w:rsidRPr="005D14CF">
        <w:rPr>
          <w:lang w:val="vi-VN"/>
        </w:rPr>
        <w:t>tên, tuổi, giới, địa dư, nghề nghiệp, lý do vào viện, tiền sử bệnh khác, triệu chứng cơ năng, triệu chứng toàn thân, triệu chứng thực thể, chụp Xquang, làm kháng sinh đồ</w:t>
      </w:r>
      <w:commentRangeEnd w:id="62"/>
      <w:r w:rsidR="00A22218">
        <w:rPr>
          <w:rStyle w:val="CommentReference"/>
        </w:rPr>
        <w:commentReference w:id="62"/>
      </w:r>
      <w:r w:rsidRPr="005D14CF">
        <w:rPr>
          <w:lang w:val="vi-VN"/>
        </w:rPr>
        <w:t xml:space="preserve">. Ghi chép kết quả tỉ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63" w:name="_Toc126527740"/>
      <w:r w:rsidRPr="00525EFF">
        <w:t>2.</w:t>
      </w:r>
      <w:r w:rsidR="00097AB9">
        <w:t>2</w:t>
      </w:r>
      <w:r w:rsidR="00555C79">
        <w:t>.</w:t>
      </w:r>
      <w:r w:rsidRPr="00525EFF">
        <w:t xml:space="preserve">5. Sai số </w:t>
      </w:r>
      <w:r w:rsidR="0049153A">
        <w:t>và khống chế sai số</w:t>
      </w:r>
      <w:bookmarkEnd w:id="63"/>
    </w:p>
    <w:p w14:paraId="0305B7A5" w14:textId="2A4784DB" w:rsidR="00097AB9" w:rsidRDefault="00DC04AC" w:rsidP="00E3091F">
      <w:pPr>
        <w:pStyle w:val="Heading4"/>
      </w:pPr>
      <w:bookmarkStart w:id="64" w:name="_Toc126527741"/>
      <w:r>
        <w:t>2.2.5.1. Sai số</w:t>
      </w:r>
      <w:r w:rsidR="002C6CDF">
        <w:t xml:space="preserve"> trong nghiên cứu</w:t>
      </w:r>
      <w:bookmarkEnd w:id="64"/>
    </w:p>
    <w:p w14:paraId="251276FD" w14:textId="2CFC75FE" w:rsidR="00E3091F" w:rsidRDefault="00E3091F" w:rsidP="00E3091F">
      <w:r>
        <w:t>Sai số ngẫu nhiên: s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65" w:name="_Toc126527742"/>
      <w:r>
        <w:t>2.2.5.2. Biện pháp khống chế sai số</w:t>
      </w:r>
      <w:bookmarkEnd w:id="65"/>
    </w:p>
    <w:p w14:paraId="52C879F6" w14:textId="09ED32FE" w:rsidR="00A57497" w:rsidRDefault="00A57497" w:rsidP="00A57497">
      <w:r>
        <w:t>Biện pháp khắc phục sai số ngẫu nhiên: Dùng test thống kê đúng, tìm các giá trị ngoại lai.</w:t>
      </w:r>
    </w:p>
    <w:p w14:paraId="6FFBBD70" w14:textId="3B625F8E" w:rsidR="00A57497" w:rsidRDefault="00A57497" w:rsidP="00A57497">
      <w:r>
        <w:lastRenderedPageBreak/>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66" w:name="_Toc126527743"/>
      <w:r>
        <w:t>2</w:t>
      </w:r>
      <w:r w:rsidR="00525EFF" w:rsidRPr="00525EFF">
        <w:t>.</w:t>
      </w:r>
      <w:r w:rsidR="00097AB9">
        <w:t>2</w:t>
      </w:r>
      <w:r>
        <w:t>.</w:t>
      </w:r>
      <w:r w:rsidR="00525EFF" w:rsidRPr="00525EFF">
        <w:t xml:space="preserve">6. </w:t>
      </w:r>
      <w:r w:rsidR="004D5B63">
        <w:t>Phương pháp xử lý, phân tích số liệu</w:t>
      </w:r>
      <w:bookmarkEnd w:id="66"/>
    </w:p>
    <w:p w14:paraId="5E19E2AA" w14:textId="503A855E"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2</w:t>
      </w:r>
      <w:r w:rsidRPr="00525EFF">
        <w:t>.0.</w:t>
      </w:r>
    </w:p>
    <w:p w14:paraId="050A2EE3" w14:textId="25FFF0E2" w:rsidR="0055567B" w:rsidRDefault="00525EFF" w:rsidP="00D3407A">
      <w:r w:rsidRPr="00525EFF">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2D5504">
        <w:t>, tính và so sánh hai trị số trung bình bằng test T</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p</w:t>
      </w:r>
      <w:r w:rsidR="00201C94">
        <w:t xml:space="preserve"> </w:t>
      </w:r>
      <w:r w:rsidRPr="00525EFF">
        <w:t>&lt;</w:t>
      </w:r>
      <w:r w:rsidR="00201C94">
        <w:t xml:space="preserve"> </w:t>
      </w:r>
      <w:r w:rsidRPr="00525EFF">
        <w:t>0</w:t>
      </w:r>
      <w:r w:rsidR="00F349AF">
        <w:t>,</w:t>
      </w:r>
      <w:r w:rsidRPr="00525EFF">
        <w:t>05</w:t>
      </w:r>
      <w:r w:rsidR="006C4507">
        <w:t>.</w:t>
      </w:r>
    </w:p>
    <w:p w14:paraId="692B63B2" w14:textId="66D930D8" w:rsidR="00525EFF" w:rsidRPr="00525EFF" w:rsidRDefault="0055567B" w:rsidP="00C23165">
      <w:pPr>
        <w:pStyle w:val="Heading3"/>
      </w:pPr>
      <w:bookmarkStart w:id="67" w:name="_Toc126527744"/>
      <w:r>
        <w:t>2.</w:t>
      </w:r>
      <w:r w:rsidR="00097AB9">
        <w:t>2</w:t>
      </w:r>
      <w:r w:rsidR="00525EFF" w:rsidRPr="00525EFF">
        <w:t>.7. Đạo đức nghiên cứu</w:t>
      </w:r>
      <w:bookmarkEnd w:id="67"/>
    </w:p>
    <w:p w14:paraId="7584CBF3" w14:textId="77777777"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trường Đại học Y Dược Hải Phòng xét duyệt và sự cho phép của L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1D5A5E62" w14:textId="322764C3" w:rsidR="009212D1" w:rsidRPr="00DD474C" w:rsidRDefault="00525EFF" w:rsidP="00DD474C">
      <w:pPr>
        <w:tabs>
          <w:tab w:val="left" w:pos="284"/>
        </w:tabs>
        <w:spacing w:after="0"/>
        <w:ind w:firstLine="567"/>
        <w:rPr>
          <w:lang w:val="nb-NO"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5AA5FB51" w14:textId="77777777" w:rsidR="009212D1" w:rsidRDefault="009212D1">
      <w:pPr>
        <w:rPr>
          <w:lang w:val="vi-VN" w:eastAsia="zh-CN"/>
        </w:rPr>
      </w:pPr>
      <w:r>
        <w:rPr>
          <w:lang w:val="vi-VN" w:eastAsia="zh-CN"/>
        </w:rPr>
        <w:br w:type="page"/>
      </w:r>
    </w:p>
    <w:p w14:paraId="3CFBA2A7" w14:textId="6808C16A" w:rsidR="00525EFF" w:rsidRDefault="00E95696" w:rsidP="00C23165">
      <w:pPr>
        <w:pStyle w:val="Heading1"/>
      </w:pPr>
      <w:bookmarkStart w:id="68" w:name="_Toc126527745"/>
      <w:r>
        <w:lastRenderedPageBreak/>
        <w:t>Chương 3 – KẾT QUẢ</w:t>
      </w:r>
      <w:bookmarkEnd w:id="68"/>
    </w:p>
    <w:p w14:paraId="15A431AB" w14:textId="2485BE6C" w:rsidR="005D70BA" w:rsidRDefault="005D70BA" w:rsidP="00C23165">
      <w:pPr>
        <w:pStyle w:val="Heading2"/>
      </w:pPr>
      <w:bookmarkStart w:id="69" w:name="_Toc126527746"/>
      <w:r>
        <w:t>3.1. Đặc điểm chung của đối tượng tham gia nghiên cứu</w:t>
      </w:r>
      <w:bookmarkEnd w:id="69"/>
    </w:p>
    <w:p w14:paraId="10A90951" w14:textId="449137B6" w:rsidR="005D70BA" w:rsidRDefault="005D70BA" w:rsidP="00C23165">
      <w:pPr>
        <w:pStyle w:val="Heading3"/>
      </w:pPr>
      <w:bookmarkStart w:id="70" w:name="_Toc126527747"/>
      <w:r>
        <w:t>3.1.1. Thông tin chung về đối tượng nghiên cứu</w:t>
      </w:r>
      <w:bookmarkEnd w:id="70"/>
    </w:p>
    <w:p w14:paraId="39031D98" w14:textId="25F31D65" w:rsidR="000D631B" w:rsidRDefault="000D631B" w:rsidP="00C23165">
      <w:r>
        <w:t>Bảng 3.1. Thông tin chung của đối tượng nghiên cứu</w:t>
      </w:r>
    </w:p>
    <w:p w14:paraId="7ABB64A2" w14:textId="675890E9" w:rsidR="004431EC" w:rsidRDefault="004431EC" w:rsidP="00C23165">
      <w:r>
        <w:t>Nhận xét:</w:t>
      </w:r>
    </w:p>
    <w:p w14:paraId="5C416515" w14:textId="7881B3FD" w:rsidR="000D631B" w:rsidRDefault="006171B0" w:rsidP="00C23165">
      <w:pPr>
        <w:pStyle w:val="Heading3"/>
      </w:pPr>
      <w:bookmarkStart w:id="71" w:name="_Toc126527748"/>
      <w:r>
        <w:t>3.1.2. Đặc điểm phân loại lao phổi</w:t>
      </w:r>
      <w:bookmarkEnd w:id="71"/>
    </w:p>
    <w:p w14:paraId="1FC7C88C" w14:textId="7CBE6207" w:rsidR="00A22163" w:rsidRDefault="00A22163" w:rsidP="00C23165">
      <w:r>
        <w:t>Bảng 3.2.</w:t>
      </w:r>
    </w:p>
    <w:p w14:paraId="2EC3AD44" w14:textId="457A0B14" w:rsidR="00A22163" w:rsidRDefault="00A22163" w:rsidP="00C23165">
      <w:r>
        <w:t>Nhận xét:</w:t>
      </w:r>
    </w:p>
    <w:p w14:paraId="7607E85C" w14:textId="1FA08A9E" w:rsidR="00A22163" w:rsidRDefault="0022069B" w:rsidP="00C23165">
      <w:pPr>
        <w:pStyle w:val="Heading3"/>
      </w:pPr>
      <w:bookmarkStart w:id="72" w:name="_Toc126527749"/>
      <w:r>
        <w:t>3.1.3. Đặc điểm về lao phổi có mắc số lượng bệnh kèm theo</w:t>
      </w:r>
      <w:bookmarkEnd w:id="72"/>
    </w:p>
    <w:p w14:paraId="7B123BA6" w14:textId="32020A39" w:rsidR="0022069B" w:rsidRDefault="00BA0559" w:rsidP="00C23165">
      <w:r>
        <w:t>Bảng 3.3. Lao phổi có mắc số lượng bệnh kèm theo</w:t>
      </w:r>
    </w:p>
    <w:p w14:paraId="134F0E0B" w14:textId="32FBF726" w:rsidR="00BA0559" w:rsidRDefault="00BA0559" w:rsidP="00C23165">
      <w:r>
        <w:t>Nhận xét:</w:t>
      </w:r>
    </w:p>
    <w:p w14:paraId="05C86FBB" w14:textId="13C86259" w:rsidR="00BA0559" w:rsidRDefault="00BA0559" w:rsidP="00C23165">
      <w:pPr>
        <w:pStyle w:val="Heading3"/>
      </w:pPr>
      <w:bookmarkStart w:id="73" w:name="_Toc126527750"/>
      <w:r>
        <w:t>3.1.4. Kiến thức người bệnh về dinh dưỡng bệnh lao phổi</w:t>
      </w:r>
      <w:bookmarkEnd w:id="73"/>
    </w:p>
    <w:p w14:paraId="75731A1E" w14:textId="4B587095" w:rsidR="00BA0559" w:rsidRDefault="00BA0559" w:rsidP="00C23165">
      <w:r>
        <w:t>Bảng 3.</w:t>
      </w:r>
      <w:r w:rsidR="002C4BBA">
        <w:t>4</w:t>
      </w:r>
      <w:r>
        <w:t xml:space="preserve">. </w:t>
      </w:r>
      <w:r w:rsidR="002C4BBA">
        <w:t>Kiến thức người bệnh về dinh dưỡng bệnh lao phổi</w:t>
      </w:r>
    </w:p>
    <w:p w14:paraId="5BBDF226" w14:textId="205819CE" w:rsidR="00BA0559" w:rsidRDefault="00BA0559" w:rsidP="00C23165">
      <w:r>
        <w:t>Nhận xét:</w:t>
      </w:r>
    </w:p>
    <w:p w14:paraId="0B168666" w14:textId="0AC5241B" w:rsidR="006F0014" w:rsidRDefault="006F0014" w:rsidP="00C23165">
      <w:pPr>
        <w:pStyle w:val="Heading2"/>
      </w:pPr>
      <w:bookmarkStart w:id="74" w:name="_Toc126527751"/>
      <w:r>
        <w:t>3.2. TTDD của BN lao phổi theo BMI, SGA</w:t>
      </w:r>
      <w:bookmarkEnd w:id="74"/>
    </w:p>
    <w:p w14:paraId="7A2E9D57" w14:textId="4ADF542F" w:rsidR="006F0014" w:rsidRDefault="006F0014" w:rsidP="00C23165">
      <w:r>
        <w:t>Bảng 3.</w:t>
      </w:r>
      <w:r w:rsidR="00543C84">
        <w:t>5</w:t>
      </w:r>
      <w:r>
        <w:t xml:space="preserve">. </w:t>
      </w:r>
      <w:r w:rsidR="00D75E11">
        <w:t>TTDD của BN lao phổi theo BMI, SGA</w:t>
      </w:r>
    </w:p>
    <w:p w14:paraId="69570BD6" w14:textId="77777777" w:rsidR="006F0014" w:rsidRDefault="006F0014" w:rsidP="00C23165">
      <w:r>
        <w:t>Nhận xét:</w:t>
      </w:r>
    </w:p>
    <w:p w14:paraId="42D31C7B" w14:textId="782B7366" w:rsidR="00AA02E2" w:rsidRDefault="00AA02E2" w:rsidP="00C23165">
      <w:pPr>
        <w:pStyle w:val="Heading2"/>
      </w:pPr>
      <w:bookmarkStart w:id="75" w:name="_Toc126527752"/>
      <w:r>
        <w:t xml:space="preserve">3.3. </w:t>
      </w:r>
      <w:r w:rsidR="006D18AF">
        <w:t>Các yếu tố liên quan tới tình trạng dinh dưỡng của người bệnh lao</w:t>
      </w:r>
      <w:bookmarkEnd w:id="75"/>
    </w:p>
    <w:p w14:paraId="65E6E1A6" w14:textId="137358D3" w:rsidR="00C80C00" w:rsidRDefault="00C80C00" w:rsidP="00C23165">
      <w:pPr>
        <w:pStyle w:val="Heading3"/>
      </w:pPr>
      <w:bookmarkStart w:id="76" w:name="_Toc126527753"/>
      <w:r>
        <w:t>3.3.1. Liên quan giữa tình trạng dinh dưỡng theo BMI</w:t>
      </w:r>
      <w:bookmarkEnd w:id="76"/>
    </w:p>
    <w:p w14:paraId="70BD4078" w14:textId="25361C44" w:rsidR="00C80C00" w:rsidRDefault="00C80C00" w:rsidP="00C23165">
      <w:pPr>
        <w:pStyle w:val="Heading4"/>
      </w:pPr>
      <w:bookmarkStart w:id="77" w:name="_Toc126527754"/>
      <w:r>
        <w:t>3.3.1.1. Mối liên quan giữa đặc điểm cá nhân với TTDD theo BMI</w:t>
      </w:r>
      <w:bookmarkEnd w:id="77"/>
    </w:p>
    <w:p w14:paraId="37F87A4C" w14:textId="54F8BFE7" w:rsidR="00AA02E2" w:rsidRDefault="00AA02E2" w:rsidP="00C23165">
      <w:r>
        <w:t>Bảng 3</w:t>
      </w:r>
      <w:r w:rsidR="00464AA1">
        <w:t>.</w:t>
      </w:r>
      <w:r w:rsidR="00C80C00">
        <w:t>6</w:t>
      </w:r>
      <w:r>
        <w:t xml:space="preserve">. </w:t>
      </w:r>
      <w:r w:rsidR="00E73BFD">
        <w:t>Liên quan giữa tình trạng dinh dưỡng theo BMI</w:t>
      </w:r>
    </w:p>
    <w:p w14:paraId="52787765" w14:textId="094CE6DA" w:rsidR="00AA02E2" w:rsidRDefault="00AA02E2" w:rsidP="00C23165">
      <w:r>
        <w:lastRenderedPageBreak/>
        <w:t>Nhận xét:</w:t>
      </w:r>
    </w:p>
    <w:p w14:paraId="6640F62F" w14:textId="5112F17B" w:rsidR="007B4DF2" w:rsidRDefault="007B4DF2" w:rsidP="00C23165">
      <w:pPr>
        <w:pStyle w:val="Heading4"/>
      </w:pPr>
      <w:bookmarkStart w:id="78" w:name="_Toc126527755"/>
      <w:r>
        <w:t xml:space="preserve">3.3.1.2. </w:t>
      </w:r>
      <w:r w:rsidR="004346BA">
        <w:t>Mối liên quan giữa tình trạng mắc bệnh với TTDD theo BMI</w:t>
      </w:r>
      <w:bookmarkEnd w:id="78"/>
    </w:p>
    <w:p w14:paraId="6EE2BA6B" w14:textId="05F49534" w:rsidR="006F0014" w:rsidRDefault="00D406DA" w:rsidP="00C23165">
      <w:r>
        <w:t>Bảng 3.7. Mối liên quan giữa tình trạng mắc bệnh với TTDD theo BMI</w:t>
      </w:r>
    </w:p>
    <w:p w14:paraId="130CA164" w14:textId="348F97EA" w:rsidR="00D406DA" w:rsidRDefault="00D406DA" w:rsidP="00C23165">
      <w:r>
        <w:t>Nhận xét:</w:t>
      </w:r>
    </w:p>
    <w:p w14:paraId="03C3BF55" w14:textId="7C502C30" w:rsidR="00E00583" w:rsidRDefault="00E00583" w:rsidP="00C23165">
      <w:pPr>
        <w:pStyle w:val="Heading4"/>
      </w:pPr>
      <w:bookmarkStart w:id="79" w:name="_Toc126527756"/>
      <w:r>
        <w:t>3.3.1.3. Mối liên quan giữa phân loại lao phổi theo TTDD với BMI</w:t>
      </w:r>
      <w:bookmarkEnd w:id="79"/>
    </w:p>
    <w:p w14:paraId="074539D6" w14:textId="1229D6C7" w:rsidR="00BA0559" w:rsidRDefault="00AE3C09" w:rsidP="00C23165">
      <w:pPr>
        <w:pStyle w:val="Heading4"/>
      </w:pPr>
      <w:bookmarkStart w:id="80" w:name="_Toc126527757"/>
      <w:r>
        <w:t>3.3.1.4. Mối liên quan giữa kiến thức với TTDD theo BMI</w:t>
      </w:r>
      <w:bookmarkEnd w:id="80"/>
    </w:p>
    <w:p w14:paraId="0716C75A" w14:textId="10170FDF" w:rsidR="00C9789B" w:rsidRDefault="00C9789B" w:rsidP="00C23165">
      <w:pPr>
        <w:pStyle w:val="Heading3"/>
      </w:pPr>
      <w:bookmarkStart w:id="81" w:name="_Toc126527758"/>
      <w:r>
        <w:t>3.3.2. Liên quan giữa TTDD theo SGA của người bệnh lao phổi</w:t>
      </w:r>
      <w:bookmarkEnd w:id="81"/>
    </w:p>
    <w:p w14:paraId="6BD151ED" w14:textId="5FDBCFEC" w:rsidR="00C9789B" w:rsidRDefault="00C9789B" w:rsidP="00C23165">
      <w:pPr>
        <w:pStyle w:val="Heading4"/>
      </w:pPr>
      <w:bookmarkStart w:id="82" w:name="_Toc126527759"/>
      <w:r>
        <w:t>3.3.</w:t>
      </w:r>
      <w:r w:rsidR="00C13693">
        <w:t>2</w:t>
      </w:r>
      <w:r>
        <w:t>.1. Mối liên quan giữa đặc điểm cá nhân với TTDD theo SGA</w:t>
      </w:r>
      <w:bookmarkEnd w:id="82"/>
    </w:p>
    <w:p w14:paraId="5840E682" w14:textId="73D34911" w:rsidR="00C9789B" w:rsidRDefault="00C9789B" w:rsidP="00C23165">
      <w:r>
        <w:t>Bảng 3.6. Liên quan giữa tình trạng dinh dưỡng theo SGA</w:t>
      </w:r>
    </w:p>
    <w:p w14:paraId="4CD7FB58" w14:textId="77777777" w:rsidR="00C9789B" w:rsidRDefault="00C9789B" w:rsidP="00C23165">
      <w:r>
        <w:t>Nhận xét:</w:t>
      </w:r>
    </w:p>
    <w:p w14:paraId="14D22AF3" w14:textId="198789B0" w:rsidR="00C9789B" w:rsidRDefault="00C9789B" w:rsidP="00C23165">
      <w:pPr>
        <w:pStyle w:val="Heading4"/>
      </w:pPr>
      <w:bookmarkStart w:id="83" w:name="_Toc126527760"/>
      <w:r>
        <w:t>3.3.</w:t>
      </w:r>
      <w:r w:rsidR="00C13693">
        <w:t>2</w:t>
      </w:r>
      <w:r>
        <w:t>.2. Mối liên quan giữa tình trạng mắc bệnh với TTDD theo SGA</w:t>
      </w:r>
      <w:bookmarkEnd w:id="83"/>
    </w:p>
    <w:p w14:paraId="5DC666CB" w14:textId="7088FE4D" w:rsidR="00C9789B" w:rsidRDefault="00C9789B" w:rsidP="00C23165">
      <w:r>
        <w:t>Bảng 3.7. Mối liên quan giữa tình trạng mắc bệnh với TTDD theo SGA</w:t>
      </w:r>
    </w:p>
    <w:p w14:paraId="1F6274A1" w14:textId="77777777" w:rsidR="00C9789B" w:rsidRDefault="00C9789B" w:rsidP="00C23165">
      <w:r>
        <w:t>Nhận xét:</w:t>
      </w:r>
    </w:p>
    <w:p w14:paraId="1F211A22" w14:textId="7EF91745" w:rsidR="00C9789B" w:rsidRDefault="00C9789B" w:rsidP="00C23165">
      <w:pPr>
        <w:pStyle w:val="Heading4"/>
      </w:pPr>
      <w:bookmarkStart w:id="84" w:name="_Toc126527761"/>
      <w:r>
        <w:t>3.3.</w:t>
      </w:r>
      <w:r w:rsidR="00C13693">
        <w:t>2</w:t>
      </w:r>
      <w:r>
        <w:t>.3. Mối liên quan giữa phân loại lao phổi theo TTDD với SGA</w:t>
      </w:r>
      <w:bookmarkEnd w:id="84"/>
    </w:p>
    <w:p w14:paraId="760A149E" w14:textId="35BBC799" w:rsidR="00C9789B" w:rsidRDefault="00C9789B" w:rsidP="00C23165">
      <w:pPr>
        <w:pStyle w:val="Heading4"/>
      </w:pPr>
      <w:bookmarkStart w:id="85" w:name="_Toc126527762"/>
      <w:r>
        <w:t>3.3.</w:t>
      </w:r>
      <w:r w:rsidR="00C13693">
        <w:t>2</w:t>
      </w:r>
      <w:r>
        <w:t>.4. Mối liên quan giữa kiến thức với TTDD theo SGA</w:t>
      </w:r>
      <w:bookmarkEnd w:id="85"/>
    </w:p>
    <w:p w14:paraId="3BAB69DD" w14:textId="3D8EB73F" w:rsidR="00233AEA" w:rsidRDefault="00233AEA" w:rsidP="00C23165"/>
    <w:p w14:paraId="2718B684" w14:textId="77777777" w:rsidR="00233AEA" w:rsidRDefault="00233AEA" w:rsidP="00C23165">
      <w:r>
        <w:br w:type="page"/>
      </w:r>
    </w:p>
    <w:p w14:paraId="7D22E39E" w14:textId="77503B7F" w:rsidR="00C57DFE" w:rsidRPr="00C57DFE" w:rsidRDefault="00233AEA" w:rsidP="00C23165">
      <w:pPr>
        <w:pStyle w:val="Heading1"/>
      </w:pPr>
      <w:bookmarkStart w:id="86" w:name="_Toc126527763"/>
      <w:r>
        <w:lastRenderedPageBreak/>
        <w:t>Chương 4 – BÀN LUẬN</w:t>
      </w:r>
      <w:bookmarkEnd w:id="86"/>
    </w:p>
    <w:p w14:paraId="42DB63E8" w14:textId="4A8D6DD9" w:rsidR="00C57DFE" w:rsidRPr="00C57DFE" w:rsidRDefault="00C57DFE" w:rsidP="00C23165">
      <w:r w:rsidRPr="00C57DFE">
        <w:t>Suy dinh dưỡng thường gặp ở đối tượng người bệnh lao. Trong những năm</w:t>
      </w:r>
      <w:r w:rsidR="00B635C1">
        <w:t xml:space="preserve">, </w:t>
      </w:r>
      <w:r w:rsidRPr="00C57DFE">
        <w:t>g</w:t>
      </w:r>
      <w:r w:rsidR="00B635C1">
        <w:t>ầ</w:t>
      </w:r>
      <w:r w:rsidRPr="00C57DFE">
        <w:t xml:space="preserve">n đây, </w:t>
      </w:r>
      <w:r w:rsidR="00B635C1">
        <w:t>tầ</w:t>
      </w:r>
      <w:r w:rsidRPr="00C57DFE">
        <w:t>m quan trọng cửa việc đánh giá dinh dưỡng trên người bệnh được nh</w:t>
      </w:r>
      <w:r w:rsidR="00B635C1">
        <w:t>ấ</w:t>
      </w:r>
      <w:r w:rsidRPr="00C57DFE">
        <w:t>n</w:t>
      </w:r>
      <w:r w:rsidR="00B635C1">
        <w:t xml:space="preserve"> </w:t>
      </w:r>
      <w:r w:rsidRPr="00C57DFE">
        <w:t>mạnh bởi rất nhi</w:t>
      </w:r>
      <w:r w:rsidR="00B635C1">
        <w:t>ều</w:t>
      </w:r>
      <w:r w:rsidRPr="00C57DFE">
        <w:t xml:space="preserve"> những nghi</w:t>
      </w:r>
      <w:r w:rsidR="00B635C1">
        <w:t>ê</w:t>
      </w:r>
      <w:r w:rsidRPr="00C57DFE">
        <w:t>n cứu cho thấy tình trạng suy dinh dưỡng kết hợp với</w:t>
      </w:r>
      <w:r w:rsidR="00B635C1">
        <w:t xml:space="preserve"> </w:t>
      </w:r>
      <w:r w:rsidRPr="00C57DFE">
        <w:t>sự gia tăng nguy cơ bệnh tật và tử vong, Vì vậy, việc đánh giá định k</w:t>
      </w:r>
      <w:r w:rsidR="00B635C1">
        <w:t>ỳ</w:t>
      </w:r>
      <w:r w:rsidRPr="00C57DFE">
        <w:t xml:space="preserve"> t</w:t>
      </w:r>
      <w:r w:rsidR="00B635C1">
        <w:t>ì</w:t>
      </w:r>
      <w:r w:rsidRPr="00C57DFE">
        <w:t xml:space="preserve">nh trạng </w:t>
      </w:r>
      <w:r w:rsidR="00B635C1">
        <w:t>di</w:t>
      </w:r>
      <w:r w:rsidRPr="00C57DFE">
        <w:t>nh</w:t>
      </w:r>
      <w:r w:rsidR="00B635C1">
        <w:t xml:space="preserve"> d</w:t>
      </w:r>
      <w:r w:rsidRPr="00C57DFE">
        <w:t>ư</w:t>
      </w:r>
      <w:r w:rsidR="00B635C1">
        <w:t>ỡ</w:t>
      </w:r>
      <w:r w:rsidRPr="00C57DFE">
        <w:t xml:space="preserve">ng </w:t>
      </w:r>
      <w:r w:rsidR="00B635C1">
        <w:t>v</w:t>
      </w:r>
      <w:r w:rsidRPr="00C57DFE">
        <w:t>à th</w:t>
      </w:r>
      <w:r w:rsidR="00B635C1">
        <w:t>ự</w:t>
      </w:r>
      <w:r w:rsidRPr="00C57DFE">
        <w:t xml:space="preserve">c </w:t>
      </w:r>
      <w:r w:rsidR="00B635C1">
        <w:t>h</w:t>
      </w:r>
      <w:r w:rsidRPr="00C57DFE">
        <w:t>iện các phép đo thí</w:t>
      </w:r>
      <w:r w:rsidR="00B635C1">
        <w:t>ch</w:t>
      </w:r>
      <w:r w:rsidRPr="00C57DFE">
        <w:t xml:space="preserve"> hợp </w:t>
      </w:r>
      <w:r w:rsidR="00B635C1">
        <w:t xml:space="preserve">có </w:t>
      </w:r>
      <w:r w:rsidRPr="00C57DFE">
        <w:t>v</w:t>
      </w:r>
      <w:r w:rsidR="00B635C1">
        <w:t>ai</w:t>
      </w:r>
      <w:r w:rsidRPr="00C57DFE">
        <w:t xml:space="preserve"> t</w:t>
      </w:r>
      <w:r w:rsidR="00B635C1">
        <w:t>rò</w:t>
      </w:r>
      <w:r w:rsidRPr="00C57DFE">
        <w:t xml:space="preserve"> qu</w:t>
      </w:r>
      <w:r w:rsidR="00B635C1">
        <w:t>a</w:t>
      </w:r>
      <w:r w:rsidRPr="00C57DFE">
        <w:t>n t</w:t>
      </w:r>
      <w:r w:rsidR="00B635C1">
        <w:t>rọ</w:t>
      </w:r>
      <w:r w:rsidRPr="00C57DFE">
        <w:t xml:space="preserve">ng trong </w:t>
      </w:r>
      <w:r w:rsidR="00B635C1">
        <w:t>việc</w:t>
      </w:r>
      <w:r w:rsidRPr="00C57DFE">
        <w:t xml:space="preserve"> cải thiện kết</w:t>
      </w:r>
      <w:r w:rsidR="00B635C1">
        <w:t xml:space="preserve"> </w:t>
      </w:r>
      <w:r w:rsidRPr="00C57DFE">
        <w:t>quả lâm s</w:t>
      </w:r>
      <w:r w:rsidR="00B635C1">
        <w:t>à</w:t>
      </w:r>
      <w:r w:rsidRPr="00C57DFE">
        <w:t>ng ở người bệnh đặc bi</w:t>
      </w:r>
      <w:r w:rsidR="00B635C1">
        <w:t>ệ</w:t>
      </w:r>
      <w:r w:rsidRPr="00C57DFE">
        <w:t xml:space="preserve">t </w:t>
      </w:r>
      <w:r w:rsidR="00B635C1">
        <w:t>BN</w:t>
      </w:r>
      <w:r w:rsidRPr="00C57DFE">
        <w:t xml:space="preserve"> lao.</w:t>
      </w:r>
    </w:p>
    <w:p w14:paraId="50003222" w14:textId="27574F3C" w:rsidR="00040454" w:rsidRDefault="00C57DFE" w:rsidP="00C23165">
      <w:r w:rsidRPr="00C57DFE">
        <w:t xml:space="preserve">Sự tác động qua lại giữa lao và suy dinh </w:t>
      </w:r>
      <w:r w:rsidR="008A7F86">
        <w:t>dưỡng</w:t>
      </w:r>
      <w:r w:rsidRPr="00C57DFE">
        <w:t xml:space="preserve"> đã được đ</w:t>
      </w:r>
      <w:r w:rsidR="00B635C1">
        <w:t>ề</w:t>
      </w:r>
      <w:r w:rsidRPr="00C57DFE">
        <w:t xml:space="preserve"> cập qua nhiễ</w:t>
      </w:r>
      <w:r w:rsidR="00B635C1">
        <w:t xml:space="preserve">u </w:t>
      </w:r>
      <w:r w:rsidRPr="00C57DFE">
        <w:t>nghiên cứu, trong đó nghiên cứu của Lonaroth</w:t>
      </w:r>
      <w:r w:rsidR="00B635C1">
        <w:t>.</w:t>
      </w:r>
      <w:r w:rsidRPr="00C57DFE">
        <w:t>K (2010), tổng hợp của 6 nghi</w:t>
      </w:r>
      <w:r w:rsidR="00B635C1">
        <w:t>ê</w:t>
      </w:r>
      <w:r w:rsidRPr="00C57DFE">
        <w:t>n cứu</w:t>
      </w:r>
      <w:r w:rsidR="00B635C1">
        <w:t xml:space="preserve"> </w:t>
      </w:r>
      <w:r w:rsidRPr="00C57DFE">
        <w:t>được tiến hành tại nhiều nước trên cho thấy có m</w:t>
      </w:r>
      <w:r w:rsidR="00B635C1">
        <w:t>ộ</w:t>
      </w:r>
      <w:r w:rsidRPr="00C57DFE">
        <w:t>t m</w:t>
      </w:r>
      <w:r w:rsidR="00B635C1">
        <w:t>ố</w:t>
      </w:r>
      <w:r w:rsidRPr="00C57DFE">
        <w:t>i liên chặt chẽ giữa SDD vả tỷ</w:t>
      </w:r>
      <w:r w:rsidR="00B635C1">
        <w:t xml:space="preserve"> </w:t>
      </w:r>
      <w:r w:rsidRPr="00C57DFE">
        <w:t xml:space="preserve">lệ mắc lao. Lao </w:t>
      </w:r>
      <w:r w:rsidR="00B635C1">
        <w:t>d</w:t>
      </w:r>
      <w:r w:rsidRPr="00C57DFE">
        <w:t>ẫn tới suy dịnh đường và suy dinh dưỡng l</w:t>
      </w:r>
      <w:r w:rsidR="00B635C1">
        <w:t>à</w:t>
      </w:r>
      <w:r w:rsidRPr="00C57DFE">
        <w:t>m t</w:t>
      </w:r>
      <w:r w:rsidR="00B635C1">
        <w:t>ă</w:t>
      </w:r>
      <w:r w:rsidRPr="00C57DFE">
        <w:t>ng khả năng mắc</w:t>
      </w:r>
      <w:r w:rsidR="00B635C1">
        <w:t xml:space="preserve"> </w:t>
      </w:r>
      <w:r w:rsidRPr="00C57DFE">
        <w:t>lao. Tình trạng suy dinh dưỡng trong bệnh nhân lao đã được đề cập tới nhi</w:t>
      </w:r>
      <w:r w:rsidR="00B635C1">
        <w:t>ề</w:t>
      </w:r>
      <w:r w:rsidRPr="00C57DFE">
        <w:t>u nghiên</w:t>
      </w:r>
      <w:r w:rsidR="00B635C1">
        <w:t xml:space="preserve"> </w:t>
      </w:r>
      <w:r w:rsidRPr="00C57DFE">
        <w:t>c</w:t>
      </w:r>
      <w:r w:rsidR="00B635C1">
        <w:t>ứ</w:t>
      </w:r>
      <w:r w:rsidRPr="00C57DFE">
        <w:t>a, ở các nước đang phát triển cũng như các nước phát triển. Nhi</w:t>
      </w:r>
      <w:r w:rsidR="00B635C1">
        <w:t>ề</w:t>
      </w:r>
      <w:r w:rsidRPr="00C57DFE">
        <w:t>u nghiên cứu đã</w:t>
      </w:r>
      <w:r w:rsidR="00B635C1">
        <w:t xml:space="preserve"> </w:t>
      </w:r>
      <w:r w:rsidRPr="00C57DFE">
        <w:t xml:space="preserve">chứng mình dinh </w:t>
      </w:r>
      <w:r w:rsidR="00B635C1">
        <w:t>d</w:t>
      </w:r>
      <w:r w:rsidRPr="00C57DFE">
        <w:t>ưỡng tốt năng cao sức để kháng của cơ thể chống lại bệnh tật,</w:t>
      </w:r>
      <w:r w:rsidR="00B635C1">
        <w:t xml:space="preserve"> việc cung</w:t>
      </w:r>
      <w:r w:rsidRPr="00C57DFE">
        <w:t xml:space="preserve"> c</w:t>
      </w:r>
      <w:r w:rsidR="00B635C1">
        <w:t>â</w:t>
      </w:r>
      <w:r w:rsidRPr="00C57DFE">
        <w:t xml:space="preserve">p dịnh </w:t>
      </w:r>
      <w:r w:rsidR="00B635C1">
        <w:t>d</w:t>
      </w:r>
      <w:r w:rsidRPr="00C57DFE">
        <w:t>ư</w:t>
      </w:r>
      <w:r w:rsidR="00B635C1">
        <w:t>ỡ</w:t>
      </w:r>
      <w:r w:rsidRPr="00C57DFE">
        <w:t>ng đ</w:t>
      </w:r>
      <w:r w:rsidR="00B635C1">
        <w:t>ầ</w:t>
      </w:r>
      <w:r w:rsidRPr="00C57DFE">
        <w:t>y đủ, hợp lý đã giúp tăng c</w:t>
      </w:r>
      <w:r w:rsidR="00040454">
        <w:t>ườ</w:t>
      </w:r>
      <w:r w:rsidRPr="00C57DFE">
        <w:t xml:space="preserve">ng miễn </w:t>
      </w:r>
      <w:r w:rsidR="00040454">
        <w:t>d</w:t>
      </w:r>
      <w:r w:rsidRPr="00C57DFE">
        <w:t>ịch r</w:t>
      </w:r>
      <w:r w:rsidR="00040454">
        <w:t>ú</w:t>
      </w:r>
      <w:r w:rsidRPr="00C57DFE">
        <w:t>t ngắn</w:t>
      </w:r>
      <w:r w:rsidR="00040454">
        <w:t xml:space="preserve"> </w:t>
      </w:r>
      <w:r w:rsidRPr="00C57DFE">
        <w:t>thời gian điều tr</w:t>
      </w:r>
      <w:r w:rsidR="00040454">
        <w:t>i</w:t>
      </w:r>
      <w:r w:rsidRPr="00C57DFE">
        <w:t xml:space="preserve"> kh</w:t>
      </w:r>
      <w:r w:rsidR="00040454">
        <w:t>á</w:t>
      </w:r>
      <w:r w:rsidRPr="00C57DFE">
        <w:t>ng sinh, giảm biến chứng</w:t>
      </w:r>
      <w:r w:rsidR="00040454">
        <w:t>,</w:t>
      </w:r>
      <w:r w:rsidRPr="00C57DFE">
        <w:t xml:space="preserve"> </w:t>
      </w:r>
      <w:r w:rsidR="00040454">
        <w:t>rú</w:t>
      </w:r>
      <w:r w:rsidRPr="00C57DFE">
        <w:t>t ngắn thời gian nằm v</w:t>
      </w:r>
      <w:r w:rsidR="00040454">
        <w:t xml:space="preserve">iện, </w:t>
      </w:r>
      <w:r w:rsidRPr="00C57DFE">
        <w:t>ch</w:t>
      </w:r>
      <w:r w:rsidR="00040454">
        <w:t>i</w:t>
      </w:r>
      <w:r w:rsidRPr="00C57DFE">
        <w:t xml:space="preserve"> phí đi</w:t>
      </w:r>
      <w:r w:rsidR="00040454">
        <w:t>ều</w:t>
      </w:r>
      <w:r w:rsidRPr="00C57DFE">
        <w:t xml:space="preserve"> trị, giảm tỷ lệ tử vong ở bệnh nhân lao</w:t>
      </w:r>
      <w:r w:rsidR="00040454">
        <w:t>.</w:t>
      </w:r>
    </w:p>
    <w:p w14:paraId="1C0F39FF" w14:textId="052B0A4B" w:rsidR="00C57DFE" w:rsidRPr="00C57DFE" w:rsidRDefault="00040454" w:rsidP="00C23165">
      <w:pPr>
        <w:pStyle w:val="Heading2"/>
      </w:pPr>
      <w:bookmarkStart w:id="87" w:name="_Toc126527764"/>
      <w:r>
        <w:t>4.</w:t>
      </w:r>
      <w:r w:rsidR="00C57DFE" w:rsidRPr="00C57DFE">
        <w:t>1. Đặc điểm của đối tượng nghiên cứu</w:t>
      </w:r>
      <w:bookmarkEnd w:id="87"/>
    </w:p>
    <w:p w14:paraId="14877FF7" w14:textId="77777777" w:rsidR="00824F2E" w:rsidRDefault="00C57DFE" w:rsidP="00C23165">
      <w:r w:rsidRPr="00C57DFE">
        <w:t>Tuổi là một trong những yên t</w:t>
      </w:r>
      <w:r w:rsidR="00040454">
        <w:t>ố</w:t>
      </w:r>
      <w:r w:rsidRPr="00C57DFE">
        <w:t xml:space="preserve"> quan trọng trong nghiên cứu về lao v</w:t>
      </w:r>
      <w:r w:rsidR="00040454">
        <w:t>ì</w:t>
      </w:r>
      <w:r w:rsidRPr="00C57DFE">
        <w:t xml:space="preserve"> </w:t>
      </w:r>
      <w:r w:rsidR="00040454">
        <w:t>tuổi</w:t>
      </w:r>
      <w:r w:rsidRPr="00C57DFE">
        <w:t xml:space="preserve"> c</w:t>
      </w:r>
      <w:r w:rsidR="00040454">
        <w:t xml:space="preserve">ó </w:t>
      </w:r>
      <w:r w:rsidRPr="00C57DFE">
        <w:t>m</w:t>
      </w:r>
      <w:r w:rsidR="00040454">
        <w:t>ố</w:t>
      </w:r>
      <w:r w:rsidRPr="00C57DFE">
        <w:t>i tương quan giữa t</w:t>
      </w:r>
      <w:r w:rsidR="00040454">
        <w:t>ì</w:t>
      </w:r>
      <w:r w:rsidRPr="00C57DFE">
        <w:t>nh trạng sức khỏe vả các tác nhân gây bệnh lao, đ</w:t>
      </w:r>
      <w:r w:rsidR="00040454">
        <w:t xml:space="preserve">ây </w:t>
      </w:r>
      <w:r w:rsidRPr="00C57DFE">
        <w:t>là gi</w:t>
      </w:r>
      <w:r w:rsidR="00040454">
        <w:t>a</w:t>
      </w:r>
      <w:r w:rsidRPr="00C57DFE">
        <w:t>i</w:t>
      </w:r>
      <w:r w:rsidR="00040454">
        <w:t xml:space="preserve"> đ</w:t>
      </w:r>
      <w:r w:rsidRPr="00C57DFE">
        <w:t>oạn các bệnh mạn t</w:t>
      </w:r>
      <w:r w:rsidR="00040454">
        <w:t>í</w:t>
      </w:r>
      <w:r w:rsidRPr="00C57DFE">
        <w:t xml:space="preserve">nh bắt dẫu xuất hiện như đái tháo </w:t>
      </w:r>
      <w:r w:rsidR="00040454">
        <w:t>đ</w:t>
      </w:r>
      <w:r w:rsidRPr="00C57DFE">
        <w:t>ường, lo</w:t>
      </w:r>
      <w:r w:rsidR="00040454">
        <w:t>á</w:t>
      </w:r>
      <w:r w:rsidRPr="00C57DFE">
        <w:t xml:space="preserve">t </w:t>
      </w:r>
      <w:r w:rsidR="00040454">
        <w:t>d</w:t>
      </w:r>
      <w:r w:rsidRPr="00C57DFE">
        <w:t xml:space="preserve">ạ </w:t>
      </w:r>
      <w:r w:rsidR="00040454">
        <w:t>dà</w:t>
      </w:r>
      <w:r w:rsidRPr="00C57DFE">
        <w:t>y t</w:t>
      </w:r>
      <w:r w:rsidR="00040454">
        <w:t>á</w:t>
      </w:r>
      <w:r w:rsidRPr="00C57DFE">
        <w:t xml:space="preserve"> tr</w:t>
      </w:r>
      <w:r w:rsidR="00040454">
        <w:t>à</w:t>
      </w:r>
      <w:r w:rsidRPr="00C57DFE">
        <w:t>ng,</w:t>
      </w:r>
      <w:r w:rsidR="00040454">
        <w:t xml:space="preserve"> </w:t>
      </w:r>
      <w:r w:rsidRPr="00C57DFE">
        <w:t>đồng thời các th</w:t>
      </w:r>
      <w:r w:rsidR="00040454">
        <w:t>ó</w:t>
      </w:r>
      <w:r w:rsidRPr="00C57DFE">
        <w:t>i quen như uống rượu, thuốc lá cũng như tiếp x</w:t>
      </w:r>
      <w:r w:rsidR="00040454">
        <w:t>ú</w:t>
      </w:r>
      <w:r w:rsidRPr="00C57DFE">
        <w:t>c với các y</w:t>
      </w:r>
      <w:r w:rsidR="00040454">
        <w:t>ế</w:t>
      </w:r>
      <w:r w:rsidRPr="00C57DFE">
        <w:t>u t</w:t>
      </w:r>
      <w:r w:rsidR="00040454">
        <w:t>ố</w:t>
      </w:r>
      <w:r w:rsidR="00E0312B">
        <w:t xml:space="preserve"> </w:t>
      </w:r>
      <w:r w:rsidRPr="00C57DFE">
        <w:t>nguy cơ khác l</w:t>
      </w:r>
      <w:r w:rsidR="00E0312B">
        <w:t>à</w:t>
      </w:r>
      <w:r w:rsidRPr="00C57DFE">
        <w:t>m t</w:t>
      </w:r>
      <w:r w:rsidR="00E0312B">
        <w:t>ă</w:t>
      </w:r>
      <w:r w:rsidRPr="00C57DFE">
        <w:t>ng nguy cơ chuyển lao sơ nhiễm sang lao bệnh. Trong ngh</w:t>
      </w:r>
      <w:r w:rsidR="00E0312B">
        <w:t xml:space="preserve">iên </w:t>
      </w:r>
      <w:r w:rsidRPr="00C57DFE">
        <w:t>cứu của chúng tôi nhận thấy sự thay đổi quan s</w:t>
      </w:r>
      <w:r w:rsidR="00E0312B">
        <w:t>á</w:t>
      </w:r>
      <w:r w:rsidRPr="00C57DFE">
        <w:t xml:space="preserve">t về BMI ở những bệnh </w:t>
      </w:r>
      <w:r w:rsidRPr="00C57DFE">
        <w:lastRenderedPageBreak/>
        <w:t>nhân dưới</w:t>
      </w:r>
      <w:r w:rsidR="00E0312B">
        <w:t xml:space="preserve"> </w:t>
      </w:r>
      <w:r w:rsidRPr="00C57DFE">
        <w:t>65 tuổi và trên 65 tuổi (47.7% so với 51.2%) mặc dù sự khác biệt không có ý nghĩa</w:t>
      </w:r>
      <w:r w:rsidR="00E0312B">
        <w:t xml:space="preserve"> </w:t>
      </w:r>
      <w:r w:rsidRPr="00C57DFE">
        <w:t xml:space="preserve">thống kế tuy nhiên </w:t>
      </w:r>
      <w:r w:rsidR="002A22BB">
        <w:t>l</w:t>
      </w:r>
      <w:r w:rsidRPr="00C57DFE">
        <w:t xml:space="preserve">ý giải cho sự khác nhau là </w:t>
      </w:r>
      <w:r w:rsidR="002A22BB">
        <w:t>d</w:t>
      </w:r>
      <w:r w:rsidRPr="00C57DFE">
        <w:t xml:space="preserve">o hệ thống miễn </w:t>
      </w:r>
      <w:r w:rsidR="002A22BB">
        <w:t>d</w:t>
      </w:r>
      <w:r w:rsidRPr="00C57DFE">
        <w:t>ịch của người trẻ</w:t>
      </w:r>
      <w:r w:rsidR="002A22BB">
        <w:t xml:space="preserve"> </w:t>
      </w:r>
      <w:r w:rsidRPr="00C57DFE">
        <w:t>nói chung mạnh hơn người giả đồng nghĩa với khả năng chịu đựng của người trẻ và</w:t>
      </w:r>
      <w:r w:rsidR="002A22BB">
        <w:t xml:space="preserve"> </w:t>
      </w:r>
      <w:r w:rsidRPr="00C57DFE">
        <w:t>khả năng cân nặng tốt hơn so với người gi</w:t>
      </w:r>
      <w:r w:rsidR="00824F2E">
        <w:t>à.</w:t>
      </w:r>
    </w:p>
    <w:p w14:paraId="199EAACD" w14:textId="770B2C72" w:rsidR="007D32EF" w:rsidRDefault="00C57DFE" w:rsidP="00C23165">
      <w:r w:rsidRPr="00C57DFE">
        <w:t>380 người bệnh được phỏng vấn có tuổi từ 18 tới 85 tuổi, tuổi trung bình là 59,2</w:t>
      </w:r>
      <w:r w:rsidR="00824F2E">
        <w:t xml:space="preserve"> </w:t>
      </w:r>
      <w:r w:rsidRPr="00C57DFE">
        <w:t xml:space="preserve">+ </w:t>
      </w:r>
      <w:r w:rsidR="00824F2E">
        <w:t>1</w:t>
      </w:r>
      <w:r w:rsidRPr="00C57DFE">
        <w:t>6, khả tương đồng với các nghiên cứu của các tác giả trong và ngoài nước như</w:t>
      </w:r>
      <w:r w:rsidR="00824F2E">
        <w:t xml:space="preserve"> t</w:t>
      </w:r>
      <w:r w:rsidRPr="00C57DFE">
        <w:t xml:space="preserve">ác giả Dương Quang Tuấn và cộng sự (2015) có tuổi trung bình là </w:t>
      </w:r>
      <w:r w:rsidR="00824F2E">
        <w:t>5</w:t>
      </w:r>
      <w:r w:rsidRPr="00C57DFE">
        <w:t>1,6</w:t>
      </w:r>
      <w:r w:rsidR="007D32EF">
        <w:t xml:space="preserve"> </w:t>
      </w:r>
      <w:r w:rsidRPr="00C57DFE">
        <w:t>+ 17</w:t>
      </w:r>
      <w:r w:rsidR="00824F2E">
        <w:t>,</w:t>
      </w:r>
      <w:r w:rsidRPr="00C57DFE">
        <w:t>3.</w:t>
      </w:r>
    </w:p>
    <w:p w14:paraId="36397D64" w14:textId="67BB2BBF" w:rsidR="00C57DFE" w:rsidRPr="00C57DFE" w:rsidRDefault="00C57DFE" w:rsidP="00C23165">
      <w:r w:rsidRPr="00C57DFE">
        <w:t>Trong nghiên cứu của chúng tôi tỉ lệ nam nữ trong nghi</w:t>
      </w:r>
      <w:r w:rsidR="007D32EF">
        <w:t>ê</w:t>
      </w:r>
      <w:r w:rsidRPr="00C57DFE">
        <w:t>n cứu là 2.3/1 tương</w:t>
      </w:r>
      <w:r w:rsidR="007D32EF">
        <w:t xml:space="preserve"> </w:t>
      </w:r>
      <w:r w:rsidRPr="00C57DFE">
        <w:t>tự với t</w:t>
      </w:r>
      <w:r w:rsidR="007D32EF">
        <w:t>ì</w:t>
      </w:r>
      <w:r w:rsidRPr="00C57DFE">
        <w:t>nh hình dịch t</w:t>
      </w:r>
      <w:r w:rsidR="007D32EF">
        <w:t>ễ</w:t>
      </w:r>
      <w:r w:rsidRPr="00C57DFE">
        <w:t xml:space="preserve"> bệnh lao tại Việt Nam là 2,5/1, trong đó nam giới là 265</w:t>
      </w:r>
      <w:r w:rsidR="007D32EF">
        <w:t xml:space="preserve"> </w:t>
      </w:r>
      <w:r w:rsidRPr="00C57DFE">
        <w:t xml:space="preserve">chiếm tỷ lệ 69,7% nữ giới là 115 chiếm tỷ lệ 30.3%. Tương đương với </w:t>
      </w:r>
      <w:r w:rsidR="007D32EF">
        <w:t>t</w:t>
      </w:r>
      <w:r w:rsidRPr="00C57DFE">
        <w:t>ác giả</w:t>
      </w:r>
      <w:r w:rsidR="007D32EF">
        <w:t xml:space="preserve"> </w:t>
      </w:r>
      <w:r w:rsidRPr="00C57DFE">
        <w:t>Dương Quang Tuấn vả cộng sự (2015) trên 101 bệnh nhân lao điều trị tại Bệnh viện</w:t>
      </w:r>
      <w:r w:rsidR="007D32EF">
        <w:t xml:space="preserve"> </w:t>
      </w:r>
      <w:r w:rsidRPr="00C57DFE">
        <w:t>Tr</w:t>
      </w:r>
      <w:r w:rsidR="007D32EF">
        <w:t>u</w:t>
      </w:r>
      <w:r w:rsidRPr="00C57DFE">
        <w:t>ng ương Huế c</w:t>
      </w:r>
      <w:r w:rsidR="007D32EF">
        <w:t>ó</w:t>
      </w:r>
      <w:r w:rsidRPr="00C57DFE">
        <w:t xml:space="preserve"> tỷ lệ nam là 68,3% và nữ là 31.7% nhưng cao hơn của các t</w:t>
      </w:r>
      <w:r w:rsidR="007D32EF">
        <w:t>ác g</w:t>
      </w:r>
      <w:r w:rsidRPr="00C57DFE">
        <w:t>iả nước ngoài như Dodor E (2008) nghi</w:t>
      </w:r>
      <w:r w:rsidR="007D32EF">
        <w:t>ê</w:t>
      </w:r>
      <w:r w:rsidRPr="00C57DFE">
        <w:t xml:space="preserve">n cứu về tình trạng </w:t>
      </w:r>
      <w:r w:rsidR="0066715C">
        <w:t>dinh dưỡng</w:t>
      </w:r>
      <w:r w:rsidRPr="00C57DFE">
        <w:t xml:space="preserve"> của bệnh</w:t>
      </w:r>
      <w:r w:rsidR="007D32EF">
        <w:t xml:space="preserve"> </w:t>
      </w:r>
      <w:r w:rsidRPr="00C57DFE">
        <w:t xml:space="preserve">nhân lao mới tại Ghana trong </w:t>
      </w:r>
      <w:r w:rsidR="007D32EF">
        <w:t>5</w:t>
      </w:r>
      <w:r w:rsidRPr="00C57DFE">
        <w:t>60 bệnh nhân có 64,74% bệnh nhân là nam và 35,2%</w:t>
      </w:r>
      <w:r w:rsidR="007D32EF">
        <w:t xml:space="preserve"> là</w:t>
      </w:r>
      <w:r w:rsidRPr="00C57DFE">
        <w:t xml:space="preserve"> nữ. Nam giới hường liên quan nhiều hơn đến hoạt động gắng sức, tiếp xúc với</w:t>
      </w:r>
      <w:r w:rsidR="007D32EF">
        <w:t xml:space="preserve"> </w:t>
      </w:r>
      <w:r w:rsidRPr="00C57DFE">
        <w:t>nhiều yếu tổ nguy cơ như hút thuốc, uống rượu và sự xuất hiện triệu chứng không,</w:t>
      </w:r>
      <w:r w:rsidR="007D32EF">
        <w:t xml:space="preserve"> </w:t>
      </w:r>
      <w:r w:rsidRPr="00C57DFE">
        <w:t xml:space="preserve">điển hình khiến nữ giới </w:t>
      </w:r>
      <w:r w:rsidR="007D32EF">
        <w:t>ít</w:t>
      </w:r>
      <w:r w:rsidRPr="00C57DFE">
        <w:t xml:space="preserve"> đi khám vỉ triệu chứng của bệnh lao. Ngoài ra, số bệnh</w:t>
      </w:r>
      <w:r w:rsidR="007D32EF">
        <w:t xml:space="preserve"> </w:t>
      </w:r>
      <w:r w:rsidRPr="00C57DFE">
        <w:t>nhân nữ mắc lao trên thể giới thường mắc lao cao hơn sự khác biệt n</w:t>
      </w:r>
      <w:r w:rsidR="007D32EF">
        <w:t>à</w:t>
      </w:r>
      <w:r w:rsidRPr="00C57DFE">
        <w:t>y là do</w:t>
      </w:r>
      <w:r w:rsidR="007D32EF">
        <w:t xml:space="preserve"> </w:t>
      </w:r>
      <w:r w:rsidRPr="00C57DFE">
        <w:t>một ph</w:t>
      </w:r>
      <w:r w:rsidR="007D32EF">
        <w:t>ầ</w:t>
      </w:r>
      <w:r w:rsidRPr="00C57DFE">
        <w:t>n h</w:t>
      </w:r>
      <w:r w:rsidR="007D32EF">
        <w:t>ầu</w:t>
      </w:r>
      <w:r w:rsidRPr="00C57DFE">
        <w:t xml:space="preserve"> h</w:t>
      </w:r>
      <w:r w:rsidR="007D32EF">
        <w:t>ết</w:t>
      </w:r>
      <w:r w:rsidRPr="00C57DFE">
        <w:t xml:space="preserve"> phụ nữ: Việt Nam không hút thuốc lá nên tỉ lệ mắc lao thấp</w:t>
      </w:r>
      <w:r w:rsidR="007D32EF">
        <w:t xml:space="preserve"> </w:t>
      </w:r>
      <w:r w:rsidRPr="00C57DFE">
        <w:t>hơn so với phụ nữ trên thể giới.</w:t>
      </w:r>
    </w:p>
    <w:p w14:paraId="249C5C0C" w14:textId="77777777" w:rsidR="008A7F86" w:rsidRDefault="00C57DFE" w:rsidP="00C23165">
      <w:r w:rsidRPr="00C57DFE">
        <w:t>Ti lệ SDD theo BMI ở nhóm bệnh nhân nam lả 49,1</w:t>
      </w:r>
      <w:r w:rsidR="00BE4933">
        <w:t xml:space="preserve">% </w:t>
      </w:r>
      <w:r w:rsidRPr="00C57DFE">
        <w:t>bệnh nhân nữ tuổi là 47</w:t>
      </w:r>
      <w:r w:rsidR="00BE4933">
        <w:t>.</w:t>
      </w:r>
      <w:r w:rsidRPr="00C57DFE">
        <w:t>0 %.</w:t>
      </w:r>
      <w:r w:rsidR="00BE4933">
        <w:t xml:space="preserve"> Kết quả này </w:t>
      </w:r>
      <w:r w:rsidRPr="00C57DFE">
        <w:t>tương đồng</w:t>
      </w:r>
      <w:r w:rsidR="00BE4933" w:rsidRPr="00BE4933">
        <w:t xml:space="preserve"> </w:t>
      </w:r>
      <w:r w:rsidR="00BE4933" w:rsidRPr="00C57DFE">
        <w:t>nghiên cứu của</w:t>
      </w:r>
      <w:r w:rsidR="00BE4933">
        <w:t xml:space="preserve"> D</w:t>
      </w:r>
      <w:r w:rsidR="00BE4933" w:rsidRPr="00C57DFE">
        <w:t>odor, E. (2008) với tỉ lệ nam giới là 49% vả nữ gi</w:t>
      </w:r>
      <w:r w:rsidR="00BE4933">
        <w:t xml:space="preserve">ới </w:t>
      </w:r>
      <w:r w:rsidRPr="00C57DFE">
        <w:t xml:space="preserve">là 51% mặc </w:t>
      </w:r>
      <w:r w:rsidR="00BE4933">
        <w:t>dù</w:t>
      </w:r>
      <w:r w:rsidRPr="00C57DFE">
        <w:t xml:space="preserve"> sự khác</w:t>
      </w:r>
      <w:r w:rsidR="00BE4933">
        <w:t xml:space="preserve"> biệt không có ý nghĩa thống kê.</w:t>
      </w:r>
    </w:p>
    <w:p w14:paraId="318AF2E0" w14:textId="79D35A5F" w:rsidR="00D3729F" w:rsidRPr="00D3729F" w:rsidRDefault="00C57DFE" w:rsidP="00C23165">
      <w:r w:rsidRPr="00C57DFE">
        <w:lastRenderedPageBreak/>
        <w:t>Đa số bệnh nhân sống ở nông thôn chiếm tỉ lệ 60 5%. Ph</w:t>
      </w:r>
      <w:r w:rsidR="008A7F86">
        <w:t>ầ</w:t>
      </w:r>
      <w:r w:rsidRPr="00C57DFE">
        <w:t>n lớn bệnh nhân c</w:t>
      </w:r>
      <w:r w:rsidR="008A7F86">
        <w:t xml:space="preserve">ó </w:t>
      </w:r>
      <w:r w:rsidRPr="00C57DFE">
        <w:t>ngh</w:t>
      </w:r>
      <w:r w:rsidR="008A7F86">
        <w:t>ề</w:t>
      </w:r>
      <w:r w:rsidRPr="00C57DFE">
        <w:t xml:space="preserve"> nghiệp viên chứ</w:t>
      </w:r>
      <w:r w:rsidR="008A7F86">
        <w:t xml:space="preserve">c, </w:t>
      </w:r>
      <w:r w:rsidR="008A7F86" w:rsidRPr="00C57DFE">
        <w:t xml:space="preserve">hưu trí, công nhân (43.9%), tiếp đến là đối tượng lao động tự </w:t>
      </w:r>
      <w:r w:rsidRPr="00C57DFE">
        <w:t>(33,99%), thấp nhất</w:t>
      </w:r>
      <w:r w:rsidR="008A7F86">
        <w:t xml:space="preserve"> </w:t>
      </w:r>
      <w:r w:rsidR="008A7F86" w:rsidRPr="00C57DFE">
        <w:t>là đ</w:t>
      </w:r>
      <w:r w:rsidR="008A7F86">
        <w:t>ố</w:t>
      </w:r>
      <w:r w:rsidR="008A7F86" w:rsidRPr="00C57DFE">
        <w:t xml:space="preserve">i tượng học </w:t>
      </w:r>
      <w:r w:rsidR="008A7F86">
        <w:t>si</w:t>
      </w:r>
      <w:r w:rsidR="008A7F86" w:rsidRPr="00C57DFE">
        <w:t xml:space="preserve">nh, </w:t>
      </w:r>
      <w:r w:rsidR="008A7F86">
        <w:t>si</w:t>
      </w:r>
      <w:r w:rsidR="008A7F86" w:rsidRPr="00C57DFE">
        <w:t>nh viên (10,0</w:t>
      </w:r>
      <w:r w:rsidR="008A7F86">
        <w:t>%).</w:t>
      </w:r>
      <w:r w:rsidR="008A7F86" w:rsidRPr="00C57DFE">
        <w:t xml:space="preserve"> Đi</w:t>
      </w:r>
      <w:r w:rsidR="008A7F86">
        <w:t>ều</w:t>
      </w:r>
      <w:r w:rsidR="008A7F86" w:rsidRPr="00C57DFE">
        <w:t xml:space="preserve"> này phủ hợp với</w:t>
      </w:r>
      <w:r w:rsidR="008A7F86">
        <w:t xml:space="preserve"> </w:t>
      </w:r>
      <w:r w:rsidRPr="00C57DFE">
        <w:t xml:space="preserve">đặc điểm về </w:t>
      </w:r>
      <w:r w:rsidR="008A7F86">
        <w:t>d</w:t>
      </w:r>
      <w:r w:rsidRPr="00C57DFE">
        <w:t>ân số và ph</w:t>
      </w:r>
      <w:r w:rsidR="008A7F86">
        <w:t>á</w:t>
      </w:r>
      <w:r w:rsidRPr="00C57DFE">
        <w:t>t triển kinh t</w:t>
      </w:r>
      <w:r w:rsidR="008A7F86">
        <w:t>ế</w:t>
      </w:r>
      <w:r w:rsidRPr="00C57DFE">
        <w:t xml:space="preserve"> của nước </w:t>
      </w:r>
      <w:r w:rsidR="008A7F86">
        <w:t>t</w:t>
      </w:r>
      <w:r w:rsidRPr="00C57DFE">
        <w:t>a, nơi chủ y</w:t>
      </w:r>
      <w:r w:rsidR="008A7F86">
        <w:t>ếu</w:t>
      </w:r>
      <w:r w:rsidRPr="00C57DFE">
        <w:t xml:space="preserve"> sống bằng nghề</w:t>
      </w:r>
      <w:r w:rsidR="008A7F86">
        <w:t xml:space="preserve"> </w:t>
      </w:r>
      <w:r w:rsidR="00D3729F" w:rsidRPr="00D3729F">
        <w:t>nông và để giải thích cho việc (81,1%) đổi tượng tham gia nghiên cứu của</w:t>
      </w:r>
      <w:r w:rsidR="008A7F86">
        <w:t xml:space="preserve"> </w:t>
      </w:r>
      <w:r w:rsidR="00D3729F" w:rsidRPr="00D3729F">
        <w:t xml:space="preserve">chúng tôi cổ trình độ học vấn là </w:t>
      </w:r>
      <w:r w:rsidR="008A7F86">
        <w:t>d</w:t>
      </w:r>
      <w:r w:rsidR="00D3729F" w:rsidRPr="00D3729F">
        <w:t>ưới cấp 3 và 7</w:t>
      </w:r>
      <w:r w:rsidR="008A7F86">
        <w:t>.</w:t>
      </w:r>
      <w:r w:rsidR="00D3729F" w:rsidRPr="00D3729F">
        <w:t xml:space="preserve">3% số </w:t>
      </w:r>
      <w:r w:rsidR="008A7F86">
        <w:t>BN</w:t>
      </w:r>
      <w:r w:rsidR="00D3729F" w:rsidRPr="00D3729F">
        <w:t xml:space="preserve"> thuộc hộ ngh</w:t>
      </w:r>
      <w:r w:rsidR="008A7F86">
        <w:t>è</w:t>
      </w:r>
      <w:r w:rsidR="00D3729F" w:rsidRPr="00D3729F">
        <w:t>o.</w:t>
      </w:r>
    </w:p>
    <w:p w14:paraId="4184246D" w14:textId="77777777" w:rsidR="008A7F86" w:rsidRDefault="008A7F86" w:rsidP="00C23165">
      <w:r>
        <w:t>Kết</w:t>
      </w:r>
      <w:r w:rsidR="00D3729F" w:rsidRPr="00D3729F">
        <w:t xml:space="preserve"> qu</w:t>
      </w:r>
      <w:r>
        <w:t>ả</w:t>
      </w:r>
      <w:r w:rsidR="00D3729F" w:rsidRPr="00D3729F">
        <w:t xml:space="preserve"> nghi</w:t>
      </w:r>
      <w:r>
        <w:t>ê</w:t>
      </w:r>
      <w:r w:rsidR="00D3729F" w:rsidRPr="00D3729F">
        <w:t>n cứu cũng cho thấy đa số bệnh nhân đã lập gia định (75,3%), có</w:t>
      </w:r>
      <w:r>
        <w:t xml:space="preserve"> </w:t>
      </w:r>
      <w:r w:rsidR="00D3729F" w:rsidRPr="00D3729F">
        <w:t>94 trường hợp là chưa lập gia đỉnh hoặc ly hôn</w:t>
      </w:r>
      <w:r>
        <w:t>/</w:t>
      </w:r>
      <w:r w:rsidR="00D3729F" w:rsidRPr="00D3729F">
        <w:t>g</w:t>
      </w:r>
      <w:r>
        <w:t>óa</w:t>
      </w:r>
      <w:r w:rsidR="00D3729F" w:rsidRPr="00D3729F">
        <w:t xml:space="preserve"> (24,7</w:t>
      </w:r>
      <w:r>
        <w:t>%</w:t>
      </w:r>
      <w:r w:rsidR="00D3729F" w:rsidRPr="00D3729F">
        <w:t>)</w:t>
      </w:r>
      <w:r>
        <w:t>.</w:t>
      </w:r>
    </w:p>
    <w:p w14:paraId="078458CE" w14:textId="059EB657" w:rsidR="00D3729F" w:rsidRPr="00D3729F" w:rsidRDefault="00D3729F" w:rsidP="00C23165">
      <w:r w:rsidRPr="00D3729F">
        <w:t>Nghiên c</w:t>
      </w:r>
      <w:r w:rsidR="008A7F86">
        <w:t>ứ</w:t>
      </w:r>
      <w:r w:rsidRPr="00D3729F">
        <w:t xml:space="preserve">u về kiến thúc của người bệnh về dinh </w:t>
      </w:r>
      <w:r w:rsidR="008A7F86">
        <w:t>dưỡng</w:t>
      </w:r>
      <w:r w:rsidRPr="00D3729F">
        <w:t xml:space="preserve"> kh</w:t>
      </w:r>
      <w:r w:rsidR="008A7F86">
        <w:t>i</w:t>
      </w:r>
      <w:r w:rsidRPr="00D3729F">
        <w:t xml:space="preserve"> vào viện cho th</w:t>
      </w:r>
      <w:r w:rsidR="008A7F86">
        <w:t>ấ</w:t>
      </w:r>
      <w:r w:rsidRPr="00D3729F">
        <w:t>y</w:t>
      </w:r>
      <w:r w:rsidR="008A7F86">
        <w:t xml:space="preserve"> </w:t>
      </w:r>
      <w:r w:rsidRPr="00D3729F">
        <w:t>trong tổng số 380 người bệnh tham gia nghiền cứu chỉ có 87 người bệnh</w:t>
      </w:r>
      <w:r w:rsidR="008A7F86">
        <w:t xml:space="preserve"> </w:t>
      </w:r>
      <w:r w:rsidRPr="00D3729F">
        <w:t>(22.9</w:t>
      </w:r>
      <w:r w:rsidR="008A7F86">
        <w:t>%</w:t>
      </w:r>
      <w:r w:rsidRPr="00D3729F">
        <w:t>)</w:t>
      </w:r>
      <w:r w:rsidR="008A7F86">
        <w:t xml:space="preserve"> </w:t>
      </w:r>
      <w:r w:rsidRPr="00D3729F">
        <w:t>c</w:t>
      </w:r>
      <w:r w:rsidR="008A7F86">
        <w:t>ó</w:t>
      </w:r>
      <w:r w:rsidRPr="00D3729F">
        <w:t xml:space="preserve"> kiến thức về dinh dưỡng cho người bệnh lao. Đánh giá về các khó khăn khi cải</w:t>
      </w:r>
      <w:r w:rsidR="008A7F86">
        <w:t xml:space="preserve"> </w:t>
      </w:r>
      <w:r w:rsidRPr="00D3729F">
        <w:t>thiện t</w:t>
      </w:r>
      <w:r w:rsidR="008A7F86">
        <w:t>ì</w:t>
      </w:r>
      <w:r w:rsidRPr="00D3729F">
        <w:t xml:space="preserve">nh trạng </w:t>
      </w:r>
      <w:r w:rsidR="008A7F86">
        <w:t>dinh dưỡng</w:t>
      </w:r>
      <w:r w:rsidRPr="00D3729F">
        <w:t xml:space="preserve"> cho người bệnh, các c</w:t>
      </w:r>
      <w:r w:rsidR="008A7F86">
        <w:t>á</w:t>
      </w:r>
      <w:r w:rsidRPr="00D3729F">
        <w:t xml:space="preserve">n bộ </w:t>
      </w:r>
      <w:r w:rsidR="008A7F86">
        <w:t>y</w:t>
      </w:r>
      <w:r w:rsidRPr="00D3729F">
        <w:t xml:space="preserve"> t</w:t>
      </w:r>
      <w:r w:rsidR="008A7F86">
        <w:t>ế</w:t>
      </w:r>
      <w:r w:rsidRPr="00D3729F">
        <w:t xml:space="preserve"> trong nghiên cứu của</w:t>
      </w:r>
      <w:r w:rsidR="009048C3">
        <w:t xml:space="preserve"> </w:t>
      </w:r>
      <w:r w:rsidRPr="00D3729F">
        <w:t xml:space="preserve">Trần Khánh Thu cho rằng khó khăn chủ yếu đo kiến thức của người bệnh về </w:t>
      </w:r>
      <w:r w:rsidR="009048C3">
        <w:t>di</w:t>
      </w:r>
      <w:r w:rsidRPr="00D3729F">
        <w:t>nh</w:t>
      </w:r>
      <w:r w:rsidR="009048C3">
        <w:t xml:space="preserve"> </w:t>
      </w:r>
      <w:r w:rsidRPr="00D3729F">
        <w:t>dưỡng còn thiếu chiếm 92,3</w:t>
      </w:r>
      <w:r w:rsidR="009048C3">
        <w:t>%</w:t>
      </w:r>
      <w:r w:rsidRPr="00D3729F">
        <w:t>. Điề</w:t>
      </w:r>
      <w:r w:rsidR="0034734D">
        <w:t>u</w:t>
      </w:r>
      <w:r w:rsidRPr="00D3729F">
        <w:t xml:space="preserve"> này cho thầy r</w:t>
      </w:r>
      <w:r w:rsidR="0034734D">
        <w:t>ằ</w:t>
      </w:r>
      <w:r w:rsidRPr="00D3729F">
        <w:t>ng cần đa đạng hơn những</w:t>
      </w:r>
      <w:r w:rsidR="0034734D">
        <w:t xml:space="preserve"> </w:t>
      </w:r>
      <w:r w:rsidRPr="00D3729F">
        <w:t xml:space="preserve">phương pháp tư </w:t>
      </w:r>
      <w:r w:rsidR="00972917">
        <w:t>vấn</w:t>
      </w:r>
      <w:r w:rsidRPr="00D3729F">
        <w:t xml:space="preserve"> cũng như phối hợp các phương pháp đ</w:t>
      </w:r>
      <w:r w:rsidR="0034734D">
        <w:t>ể</w:t>
      </w:r>
      <w:r w:rsidRPr="00D3729F">
        <w:t xml:space="preserve"> </w:t>
      </w:r>
      <w:r w:rsidR="0034734D">
        <w:t>đ</w:t>
      </w:r>
      <w:r w:rsidRPr="00D3729F">
        <w:t>ạt hiệu cao trong</w:t>
      </w:r>
      <w:r w:rsidR="0034734D">
        <w:t xml:space="preserve"> </w:t>
      </w:r>
      <w:r w:rsidRPr="00D3729F">
        <w:t>công tác truyển thông. giáo dục s</w:t>
      </w:r>
      <w:r w:rsidR="0034734D">
        <w:t>ứ</w:t>
      </w:r>
      <w:r w:rsidRPr="00D3729F">
        <w:t>c khỏe</w:t>
      </w:r>
      <w:r w:rsidR="0034734D">
        <w:t>.</w:t>
      </w:r>
      <w:r w:rsidRPr="00D3729F">
        <w:t xml:space="preserve"> Việc phối hợp của nhiều ban ngành</w:t>
      </w:r>
      <w:r w:rsidR="00BE5F87">
        <w:t xml:space="preserve"> </w:t>
      </w:r>
      <w:r w:rsidRPr="00D3729F">
        <w:t>trong c</w:t>
      </w:r>
      <w:r w:rsidR="00BE5F87">
        <w:t>ô</w:t>
      </w:r>
      <w:r w:rsidRPr="00D3729F">
        <w:t>ng cuộc quản lí bệnh nhân lao là vô cũng c</w:t>
      </w:r>
      <w:r w:rsidR="00BE5F87">
        <w:t>ầ</w:t>
      </w:r>
      <w:r w:rsidRPr="00D3729F">
        <w:t>n thiết. Không chỉ dùng lại ở quản</w:t>
      </w:r>
      <w:r w:rsidR="000D23B6">
        <w:t xml:space="preserve"> </w:t>
      </w:r>
      <w:r w:rsidRPr="00D3729F">
        <w:t>1í các bệnh nhân lao tạ bệnh viện mà c</w:t>
      </w:r>
      <w:r w:rsidR="000D23B6">
        <w:t>ò</w:t>
      </w:r>
      <w:r w:rsidRPr="00D3729F">
        <w:t>n tại cộng đẳng. Sự thay đỗ</w:t>
      </w:r>
      <w:r w:rsidR="000D23B6">
        <w:t>i</w:t>
      </w:r>
      <w:r w:rsidRPr="00D3729F">
        <w:t xml:space="preserve"> kiến thức về chế</w:t>
      </w:r>
      <w:r w:rsidR="000D23B6">
        <w:t xml:space="preserve"> độ</w:t>
      </w:r>
      <w:r w:rsidRPr="00D3729F">
        <w:t xml:space="preserve"> ăn cho người bệnh phải được quan tâm từ chỉnh bệnh nhân và các đổi tượng chăm</w:t>
      </w:r>
      <w:r w:rsidR="000D23B6">
        <w:t xml:space="preserve"> </w:t>
      </w:r>
      <w:r w:rsidRPr="00D3729F">
        <w:t>s</w:t>
      </w:r>
      <w:r w:rsidR="000D23B6">
        <w:t>ó</w:t>
      </w:r>
      <w:r w:rsidRPr="00D3729F">
        <w:t>c họ vả các biện pháp truyền thông,</w:t>
      </w:r>
      <w:r w:rsidR="000D23B6">
        <w:t xml:space="preserve"> giáo </w:t>
      </w:r>
      <w:r w:rsidRPr="00D3729F">
        <w:t>dục sức khỏe phải được chú trọng và đưa ra</w:t>
      </w:r>
      <w:r w:rsidR="000D23B6">
        <w:t xml:space="preserve"> </w:t>
      </w:r>
      <w:r w:rsidRPr="00D3729F">
        <w:t>các biện pháp hợp lí.</w:t>
      </w:r>
    </w:p>
    <w:p w14:paraId="168F0E8F" w14:textId="5CB727AB" w:rsidR="00D3729F" w:rsidRPr="00D3729F" w:rsidRDefault="00D3729F" w:rsidP="00C23165">
      <w:r w:rsidRPr="00D3729F">
        <w:t>Nghiên cửu này của chúng tôi cũng l</w:t>
      </w:r>
      <w:r w:rsidR="00DA4C9B">
        <w:t>à</w:t>
      </w:r>
      <w:r w:rsidRPr="00D3729F">
        <w:t>m ti</w:t>
      </w:r>
      <w:r w:rsidR="00DA4C9B">
        <w:t>ề</w:t>
      </w:r>
      <w:r w:rsidRPr="00D3729F">
        <w:t>n đề cho các n</w:t>
      </w:r>
      <w:r w:rsidR="00DA4C9B">
        <w:t xml:space="preserve">ghiên </w:t>
      </w:r>
      <w:r w:rsidRPr="00D3729F">
        <w:t>cứu tiếp theo,</w:t>
      </w:r>
      <w:r w:rsidR="00DA4C9B">
        <w:t xml:space="preserve"> </w:t>
      </w:r>
      <w:r w:rsidRPr="00D3729F">
        <w:t>trong việc t</w:t>
      </w:r>
      <w:r w:rsidR="00DA4C9B">
        <w:t>ầ</w:t>
      </w:r>
      <w:r w:rsidRPr="00D3729F">
        <w:t>m</w:t>
      </w:r>
      <w:r w:rsidR="00DA4C9B">
        <w:t xml:space="preserve"> soát</w:t>
      </w:r>
      <w:r w:rsidRPr="00D3729F">
        <w:t xml:space="preserve"> </w:t>
      </w:r>
      <w:r w:rsidR="00DA4C9B">
        <w:t xml:space="preserve">đánh giá </w:t>
      </w:r>
      <w:r w:rsidRPr="00D3729F">
        <w:t>t</w:t>
      </w:r>
      <w:r w:rsidR="00DA4C9B">
        <w:t>ì</w:t>
      </w:r>
      <w:r w:rsidRPr="00D3729F">
        <w:t xml:space="preserve">nh trạng dịnh </w:t>
      </w:r>
      <w:r w:rsidR="00DA4C9B">
        <w:t>dưỡng</w:t>
      </w:r>
      <w:r w:rsidRPr="00D3729F">
        <w:t xml:space="preserve"> của to</w:t>
      </w:r>
      <w:r w:rsidR="00DA4C9B">
        <w:t>à</w:t>
      </w:r>
      <w:r w:rsidRPr="00D3729F">
        <w:t xml:space="preserve">n bộ các người </w:t>
      </w:r>
      <w:r w:rsidRPr="00D3729F">
        <w:lastRenderedPageBreak/>
        <w:t>bệnh lao</w:t>
      </w:r>
      <w:r w:rsidR="00DA4C9B">
        <w:t xml:space="preserve"> </w:t>
      </w:r>
      <w:r w:rsidRPr="00D3729F">
        <w:t>nói riêng cũng như toàn bộ người bệnh nhập vi</w:t>
      </w:r>
      <w:r w:rsidR="00DA4C9B">
        <w:t xml:space="preserve">ện </w:t>
      </w:r>
      <w:r w:rsidRPr="00D3729F">
        <w:t xml:space="preserve">Bệnh viện Phổi </w:t>
      </w:r>
      <w:r w:rsidR="00DA4C9B">
        <w:t>Hải Phòng</w:t>
      </w:r>
      <w:r w:rsidRPr="00D3729F">
        <w:t xml:space="preserve"> trong</w:t>
      </w:r>
      <w:r w:rsidR="00DA4C9B">
        <w:t xml:space="preserve"> </w:t>
      </w:r>
      <w:r w:rsidRPr="00D3729F">
        <w:t>những năm tiếp theo.</w:t>
      </w:r>
    </w:p>
    <w:p w14:paraId="092E37E1" w14:textId="24925432" w:rsidR="00D3729F" w:rsidRPr="00D3729F" w:rsidRDefault="00D3729F" w:rsidP="00C23165">
      <w:pPr>
        <w:pStyle w:val="Heading2"/>
      </w:pPr>
      <w:bookmarkStart w:id="88" w:name="_Toc126527765"/>
      <w:r w:rsidRPr="00D3729F">
        <w:t>4.</w:t>
      </w:r>
      <w:r w:rsidR="00972917">
        <w:t>2</w:t>
      </w:r>
      <w:r w:rsidRPr="00D3729F">
        <w:t>. T</w:t>
      </w:r>
      <w:r w:rsidR="00972917">
        <w:t>ì</w:t>
      </w:r>
      <w:r w:rsidRPr="00D3729F">
        <w:t>nh trạng dinh dưỡng người bệnh lao phối</w:t>
      </w:r>
      <w:bookmarkEnd w:id="88"/>
    </w:p>
    <w:p w14:paraId="73216A5A" w14:textId="5C7EB94D" w:rsidR="009A217C" w:rsidRPr="009A217C" w:rsidRDefault="00972917" w:rsidP="00C23165">
      <w:r>
        <w:t>Tù</w:t>
      </w:r>
      <w:r w:rsidR="00D3729F" w:rsidRPr="00D3729F">
        <w:t>y theo cách đánh gi</w:t>
      </w:r>
      <w:r>
        <w:t>á</w:t>
      </w:r>
      <w:r w:rsidR="00D3729F" w:rsidRPr="00D3729F">
        <w:t>, phân loại suy dinh dưỡng kh</w:t>
      </w:r>
      <w:r>
        <w:t>ác</w:t>
      </w:r>
      <w:r w:rsidR="00D3729F" w:rsidRPr="00D3729F">
        <w:t xml:space="preserve"> nhau nhưng các nghi</w:t>
      </w:r>
      <w:r>
        <w:t>ê</w:t>
      </w:r>
      <w:r w:rsidR="00D3729F" w:rsidRPr="00D3729F">
        <w:t>n</w:t>
      </w:r>
      <w:r>
        <w:t xml:space="preserve"> </w:t>
      </w:r>
      <w:r w:rsidR="00D3729F" w:rsidRPr="00D3729F">
        <w:t>cứu t</w:t>
      </w:r>
      <w:r>
        <w:t>r</w:t>
      </w:r>
      <w:r w:rsidR="00D3729F" w:rsidRPr="00D3729F">
        <w:t>ong và ngoài nước đến cho một nhận định thống nhất à t</w:t>
      </w:r>
      <w:r>
        <w:t>ì</w:t>
      </w:r>
      <w:r w:rsidR="00D3729F" w:rsidRPr="00D3729F">
        <w:t xml:space="preserve">nh trạng suy </w:t>
      </w:r>
      <w:r>
        <w:t>d</w:t>
      </w:r>
      <w:r w:rsidR="00D3729F" w:rsidRPr="00D3729F">
        <w:t>ịnh</w:t>
      </w:r>
      <w:r>
        <w:t xml:space="preserve"> </w:t>
      </w:r>
      <w:r w:rsidR="009A217C" w:rsidRPr="009A217C">
        <w:t xml:space="preserve">dưỡng người bệnh trong bệnh viện là một </w:t>
      </w:r>
      <w:r>
        <w:t>vấn</w:t>
      </w:r>
      <w:r w:rsidR="009A217C" w:rsidRPr="009A217C">
        <w:t xml:space="preserve"> đề phổ biển ở các quốc gia đã và đang</w:t>
      </w:r>
      <w:r>
        <w:t xml:space="preserve"> </w:t>
      </w:r>
      <w:r w:rsidR="009A217C" w:rsidRPr="009A217C">
        <w:t>phát triển trên thể giới với tỷ lệ từ 20-50%. Tỷ lệ này tăng cao hơn ở một số nhóm</w:t>
      </w:r>
      <w:r>
        <w:t xml:space="preserve"> đối tượng</w:t>
      </w:r>
      <w:r w:rsidR="009A217C" w:rsidRPr="009A217C">
        <w:t xml:space="preserve"> như người cao toổi, người bệnh chăm s</w:t>
      </w:r>
      <w:r>
        <w:t>óc</w:t>
      </w:r>
      <w:r w:rsidR="009A217C" w:rsidRPr="009A217C">
        <w:t xml:space="preserve"> tích cực, mắc bệnh ung thư,</w:t>
      </w:r>
      <w:r>
        <w:t xml:space="preserve"> </w:t>
      </w:r>
      <w:r w:rsidR="009A217C" w:rsidRPr="009A217C">
        <w:t xml:space="preserve">bệnh đường tiêu </w:t>
      </w:r>
      <w:r>
        <w:t>hóa</w:t>
      </w:r>
      <w:r w:rsidR="009A217C" w:rsidRPr="009A217C">
        <w:t>, một số bệnh mạn tính (bệnh phối tắc ngh</w:t>
      </w:r>
      <w:r>
        <w:t>ẽ</w:t>
      </w:r>
      <w:r w:rsidR="009A217C" w:rsidRPr="009A217C">
        <w:t>n m</w:t>
      </w:r>
      <w:r>
        <w:t>ạ</w:t>
      </w:r>
      <w:r w:rsidR="009A217C" w:rsidRPr="009A217C">
        <w:t>n tính, suy thận</w:t>
      </w:r>
      <w:r>
        <w:t xml:space="preserve"> </w:t>
      </w:r>
      <w:r w:rsidR="009A217C" w:rsidRPr="009A217C">
        <w:t>mạn, suy gan mạn...), người bệnh đại phẫu. Các nghiên cứu quốc gia tại Anh cho</w:t>
      </w:r>
      <w:r>
        <w:t xml:space="preserve"> </w:t>
      </w:r>
      <w:r w:rsidR="009A217C" w:rsidRPr="009A217C">
        <w:t xml:space="preserve">thấy, tỷ lệ suy dinh dưỡng gặp ở khoảng 1⁄2 số người bệnh nhập viện. Suy </w:t>
      </w:r>
      <w:r>
        <w:t>di</w:t>
      </w:r>
      <w:r w:rsidR="009A217C" w:rsidRPr="009A217C">
        <w:t>nh</w:t>
      </w:r>
      <w:r>
        <w:t xml:space="preserve"> d</w:t>
      </w:r>
      <w:r w:rsidR="009A217C" w:rsidRPr="009A217C">
        <w:t>ưỡng phổ biển ở hầu hết các lứa tuổi và các nhóm bệnh. Tuy nhiên, nhóm đ</w:t>
      </w:r>
      <w:r>
        <w:t>ố</w:t>
      </w:r>
      <w:r w:rsidR="009A217C" w:rsidRPr="009A217C">
        <w:t>i</w:t>
      </w:r>
      <w:r>
        <w:t xml:space="preserve"> </w:t>
      </w:r>
      <w:r w:rsidR="009A217C" w:rsidRPr="009A217C">
        <w:t>tượng trên 65 tuổi cổ t</w:t>
      </w:r>
      <w:r>
        <w:t>ỷ</w:t>
      </w:r>
      <w:r w:rsidR="009A217C" w:rsidRPr="009A217C">
        <w:t xml:space="preserve"> lệ suy dinh dưỡng cao hơn so với nhóm dưới 65. Các bệnh</w:t>
      </w:r>
      <w:r>
        <w:t xml:space="preserve"> </w:t>
      </w:r>
      <w:r w:rsidRPr="009A217C">
        <w:t xml:space="preserve">có tỷ lệ suy </w:t>
      </w:r>
      <w:r w:rsidR="0066715C">
        <w:t>dinh dưỡng</w:t>
      </w:r>
      <w:r w:rsidRPr="009A217C">
        <w:t xml:space="preserve"> cao là bệnh đường tiêu hóa (41%</w:t>
      </w:r>
      <w:r>
        <w:t>), u</w:t>
      </w:r>
      <w:r w:rsidR="009A217C" w:rsidRPr="009A217C">
        <w:t>ng thư (40%), bệnh lý</w:t>
      </w:r>
      <w:r>
        <w:t xml:space="preserve"> </w:t>
      </w:r>
      <w:r w:rsidR="009A217C" w:rsidRPr="009A217C">
        <w:t>thần kinh (31</w:t>
      </w:r>
      <w:r>
        <w:t>%</w:t>
      </w:r>
      <w:r w:rsidR="009A217C" w:rsidRPr="009A217C">
        <w:t xml:space="preserve">). Theo Hiệp hội dinh dưỡng lâm </w:t>
      </w:r>
      <w:r w:rsidR="00205E2A">
        <w:t>sàng</w:t>
      </w:r>
      <w:r w:rsidR="009A217C" w:rsidRPr="009A217C">
        <w:t xml:space="preserve"> vả chuyển hóa Châu</w:t>
      </w:r>
      <w:r w:rsidR="00205E2A">
        <w:t xml:space="preserve"> </w:t>
      </w:r>
      <w:r w:rsidR="009A217C" w:rsidRPr="009A217C">
        <w:t>Âu, tỷ lệ suy dịnh dưỡng chiếm 20-60% người bệnh nằm viện và có đến 30-90% bị</w:t>
      </w:r>
      <w:r w:rsidR="00205E2A">
        <w:t xml:space="preserve"> </w:t>
      </w:r>
      <w:r w:rsidR="009A217C" w:rsidRPr="009A217C">
        <w:t xml:space="preserve">mất cân đối trong thời gian điều </w:t>
      </w:r>
      <w:r w:rsidR="00205E2A">
        <w:t>trị</w:t>
      </w:r>
      <w:r w:rsidR="009A217C" w:rsidRPr="009A217C">
        <w:t>, trong đó tỷ lệ suy dinh dưỡng (SDD) ở người</w:t>
      </w:r>
      <w:r w:rsidR="00205E2A">
        <w:t xml:space="preserve"> </w:t>
      </w:r>
      <w:r w:rsidR="009A217C" w:rsidRPr="009A217C">
        <w:t>bệnh phẫu thuật là 40-50%. Kết quả nghiên cứu tại Tây Ban Nha cho biết tỷ lệ</w:t>
      </w:r>
      <w:r w:rsidR="00205E2A">
        <w:t xml:space="preserve"> </w:t>
      </w:r>
      <w:r w:rsidR="009A217C" w:rsidRPr="009A217C">
        <w:t xml:space="preserve">suy dinh dưỡng gặp ở khoảng </w:t>
      </w:r>
      <w:r w:rsidR="00205E2A">
        <w:t>5</w:t>
      </w:r>
      <w:r w:rsidR="009A217C" w:rsidRPr="009A217C">
        <w:t>0% số người bệnh ngoại khoa. Nhóm người bệnh c</w:t>
      </w:r>
      <w:r w:rsidR="00205E2A">
        <w:t xml:space="preserve">ó </w:t>
      </w:r>
      <w:r w:rsidR="009A217C" w:rsidRPr="009A217C">
        <w:t>tình trạng dinh dưỡng tốt có thời gian nằm viện ngắn hơn so với nhóm người bệnh</w:t>
      </w:r>
      <w:r w:rsidR="00205E2A">
        <w:t xml:space="preserve"> </w:t>
      </w:r>
      <w:r w:rsidR="009A217C" w:rsidRPr="009A217C">
        <w:t>suy dinh dưỡng</w:t>
      </w:r>
      <w:r w:rsidR="00205E2A">
        <w:t>.</w:t>
      </w:r>
    </w:p>
    <w:p w14:paraId="69C3B761" w14:textId="7AA0F67D" w:rsidR="001B7F98" w:rsidRPr="001B7F98" w:rsidRDefault="009A217C" w:rsidP="00C23165">
      <w:r w:rsidRPr="009A217C">
        <w:t>Tại Vi</w:t>
      </w:r>
      <w:r w:rsidR="00ED126E">
        <w:t xml:space="preserve">ệt </w:t>
      </w:r>
      <w:r w:rsidRPr="009A217C">
        <w:t xml:space="preserve">Nam, tỷ lệ mắc suy dinh đường của người bệnh tại bệnh viện </w:t>
      </w:r>
      <w:r w:rsidR="00ED126E">
        <w:t>d</w:t>
      </w:r>
      <w:r w:rsidRPr="009A217C">
        <w:t>ao</w:t>
      </w:r>
      <w:r w:rsidR="00ED126E">
        <w:t xml:space="preserve"> </w:t>
      </w:r>
      <w:r w:rsidRPr="009A217C">
        <w:t>động khác nhau tùy theo từng loại bệnh ý, phụ thuộc vào các ngưỡng giá trị của các</w:t>
      </w:r>
      <w:r w:rsidR="00ED126E">
        <w:t xml:space="preserve"> </w:t>
      </w:r>
      <w:r w:rsidRPr="009A217C">
        <w:t>công cụ đánh gi</w:t>
      </w:r>
      <w:r w:rsidR="00ED126E">
        <w:t xml:space="preserve">á. </w:t>
      </w:r>
      <w:r w:rsidR="00ED126E" w:rsidRPr="009A217C">
        <w:t>Theo nghiên c</w:t>
      </w:r>
      <w:r w:rsidR="00ED126E">
        <w:t>ú</w:t>
      </w:r>
      <w:r w:rsidR="00ED126E" w:rsidRPr="009A217C">
        <w:t xml:space="preserve">u của Viện Dinh dưỡng có tới 60% </w:t>
      </w:r>
      <w:r w:rsidR="00ED126E">
        <w:t>BN</w:t>
      </w:r>
      <w:r w:rsidR="00ED126E" w:rsidRPr="009A217C">
        <w:t xml:space="preserve"> ở </w:t>
      </w:r>
      <w:r w:rsidR="00ED126E" w:rsidRPr="009A217C">
        <w:lastRenderedPageBreak/>
        <w:t>Việt</w:t>
      </w:r>
      <w:r w:rsidR="00ED126E">
        <w:t xml:space="preserve"> </w:t>
      </w:r>
      <w:r w:rsidRPr="009A217C">
        <w:t>Nam bị suy dinh dưỡng khi nằm viện. Đặc bi</w:t>
      </w:r>
      <w:r w:rsidR="000743AB">
        <w:t>ệ</w:t>
      </w:r>
      <w:r w:rsidRPr="009A217C">
        <w:t>t, nghiên cứu tại Bệnh viện Bạch Mai,</w:t>
      </w:r>
      <w:r w:rsidR="000743AB">
        <w:t xml:space="preserve"> t</w:t>
      </w:r>
      <w:r w:rsidRPr="009A217C">
        <w:t xml:space="preserve">rong số 308 người bệnh diễn </w:t>
      </w:r>
      <w:r w:rsidR="00205E2A">
        <w:t>trị</w:t>
      </w:r>
      <w:r w:rsidRPr="009A217C">
        <w:t xml:space="preserve"> ở khoa Tiêu h</w:t>
      </w:r>
      <w:r w:rsidR="00471626">
        <w:t>ó</w:t>
      </w:r>
      <w:r w:rsidRPr="009A217C">
        <w:t>a và Khoa Nội tiết th</w:t>
      </w:r>
      <w:r w:rsidR="00471626">
        <w:t>ì</w:t>
      </w:r>
      <w:r w:rsidRPr="009A217C">
        <w:t xml:space="preserve"> có đến 71</w:t>
      </w:r>
      <w:r w:rsidR="00471626">
        <w:t>.</w:t>
      </w:r>
      <w:r w:rsidRPr="009A217C">
        <w:t>9% bị</w:t>
      </w:r>
      <w:r w:rsidR="00471626">
        <w:t xml:space="preserve"> </w:t>
      </w:r>
      <w:r w:rsidRPr="009A217C">
        <w:t>suy dinh dưỡng. Một số trường hợp bệnh lý nặng như người bệnh phẫ</w:t>
      </w:r>
      <w:r w:rsidR="00471626">
        <w:t>u</w:t>
      </w:r>
      <w:r w:rsidRPr="009A217C">
        <w:t xml:space="preserve"> thuật gan m</w:t>
      </w:r>
      <w:r w:rsidR="00471626">
        <w:t>ậ</w:t>
      </w:r>
      <w:r w:rsidRPr="009A217C">
        <w:t>t</w:t>
      </w:r>
      <w:r w:rsidR="00471626">
        <w:t xml:space="preserve"> </w:t>
      </w:r>
      <w:r w:rsidRPr="009A217C">
        <w:t>t</w:t>
      </w:r>
      <w:r w:rsidR="00471626">
        <w:t>ụ</w:t>
      </w:r>
      <w:r w:rsidRPr="009A217C">
        <w:t>y</w:t>
      </w:r>
      <w:r w:rsidR="00471626">
        <w:t>,</w:t>
      </w:r>
      <w:r w:rsidRPr="009A217C">
        <w:t xml:space="preserve"> người bệnh ăn qua sond</w:t>
      </w:r>
      <w:r w:rsidR="00471626">
        <w:t>e</w:t>
      </w:r>
      <w:r w:rsidRPr="009A217C">
        <w:t xml:space="preserve"> dạ </w:t>
      </w:r>
      <w:r w:rsidR="00471626">
        <w:t>dà</w:t>
      </w:r>
      <w:r w:rsidRPr="009A217C">
        <w:t>y, tỷ lễ suy dình dưỡng có thể chiếm tới 70%. Th</w:t>
      </w:r>
      <w:r w:rsidR="00471626">
        <w:t>ờ</w:t>
      </w:r>
      <w:r w:rsidRPr="009A217C">
        <w:t>i</w:t>
      </w:r>
      <w:r w:rsidR="00471626">
        <w:t xml:space="preserve"> </w:t>
      </w:r>
      <w:r w:rsidR="00471626" w:rsidRPr="009A217C">
        <w:t>gian nằm v</w:t>
      </w:r>
      <w:r w:rsidR="00471626">
        <w:t>iện ké</w:t>
      </w:r>
      <w:r w:rsidRPr="009A217C">
        <w:t xml:space="preserve">o </w:t>
      </w:r>
      <w:r w:rsidR="00471626">
        <w:t>dà</w:t>
      </w:r>
      <w:r w:rsidRPr="009A217C">
        <w:t xml:space="preserve">i </w:t>
      </w:r>
      <w:r w:rsidR="00471626">
        <w:t>c</w:t>
      </w:r>
      <w:r w:rsidRPr="009A217C">
        <w:t xml:space="preserve">ó </w:t>
      </w:r>
      <w:r w:rsidR="00471626">
        <w:t>l</w:t>
      </w:r>
      <w:r w:rsidRPr="009A217C">
        <w:t>iên quan chặt ch</w:t>
      </w:r>
      <w:r w:rsidR="00471626">
        <w:t>ẽ</w:t>
      </w:r>
      <w:r w:rsidRPr="009A217C">
        <w:t xml:space="preserve"> với t</w:t>
      </w:r>
      <w:r w:rsidR="00471626">
        <w:t>ì</w:t>
      </w:r>
      <w:r w:rsidRPr="009A217C">
        <w:t>nh trạng dinh dưỡng</w:t>
      </w:r>
      <w:r w:rsidR="00471626">
        <w:t>.</w:t>
      </w:r>
      <w:r w:rsidRPr="009A217C">
        <w:t xml:space="preserve"> Đặc bi</w:t>
      </w:r>
      <w:r w:rsidR="00471626">
        <w:t>ệ</w:t>
      </w:r>
      <w:r w:rsidRPr="009A217C">
        <w:t xml:space="preserve">t </w:t>
      </w:r>
      <w:r w:rsidR="00471626">
        <w:t>hiện n</w:t>
      </w:r>
      <w:r w:rsidRPr="009A217C">
        <w:t>ay số người cao t</w:t>
      </w:r>
      <w:r w:rsidR="00471626">
        <w:t>uổ</w:t>
      </w:r>
      <w:r w:rsidRPr="009A217C">
        <w:t>i đi</w:t>
      </w:r>
      <w:r w:rsidR="00471626">
        <w:t>ề</w:t>
      </w:r>
      <w:r w:rsidRPr="009A217C">
        <w:t>u trị các bệnh mãn tính liên quan đến dinh dưỡng ng</w:t>
      </w:r>
      <w:r w:rsidR="00471626">
        <w:t>à</w:t>
      </w:r>
      <w:r w:rsidRPr="009A217C">
        <w:t>y c</w:t>
      </w:r>
      <w:r w:rsidR="00471626">
        <w:t>à</w:t>
      </w:r>
      <w:r w:rsidRPr="009A217C">
        <w:t>ng</w:t>
      </w:r>
      <w:r w:rsidR="00471626">
        <w:t xml:space="preserve"> </w:t>
      </w:r>
      <w:r w:rsidRPr="009A217C">
        <w:t xml:space="preserve">gia tăng. Suy dịnh dưỡng gặp </w:t>
      </w:r>
      <w:r w:rsidR="00471626">
        <w:t>khá</w:t>
      </w:r>
      <w:r w:rsidRPr="009A217C">
        <w:t xml:space="preserve"> cao ở </w:t>
      </w:r>
      <w:r w:rsidR="00471626">
        <w:t>BN</w:t>
      </w:r>
      <w:r w:rsidRPr="009A217C">
        <w:t xml:space="preserve"> ung thư, người bệnh mắc các bệnh lý</w:t>
      </w:r>
      <w:r w:rsidR="00471626">
        <w:t xml:space="preserve"> </w:t>
      </w:r>
      <w:r w:rsidRPr="009A217C">
        <w:t xml:space="preserve">ngoại khoa nhưng gặp thấp hơn ở người bệnh điẫu </w:t>
      </w:r>
      <w:r w:rsidR="00205E2A">
        <w:t>trị</w:t>
      </w:r>
      <w:r w:rsidRPr="009A217C">
        <w:t xml:space="preserve"> </w:t>
      </w:r>
      <w:r w:rsidR="00471626">
        <w:t>n</w:t>
      </w:r>
      <w:r w:rsidRPr="009A217C">
        <w:t>ội khoa</w:t>
      </w:r>
      <w:r w:rsidR="00471626">
        <w:t>.</w:t>
      </w:r>
    </w:p>
    <w:p w14:paraId="1BC45A07" w14:textId="3E481A45" w:rsidR="001B7F98" w:rsidRPr="001B7F98" w:rsidRDefault="001B7F98" w:rsidP="00C23165">
      <w:pPr>
        <w:pStyle w:val="Heading3"/>
      </w:pPr>
      <w:bookmarkStart w:id="89" w:name="_Toc126527766"/>
      <w:r w:rsidRPr="001B7F98">
        <w:t>4</w:t>
      </w:r>
      <w:r w:rsidR="00471626">
        <w:t>.</w:t>
      </w:r>
      <w:r w:rsidRPr="001B7F98">
        <w:t>2</w:t>
      </w:r>
      <w:r w:rsidR="00471626">
        <w:t>.</w:t>
      </w:r>
      <w:r w:rsidRPr="001B7F98">
        <w:t>1. Tình trạng dịnh dưỡng của bệnh nhân lao theo chỉ số B</w:t>
      </w:r>
      <w:r w:rsidR="0066715C">
        <w:t>MI</w:t>
      </w:r>
      <w:bookmarkEnd w:id="89"/>
    </w:p>
    <w:p w14:paraId="56BE8114" w14:textId="40B9E6B8" w:rsidR="001B7F98" w:rsidRPr="001B7F98" w:rsidRDefault="001B7F98" w:rsidP="00C23165">
      <w:r w:rsidRPr="001B7F98">
        <w:t>B</w:t>
      </w:r>
      <w:r w:rsidR="0066715C">
        <w:t>M</w:t>
      </w:r>
      <w:r w:rsidRPr="001B7F98">
        <w:t xml:space="preserve">I là một các chỉ số quan trọng việc đánh giá </w:t>
      </w:r>
      <w:r w:rsidR="0066715C">
        <w:t>tình trạng</w:t>
      </w:r>
      <w:r w:rsidRPr="001B7F98">
        <w:t xml:space="preserve"> </w:t>
      </w:r>
      <w:r w:rsidR="0066715C">
        <w:t>dinh dưỡng</w:t>
      </w:r>
      <w:r w:rsidRPr="001B7F98">
        <w:t xml:space="preserve"> đ</w:t>
      </w:r>
      <w:r w:rsidR="0066715C">
        <w:t>ố</w:t>
      </w:r>
      <w:r w:rsidRPr="001B7F98">
        <w:t>i</w:t>
      </w:r>
    </w:p>
    <w:p w14:paraId="1E4A43B3" w14:textId="77777777" w:rsidR="00B95E40" w:rsidRDefault="001B7F98" w:rsidP="00C23165">
      <w:r w:rsidRPr="001B7F98">
        <w:t xml:space="preserve">với </w:t>
      </w:r>
      <w:r w:rsidR="0066715C">
        <w:t>BN</w:t>
      </w:r>
      <w:r w:rsidRPr="001B7F98">
        <w:t xml:space="preserve"> lao trong khi gia tăng tình trạng mắc lao toàn </w:t>
      </w:r>
      <w:r w:rsidR="00A052E7">
        <w:t>cầu</w:t>
      </w:r>
      <w:r w:rsidRPr="001B7F98">
        <w:t>. Việc đánh giá BMI tại</w:t>
      </w:r>
      <w:r w:rsidR="00A052E7">
        <w:t xml:space="preserve"> </w:t>
      </w:r>
      <w:r w:rsidRPr="001B7F98">
        <w:t>thời điểm khi vào viện là rất có giá trị giúp cho cắn bộ y tế đánh giá được tỉnh</w:t>
      </w:r>
      <w:r w:rsidR="00A052E7">
        <w:t xml:space="preserve"> </w:t>
      </w:r>
      <w:r w:rsidRPr="001B7F98">
        <w:t>trạng dinh dưỡng đưa ra chế độ điều trị và chế độ đình dưỡng hợp lí. Kết quả BM</w:t>
      </w:r>
      <w:r w:rsidR="00B95E40">
        <w:t xml:space="preserve">I </w:t>
      </w:r>
      <w:r w:rsidRPr="001B7F98">
        <w:t xml:space="preserve">giúp cho NVYT để dàng phản loại NB theo đối </w:t>
      </w:r>
      <w:r w:rsidR="0066715C">
        <w:t>tình trạng</w:t>
      </w:r>
      <w:r w:rsidRPr="001B7F98">
        <w:t xml:space="preserve"> tăng cần và đấp ứng</w:t>
      </w:r>
      <w:r w:rsidR="00B95E40">
        <w:t xml:space="preserve"> </w:t>
      </w:r>
      <w:r w:rsidRPr="001B7F98">
        <w:t xml:space="preserve">điều trị với thuốc lao. Khí nhập viện </w:t>
      </w:r>
      <w:r w:rsidR="00B95E40">
        <w:t>B</w:t>
      </w:r>
      <w:r w:rsidRPr="001B7F98">
        <w:t>N thường trong tình trạng sút cân đo ảnh</w:t>
      </w:r>
      <w:r w:rsidR="00B95E40">
        <w:t xml:space="preserve"> </w:t>
      </w:r>
      <w:r w:rsidRPr="001B7F98">
        <w:t>hướng cửa t</w:t>
      </w:r>
      <w:r w:rsidR="00B95E40">
        <w:t>ì</w:t>
      </w:r>
      <w:r w:rsidRPr="001B7F98">
        <w:t>nh tr</w:t>
      </w:r>
      <w:r w:rsidR="00B95E40">
        <w:t>ạ</w:t>
      </w:r>
      <w:r w:rsidRPr="001B7F98">
        <w:t>ng bệnh, ch</w:t>
      </w:r>
      <w:r w:rsidR="00B95E40">
        <w:t>ức</w:t>
      </w:r>
      <w:r w:rsidRPr="001B7F98">
        <w:t xml:space="preserve"> năng gan suy gi</w:t>
      </w:r>
      <w:r w:rsidR="00B95E40">
        <w:t>ảm</w:t>
      </w:r>
      <w:r w:rsidRPr="001B7F98">
        <w:t>, khả năng hấp thụ các chất</w:t>
      </w:r>
      <w:r w:rsidR="00B95E40">
        <w:t xml:space="preserve"> </w:t>
      </w:r>
      <w:r w:rsidRPr="001B7F98">
        <w:t>dinh duỡng kếm vã tác hại của thuốc ho cũng như t</w:t>
      </w:r>
      <w:r w:rsidR="00B95E40">
        <w:t>â</w:t>
      </w:r>
      <w:r w:rsidRPr="001B7F98">
        <w:t xml:space="preserve">m </w:t>
      </w:r>
      <w:r w:rsidR="00B95E40">
        <w:t>lí lo</w:t>
      </w:r>
      <w:r w:rsidRPr="001B7F98">
        <w:t xml:space="preserve"> lắng v</w:t>
      </w:r>
      <w:r w:rsidR="00B95E40">
        <w:t>à</w:t>
      </w:r>
      <w:r w:rsidRPr="001B7F98">
        <w:t xml:space="preserve"> thối quen</w:t>
      </w:r>
      <w:r w:rsidR="00B95E40">
        <w:t xml:space="preserve"> </w:t>
      </w:r>
      <w:r w:rsidRPr="001B7F98">
        <w:t>sinh hoạt không tốt như sử đựng rượu bia hút thuốc lá. Cân nặng của bệnh nhân</w:t>
      </w:r>
      <w:r w:rsidR="00B95E40">
        <w:t xml:space="preserve"> </w:t>
      </w:r>
      <w:r w:rsidRPr="001B7F98">
        <w:t>tăng là dẫu hiệu cho thấy bệnh nhân đáp ứng ứng với phác đỏ điền trị nhanh</w:t>
      </w:r>
      <w:r w:rsidR="00B95E40">
        <w:t xml:space="preserve"> </w:t>
      </w:r>
      <w:r w:rsidRPr="001B7F98">
        <w:t xml:space="preserve">chông cải thiện tình trạng bệnh. Ngược lại </w:t>
      </w:r>
      <w:r w:rsidR="0066715C">
        <w:t>tình trạng</w:t>
      </w:r>
      <w:r w:rsidRPr="001B7F98">
        <w:t xml:space="preserve"> thiểu tăng cân hay sút cân</w:t>
      </w:r>
      <w:r w:rsidR="00B95E40">
        <w:t xml:space="preserve"> </w:t>
      </w:r>
      <w:r w:rsidRPr="001B7F98">
        <w:t xml:space="preserve">là đấu hiệu cho thấy bệnh nhân không đáp ứng với phác đồ điểu trị, </w:t>
      </w:r>
      <w:r w:rsidR="0066715C">
        <w:t>tình trạng</w:t>
      </w:r>
      <w:r w:rsidR="00B95E40">
        <w:t xml:space="preserve"> </w:t>
      </w:r>
      <w:r w:rsidRPr="001B7F98">
        <w:t>sức khỏe suy giă: Một số nghiễn cứu của cắc tắc giá Hannihan. CC và cộng sự</w:t>
      </w:r>
      <w:r w:rsidR="00B95E40">
        <w:t xml:space="preserve"> </w:t>
      </w:r>
      <w:r w:rsidRPr="001B7F98">
        <w:t>và Khan. A và cộng sự chứng tô rằng suy dinh dưỡng hay sự thiếu tăng cân trong</w:t>
      </w:r>
      <w:r w:rsidR="00B95E40">
        <w:t xml:space="preserve"> </w:t>
      </w:r>
      <w:r w:rsidRPr="001B7F98">
        <w:t xml:space="preserve">cu trình điều </w:t>
      </w:r>
      <w:r w:rsidRPr="001B7F98">
        <w:lastRenderedPageBreak/>
        <w:t xml:space="preserve">trị lâm gia tăng </w:t>
      </w:r>
      <w:r w:rsidR="0066715C">
        <w:t>tình trạng</w:t>
      </w:r>
      <w:r w:rsidRPr="001B7F98">
        <w:t xml:space="preserve"> nặng của bệnh, giám đáp ứng điều trị và</w:t>
      </w:r>
      <w:r w:rsidR="00B95E40">
        <w:t xml:space="preserve"> </w:t>
      </w:r>
      <w:r w:rsidRPr="001B7F98">
        <w:t>tăng nguy cơ từ vong. BMI tăng trước khi ra viện cho thấy hiệu quả của việc</w:t>
      </w:r>
      <w:r w:rsidR="00B95E40">
        <w:t xml:space="preserve"> </w:t>
      </w:r>
      <w:r w:rsidRPr="001B7F98">
        <w:t xml:space="preserve">châm sóc về chế độ n, cũng như sự phối hợp trong tư </w:t>
      </w:r>
      <w:r w:rsidR="00972917">
        <w:t>vấn</w:t>
      </w:r>
      <w:r w:rsidRPr="001B7F98">
        <w:t xml:space="preserve"> dinh dưỡng của nhân</w:t>
      </w:r>
      <w:r w:rsidR="00B95E40">
        <w:t xml:space="preserve"> v</w:t>
      </w:r>
      <w:r w:rsidRPr="001B7F98">
        <w:t>iên y tế, người bệnh, hiệu quả của việc sử dụng thuốc bảo vệ chức năng gan,</w:t>
      </w:r>
      <w:r w:rsidR="00B95E40">
        <w:t xml:space="preserve"> </w:t>
      </w:r>
      <w:r w:rsidRPr="001B7F98">
        <w:t>viamin và đáp ứng thuốc lao trong quả trình điều trị cũng như thay đối các thôi</w:t>
      </w:r>
      <w:r w:rsidR="00B95E40">
        <w:t xml:space="preserve"> </w:t>
      </w:r>
      <w:r w:rsidRPr="001B7F98">
        <w:t>quen sinh hoạt nhận thức tằm quan trọng của bệnh với súc khỏe</w:t>
      </w:r>
      <w:r w:rsidR="00B95E40">
        <w:t>.</w:t>
      </w:r>
    </w:p>
    <w:p w14:paraId="6349CDA9" w14:textId="77777777" w:rsidR="00B95E40" w:rsidRDefault="001B7F98" w:rsidP="00C23165">
      <w:r w:rsidRPr="001B7F98">
        <w:t xml:space="preserve">Theo các tác giá Podetwis LS nghiền cứu về tác động của suy </w:t>
      </w:r>
      <w:r w:rsidR="008A7F86">
        <w:t>dinh dưỡng</w:t>
      </w:r>
      <w:r w:rsidRPr="001B7F98">
        <w:t xml:space="preserve"> tối</w:t>
      </w:r>
      <w:r w:rsidR="00B95E40">
        <w:t xml:space="preserve"> </w:t>
      </w:r>
      <w:r w:rsidRPr="001B7F98">
        <w:t xml:space="preserve">biểu hiện lâm </w:t>
      </w:r>
      <w:r w:rsidR="00205E2A">
        <w:t>sàng</w:t>
      </w:r>
      <w:r w:rsidRPr="001B7F98">
        <w:t xml:space="preserve"> và</w:t>
      </w:r>
      <w:r w:rsidR="00B95E40">
        <w:t xml:space="preserve"> </w:t>
      </w:r>
      <w:r w:rsidRPr="001B7F98">
        <w:t xml:space="preserve">lên cửu về bổ sung các chất đình đường cho người dang điều </w:t>
      </w:r>
      <w:r w:rsidR="00205E2A">
        <w:t>trị</w:t>
      </w:r>
      <w:r w:rsidRPr="001B7F98">
        <w:t xml:space="preserve"> lao</w:t>
      </w:r>
      <w:r w:rsidR="00B95E40">
        <w:t xml:space="preserve"> </w:t>
      </w:r>
      <w:r w:rsidRPr="001B7F98">
        <w:t>lệ tử vong ở bệnh nhẫn lao năm 2011 vả tắc giả Sinclair và</w:t>
      </w:r>
      <w:r w:rsidR="00B95E40">
        <w:t xml:space="preserve"> </w:t>
      </w:r>
      <w:r w:rsidRPr="001B7F98">
        <w:t>công sự m</w:t>
      </w:r>
      <w:r w:rsidR="00B95E40">
        <w:t xml:space="preserve"> </w:t>
      </w:r>
      <w:r w:rsidRPr="001B7F98">
        <w:t>säm 2017 cho thấy ý nghĩa của đỉnh đường trong điều trị lao. Khi được cung</w:t>
      </w:r>
      <w:r w:rsidR="00B95E40">
        <w:t xml:space="preserve"> </w:t>
      </w:r>
      <w:r w:rsidRPr="001B7F98">
        <w:t>cấp đầy đủ các chất dinh đường các ý</w:t>
      </w:r>
      <w:r w:rsidR="00B95E40">
        <w:t xml:space="preserve"> </w:t>
      </w:r>
      <w:r w:rsidRPr="001B7F98">
        <w:t>tổ vĩ lượng giớp bệnh nhân lao tăng khả</w:t>
      </w:r>
      <w:r w:rsidR="00B95E40">
        <w:t xml:space="preserve"> </w:t>
      </w:r>
      <w:r w:rsidRPr="001B7F98">
        <w:t>năng miễn địch, đáp ứng tất phác đồ điều tr, hỗ trợ chức năng gan và tránh dẫn</w:t>
      </w:r>
      <w:r w:rsidR="00B95E40">
        <w:t xml:space="preserve"> </w:t>
      </w:r>
      <w:r w:rsidR="002401D7" w:rsidRPr="002401D7">
        <w:t xml:space="preserve">tới </w:t>
      </w:r>
      <w:r w:rsidR="0066715C">
        <w:t>tình trạng</w:t>
      </w:r>
      <w:r w:rsidR="002401D7" w:rsidRPr="002401D7">
        <w:t xml:space="preserve"> say dinh </w:t>
      </w:r>
      <w:r w:rsidR="008A7F86">
        <w:t>dưỡng</w:t>
      </w:r>
      <w:r w:rsidR="002401D7" w:rsidRPr="002401D7">
        <w:t>, sút cân trong thời gian mắc bệnh. BMI &gt;18,5 giúp</w:t>
      </w:r>
      <w:r w:rsidR="00B95E40">
        <w:t xml:space="preserve"> </w:t>
      </w:r>
      <w:r w:rsidR="002401D7" w:rsidRPr="002401D7">
        <w:t>lâm giảm tình trạng mắc bệnh và nguy cơ tử vong</w:t>
      </w:r>
      <w:r w:rsidR="00B95E40">
        <w:t>.</w:t>
      </w:r>
    </w:p>
    <w:p w14:paraId="042EDB4A" w14:textId="77777777" w:rsidR="00B95E40" w:rsidRDefault="00B95E40" w:rsidP="00C23165">
      <w:r>
        <w:t>T</w:t>
      </w:r>
      <w:r w:rsidR="002401D7" w:rsidRPr="002401D7">
        <w:t>rong nghiên cứu của chúng tôi, trung bình BMI của đổi tượng nghiền cứu đạt</w:t>
      </w:r>
      <w:r>
        <w:t xml:space="preserve"> </w:t>
      </w:r>
      <w:r w:rsidR="002401D7" w:rsidRPr="002401D7">
        <w:t>mmúc rất thấp chỉ cô 17.23; kết quả này tương tự với nghiên cứu của Nguyễn Thị</w:t>
      </w:r>
      <w:r>
        <w:t xml:space="preserve"> </w:t>
      </w:r>
      <w:r w:rsidR="002401D7" w:rsidRPr="002401D7">
        <w:t>Thủy Dương (2007) là 17,92; điều đó cho thấy đối với những người bệnh lao cần</w:t>
      </w:r>
      <w:r>
        <w:t xml:space="preserve"> </w:t>
      </w:r>
      <w:r w:rsidR="002401D7" w:rsidRPr="002401D7">
        <w:t>được quan tâm hơn nữa để bù đp cho quá trinh chống đỡ bệnh tật trong thời gian</w:t>
      </w:r>
      <w:r>
        <w:t xml:space="preserve"> </w:t>
      </w:r>
      <w:r w:rsidR="002401D7" w:rsidRPr="002401D7">
        <w:t>điều trị lâu dải cũng như sau quá trình điều trị</w:t>
      </w:r>
      <w:r>
        <w:t>.</w:t>
      </w:r>
    </w:p>
    <w:p w14:paraId="0438FD27" w14:textId="77777777" w:rsidR="00623F3C" w:rsidRDefault="002401D7" w:rsidP="00C23165">
      <w:r w:rsidRPr="002401D7">
        <w:t>Kết quả đánh giá 380 bệnh nhân có 184/380 (48,456) NB lao được đánh giá là</w:t>
      </w:r>
      <w:r w:rsidR="00B95E40">
        <w:t xml:space="preserve"> </w:t>
      </w:r>
      <w:r w:rsidRPr="002401D7">
        <w:t>SDD, trong đỏ gẩy độ 1, độ 2, độ 3 chiếm tỷ lệ lần lượt lã 28.2%; 16,3%; 3.9%. Kết</w:t>
      </w:r>
      <w:r w:rsidR="00B95E40">
        <w:t xml:space="preserve"> </w:t>
      </w:r>
      <w:r w:rsidRPr="002401D7">
        <w:t>quả này phù hợp với nghiên cứu của Dương Quang Tuấn (2015) bệnh nhân ở mức</w:t>
      </w:r>
      <w:r w:rsidR="00B95E40">
        <w:t xml:space="preserve"> </w:t>
      </w:r>
      <w:r w:rsidRPr="002401D7">
        <w:t>trong đó gầy độ 1. độ 2, độ 3 chiếm tỷ lệ lần lượt là 26,7%; 12.9%;</w:t>
      </w:r>
      <w:r w:rsidR="00B95E40">
        <w:t xml:space="preserve"> </w:t>
      </w:r>
      <w:r w:rsidRPr="002401D7">
        <w:t>9,9%; nghiên cứu của Dodor, E. (2008), bệnh nhân ở mức gẫy chiếm 51%, trong đó</w:t>
      </w:r>
      <w:r w:rsidR="00B95E40">
        <w:t xml:space="preserve"> </w:t>
      </w:r>
      <w:r w:rsidRPr="002401D7">
        <w:t xml:space="preserve">sấy </w:t>
      </w:r>
      <w:r w:rsidRPr="002401D7">
        <w:lastRenderedPageBreak/>
        <w:t>chiếm 49;</w:t>
      </w:r>
      <w:r w:rsidR="00B95E40">
        <w:t xml:space="preserve"> </w:t>
      </w:r>
      <w:r w:rsidRPr="002401D7">
        <w:t>SẦy độ 1.23 chiếm lần lượt là 24%, 12% và 15%, nghiên cửu của Abdirdhman</w:t>
      </w:r>
      <w:r w:rsidR="00B95E40">
        <w:t xml:space="preserve"> </w:t>
      </w:r>
      <w:r w:rsidRPr="002401D7">
        <w:t>(200), bệnh nhân ở mức gẩy chiếm 57%, trong đó gẩy độ 12.3 chiếm lần lượt là</w:t>
      </w:r>
      <w:r w:rsidR="00B95E40">
        <w:t xml:space="preserve"> </w:t>
      </w:r>
      <w:r w:rsidRPr="002401D7">
        <w:t>22%, 149, 219 [39][40]. Tuy vậy, kết quả nghiền cứu không tương đồng so với</w:t>
      </w:r>
      <w:r w:rsidR="00B95E40">
        <w:t xml:space="preserve"> </w:t>
      </w:r>
      <w:r w:rsidRPr="002401D7">
        <w:t>nghiên cửu của Nguyễn Thị Thủy Dương (2007) là 62,7%, Nguyễn Thị Xuân Ảnh</w:t>
      </w:r>
      <w:r w:rsidR="00B95E40">
        <w:t xml:space="preserve"> </w:t>
      </w:r>
      <w:r w:rsidRPr="002401D7">
        <w:t>(2009), với 84% bệnh nhân vào viện với SDD theo BMI [50]{51]. Nghiền cứu của</w:t>
      </w:r>
      <w:r w:rsidR="00B95E40">
        <w:t xml:space="preserve"> </w:t>
      </w:r>
      <w:r w:rsidRPr="002401D7">
        <w:t>Đỗ Thị Ngọc Diệp và cộng sự đánh giá TTDD bằng nhiễu phương pháp khác nhau</w:t>
      </w:r>
      <w:r w:rsidR="00B95E40">
        <w:t xml:space="preserve"> </w:t>
      </w:r>
      <w:r w:rsidRPr="002401D7">
        <w:t>trên 200 người bệnh nội rủ tại Bệnh viện Thắng nhất thành phổ Hỗ Chỉ Minh năm</w:t>
      </w:r>
      <w:r w:rsidR="00B95E40">
        <w:t xml:space="preserve"> </w:t>
      </w:r>
      <w:r w:rsidRPr="002401D7">
        <w:t>2012 bao gầm các chuyên Khoa: Y học cỗ truyền, Tiêu hóa, Hô hắp, TÌm mạch</w:t>
      </w:r>
      <w:r w:rsidR="00B95E40">
        <w:t xml:space="preserve"> </w:t>
      </w:r>
      <w:r w:rsidRPr="002401D7">
        <w:t>Thận cho thấy, tỉ lệ SDD đánh giá theo phương pháp khác nhau thỉ cho kết quả</w:t>
      </w:r>
      <w:r w:rsidR="00B95E40">
        <w:t xml:space="preserve"> khác nhau</w:t>
      </w:r>
      <w:r w:rsidRPr="002401D7">
        <w:t>, đánh giá theo BMI tỉ lệ người bệnh SDD chỉ cổ 10,</w:t>
      </w:r>
      <w:r w:rsidR="00B95E40">
        <w:t xml:space="preserve"> </w:t>
      </w:r>
      <w:r w:rsidRPr="002401D7">
        <w:t>nhưng theo,</w:t>
      </w:r>
      <w:r w:rsidR="00B95E40">
        <w:t xml:space="preserve"> </w:t>
      </w:r>
      <w:r w:rsidRPr="002401D7">
        <w:t>phương pháp SGA, tỉ lệ nãy là 34,6% thấp hơn so với nghiên cứu của chủng tôi có</w:t>
      </w:r>
      <w:r w:rsidR="00B95E40">
        <w:t xml:space="preserve"> </w:t>
      </w:r>
      <w:r w:rsidRPr="002401D7">
        <w:t xml:space="preserve">thể do đối tượng nghiên cứu của chúng tôi trên người bệnh lao có thể cổ </w:t>
      </w:r>
      <w:r w:rsidR="0066715C">
        <w:t>tình trạng</w:t>
      </w:r>
      <w:r w:rsidR="00B95E40">
        <w:t xml:space="preserve"> </w:t>
      </w:r>
      <w:r w:rsidRPr="002401D7">
        <w:t>bệnh nặng hơn. Điễu này cảng chứng tỏ đánh giá TTDD trên đổi tượng người</w:t>
      </w:r>
      <w:r w:rsidR="008D3B99">
        <w:t xml:space="preserve"> </w:t>
      </w:r>
      <w:r w:rsidRPr="002401D7">
        <w:t>bệnh chỉ bằng BMI thỉ chưa toàn diện và đầy đủ. Theo kết quá nghiên của Phạm</w:t>
      </w:r>
      <w:r w:rsidR="008D3B99">
        <w:t xml:space="preserve"> </w:t>
      </w:r>
      <w:r w:rsidRPr="002401D7">
        <w:t>Thu Hương và Nghiêm Nguyệt Thu tại Bệnh viện Bạch Mai đánh giá TTDD của</w:t>
      </w:r>
      <w:r w:rsidR="008D3B99">
        <w:t xml:space="preserve"> </w:t>
      </w:r>
      <w:r w:rsidR="007E1330" w:rsidRPr="007E1330">
        <w:t>bệnh nhân khoa Tiểu hóa và Nội tiế theo BMI cho thấy tỷ lệ bệnh nhân SDD có</w:t>
      </w:r>
      <w:r w:rsidR="008D3B99">
        <w:t xml:space="preserve"> </w:t>
      </w:r>
      <w:r w:rsidR="007E1330" w:rsidRPr="007E1330">
        <w:t>BMI đưới 18,5 của 2 khoa là 26,7%, thấp hơn so với nghiên cứu của chúng tôi đó</w:t>
      </w:r>
      <w:r w:rsidR="008D3B99">
        <w:t xml:space="preserve"> </w:t>
      </w:r>
      <w:r w:rsidR="007E1330" w:rsidRPr="007E1330">
        <w:t>đổi tượng, mức độ và tính chất bệnh 2 khoa nảy khác nghiên cứu của chúng tôi.</w:t>
      </w:r>
      <w:r w:rsidR="008D3B99">
        <w:t xml:space="preserve"> </w:t>
      </w:r>
      <w:r w:rsidR="007E1330" w:rsidRPr="007E1330">
        <w:t>Một nghiên cứu được tiến hành tại Trùng tâm Y học hạt nhân và Ung bướu Bệnh</w:t>
      </w:r>
      <w:r w:rsidR="00225BB5">
        <w:t xml:space="preserve"> v</w:t>
      </w:r>
      <w:r w:rsidR="007E1330" w:rsidRPr="007E1330">
        <w:t>ện Bạch Mai năm 2012 trên 70 bệnh nhân ung thư đại trực trầng nhập viện trong</w:t>
      </w:r>
      <w:r w:rsidR="00225BB5">
        <w:t xml:space="preserve"> </w:t>
      </w:r>
      <w:r w:rsidR="007E1330" w:rsidRPr="007E1330">
        <w:t>vòng 48 giờ cũng của tác giả Phạm Thị Thu Hương và cộng sự cho thấy,</w:t>
      </w:r>
      <w:r w:rsidR="00225BB5">
        <w:t xml:space="preserve"> </w:t>
      </w:r>
      <w:r w:rsidR="007E1330" w:rsidRPr="007E1330">
        <w:t>BMI&lt;18,5 ở đổi tượng bệnh nhân nảy là 5§,696[53], cao hơn kết quá của chúng tôi</w:t>
      </w:r>
      <w:r w:rsidR="00225BB5">
        <w:t xml:space="preserve"> </w:t>
      </w:r>
      <w:r w:rsidR="007E1330" w:rsidRPr="007E1330">
        <w:t>là 48.4% có thể do đối tượng nghiên cứu của chúng tối lä toàn bộ bệnh nhân lao</w:t>
      </w:r>
      <w:r w:rsidR="00225BB5">
        <w:t xml:space="preserve"> </w:t>
      </w:r>
      <w:r w:rsidR="007E1330" w:rsidRPr="007E1330">
        <w:t>còn trong nghiên cứu của Nguyễn Thị Thu Hương là trên đối tượng ung thư đại</w:t>
      </w:r>
      <w:r w:rsidR="00225BB5">
        <w:t xml:space="preserve"> t</w:t>
      </w:r>
      <w:r w:rsidR="007E1330" w:rsidRPr="007E1330">
        <w:t>rắng và cỡ mẫu nhỏ</w:t>
      </w:r>
      <w:r w:rsidR="00225BB5">
        <w:t>.</w:t>
      </w:r>
    </w:p>
    <w:p w14:paraId="58AC30A3" w14:textId="40DC9CD9" w:rsidR="00F73620" w:rsidRDefault="007E1330" w:rsidP="00C23165">
      <w:r w:rsidRPr="007E1330">
        <w:lastRenderedPageBreak/>
        <w:t>Một số nghiên cứu của các ác giả nước ngoài cũng cho những nhận định tương tự.</w:t>
      </w:r>
      <w:r w:rsidR="00623F3C">
        <w:t xml:space="preserve"> </w:t>
      </w:r>
      <w:r w:rsidRPr="007E1330">
        <w:t>Tỷ lệ nảy ở người bệnh lao theo chỉ số BMI có thể dao động trong khoảng 20-60% tủy</w:t>
      </w:r>
      <w:r w:rsidR="00623F3C">
        <w:t xml:space="preserve"> </w:t>
      </w:r>
      <w:r w:rsidRPr="007E1330">
        <w:t>theo nghiên cứu. Một nghiên cứu tại Nepal cho thấy, tý lệ này là 28.3% [54]. C</w:t>
      </w:r>
      <w:r w:rsidR="00F73620">
        <w:t>ò</w:t>
      </w:r>
      <w:r w:rsidRPr="007E1330">
        <w:t>n một</w:t>
      </w:r>
      <w:r w:rsidR="00623F3C">
        <w:t xml:space="preserve"> </w:t>
      </w:r>
      <w:r w:rsidRPr="007E1330">
        <w:t xml:space="preserve">nghiên cứu khác tại Malawy cho biếttỷ lệ này là </w:t>
      </w:r>
      <w:r w:rsidR="00623F3C">
        <w:t>28.3%.</w:t>
      </w:r>
    </w:p>
    <w:p w14:paraId="69B57A78" w14:textId="77777777" w:rsidR="00393F96" w:rsidRDefault="007E1330" w:rsidP="00C23165">
      <w:r w:rsidRPr="007E1330">
        <w:t>Một số tắc giả nhận định chỉ số BMI là công cụ đơn giản để đánh giá nhưng</w:t>
      </w:r>
      <w:r w:rsidR="00623F3C">
        <w:t xml:space="preserve"> </w:t>
      </w:r>
      <w:r w:rsidRPr="007E1330">
        <w:t xml:space="preserve">nhiễu trường hợp không đủ độ nhạy để đánh giá tổng thể </w:t>
      </w:r>
      <w:r w:rsidR="0066715C">
        <w:t>tình trạng</w:t>
      </w:r>
      <w:r w:rsidRPr="007E1330">
        <w:t xml:space="preserve"> dinh </w:t>
      </w:r>
      <w:r w:rsidR="00DA4C9B">
        <w:t>dưỡng</w:t>
      </w:r>
      <w:r w:rsidR="00623F3C">
        <w:t xml:space="preserve"> </w:t>
      </w:r>
      <w:r w:rsidRPr="007E1330">
        <w:t>người bệnh nằm viện. BMI nhiều khi không tương ứng vớ</w:t>
      </w:r>
      <w:r w:rsidR="00623F3C">
        <w:t xml:space="preserve"> </w:t>
      </w:r>
      <w:r w:rsidRPr="007E1330">
        <w:t xml:space="preserve">dấu hiệu lâm </w:t>
      </w:r>
      <w:r w:rsidR="00205E2A">
        <w:t>sàng</w:t>
      </w:r>
      <w:r w:rsidR="00393F96">
        <w:t xml:space="preserve"> </w:t>
      </w:r>
      <w:r w:rsidRPr="007E1330">
        <w:t>các chỉ số hóa sinh</w:t>
      </w:r>
      <w:r w:rsidR="00393F96">
        <w:t>. M</w:t>
      </w:r>
      <w:r w:rsidRPr="007E1330">
        <w:t xml:space="preserve">ột số tắc giá khi so sánh </w:t>
      </w:r>
      <w:r w:rsidR="0066715C">
        <w:t>tình trạng</w:t>
      </w:r>
      <w:r w:rsidRPr="007E1330">
        <w:t xml:space="preserve"> đình đường theo</w:t>
      </w:r>
      <w:r w:rsidR="00393F96">
        <w:t xml:space="preserve"> </w:t>
      </w:r>
      <w:r w:rsidRPr="007E1330">
        <w:t>sắc cách đánh giá khác nhau đãcho thấy B</w:t>
      </w:r>
      <w:r w:rsidR="00393F96">
        <w:t>MI</w:t>
      </w:r>
      <w:r w:rsidRPr="007E1330">
        <w:t xml:space="preserve"> không ph</w:t>
      </w:r>
      <w:r w:rsidR="00393F96">
        <w:t>ải</w:t>
      </w:r>
      <w:r w:rsidRPr="007E1330">
        <w:t xml:space="preserve"> là một phương pháp thích</w:t>
      </w:r>
      <w:r w:rsidR="00393F96">
        <w:t xml:space="preserve"> </w:t>
      </w:r>
      <w:r w:rsidRPr="007E1330">
        <w:t>hợp để đánh gi tác động của suy dịnh dưỡn ở người bệnh nhập viện so với thang</w:t>
      </w:r>
      <w:r w:rsidR="00393F96">
        <w:t xml:space="preserve"> </w:t>
      </w:r>
      <w:r w:rsidRPr="007E1330">
        <w:t>phân loi SGA</w:t>
      </w:r>
      <w:r w:rsidR="00393F96">
        <w:t>.</w:t>
      </w:r>
    </w:p>
    <w:p w14:paraId="3DE8D379" w14:textId="77777777" w:rsidR="00393F96" w:rsidRDefault="007E1330" w:rsidP="00C23165">
      <w:r w:rsidRPr="007E1330">
        <w:t>Hiện nay rất nhiều nơi sử đụng chỉ số BMI đánh giá TTDD của người bệnh</w:t>
      </w:r>
      <w:r w:rsidR="00393F96">
        <w:t xml:space="preserve"> c</w:t>
      </w:r>
      <w:r w:rsidRPr="007E1330">
        <w:t>ó thể nói, căn cử vào BMI, tuổi, g</w:t>
      </w:r>
      <w:r w:rsidR="00393F96">
        <w:t xml:space="preserve">iới </w:t>
      </w:r>
      <w:r w:rsidRPr="007E1330">
        <w:t>công thêm các yên tổ gây tiêu tốn năng</w:t>
      </w:r>
      <w:r w:rsidR="00393F96">
        <w:t xml:space="preserve"> </w:t>
      </w:r>
      <w:r w:rsidRPr="007E1330">
        <w:t>lượng có thể xác định cơ cấu và xây dựng khâu phần cho người bệnh một cách</w:t>
      </w:r>
      <w:r w:rsidR="00393F96">
        <w:t xml:space="preserve"> </w:t>
      </w:r>
      <w:r w:rsidRPr="007E1330">
        <w:t>hợp lý, tuy nhiên nếu người bệnh cô phù không do yếu tố đỉnh dưỡng thỉ căn cứ</w:t>
      </w:r>
      <w:r w:rsidR="00393F96">
        <w:t xml:space="preserve"> vào</w:t>
      </w:r>
      <w:r w:rsidRPr="007E1330">
        <w:t xml:space="preserve"> BMI sẽ khổ xác định nhủ cầu năng lượng, Thao kết quả nghiên cứu của</w:t>
      </w:r>
      <w:r w:rsidR="00393F96">
        <w:t xml:space="preserve"> </w:t>
      </w:r>
      <w:r w:rsidRPr="007E1330">
        <w:t>Nguyễn Đỗ Huy và Nguyễn Thị Lâm năm 2009 tại Bệnh viện Đa khoa tỉnh Hải</w:t>
      </w:r>
      <w:r w:rsidR="00393F96">
        <w:t xml:space="preserve"> </w:t>
      </w:r>
      <w:r w:rsidR="00DB0857" w:rsidRPr="00DB0857">
        <w:t>Dương có tới 35% bệnh nhân vì lý đo bệnh tật không thể đo và cân được cần nặng</w:t>
      </w:r>
      <w:r w:rsidR="00393F96">
        <w:t xml:space="preserve"> </w:t>
      </w:r>
      <w:r w:rsidR="00DB0857" w:rsidRPr="00DB0857">
        <w:t>và chiều cao. Trong nghiên cứu của chúng tôi có đến 115/380 chiếm 30,2% người</w:t>
      </w:r>
      <w:r w:rsidR="00393F96">
        <w:t xml:space="preserve"> </w:t>
      </w:r>
      <w:r w:rsidR="00DB0857" w:rsidRPr="00DB0857">
        <w:t>bệnh SDD theo phương pháp SGA có BMI trên 18,5, Từ những kết quả nghiên</w:t>
      </w:r>
      <w:r w:rsidR="00393F96">
        <w:t xml:space="preserve"> </w:t>
      </w:r>
      <w:r w:rsidR="00DB0857" w:rsidRPr="00DB0857">
        <w:t>cửa trên chúng tôi thông nhất quan điểm cho rằng đánh giá bằng chỉ số BMI chưa</w:t>
      </w:r>
      <w:r w:rsidR="00393F96">
        <w:t xml:space="preserve"> </w:t>
      </w:r>
      <w:r w:rsidR="00DB0857" w:rsidRPr="00DB0857">
        <w:t>hoàn toàn thỉch hợp, chưa phản ánh hết được các yêu tổ nguy cơ ảnh hưởng đến</w:t>
      </w:r>
      <w:r w:rsidR="00393F96">
        <w:t xml:space="preserve"> </w:t>
      </w:r>
      <w:r w:rsidR="00DB0857" w:rsidRPr="00DB0857">
        <w:t>'TTDD của NB đặc biệt là trên đối tượng người bệnh lao.</w:t>
      </w:r>
    </w:p>
    <w:p w14:paraId="24626716" w14:textId="0DC2660F" w:rsidR="00DB0857" w:rsidRPr="00DB0857" w:rsidRDefault="00DB0857" w:rsidP="00C23165">
      <w:r w:rsidRPr="00DB0857">
        <w:lastRenderedPageBreak/>
        <w:t>Tuy nhiên, hẳu hết các nghiên cứu đều thống nhất rằng dinh dưỡng tốt cô vai</w:t>
      </w:r>
      <w:r w:rsidR="00393F96">
        <w:t xml:space="preserve"> </w:t>
      </w:r>
      <w:r w:rsidRPr="00DB0857">
        <w:t xml:space="preserve">trò quan trọng trong cải thiện </w:t>
      </w:r>
      <w:r w:rsidR="0066715C">
        <w:t>tình trạng</w:t>
      </w:r>
      <w:r w:rsidRPr="00DB0857">
        <w:t xml:space="preserve"> bệnh lý ở người bệnh lao. Suy dinh dưỡng</w:t>
      </w:r>
      <w:r w:rsidR="00393F96">
        <w:t xml:space="preserve"> là</w:t>
      </w:r>
      <w:r w:rsidRPr="00DB0857">
        <w:t xml:space="preserve"> một trong những yếu tổ tiên lượng tử vong mạnh nhất ở người bệnh lao.</w:t>
      </w:r>
      <w:r w:rsidR="00393F96">
        <w:t xml:space="preserve"> </w:t>
      </w:r>
      <w:r w:rsidRPr="00DB0857">
        <w:t>Việc</w:t>
      </w:r>
      <w:r w:rsidR="00393F96">
        <w:t xml:space="preserve"> </w:t>
      </w:r>
      <w:r w:rsidRPr="00DB0857">
        <w:t xml:space="preserve">cảnh giá </w:t>
      </w:r>
      <w:r w:rsidR="0066715C">
        <w:t>tình trạng</w:t>
      </w:r>
      <w:r w:rsidRPr="00DB0857">
        <w:t xml:space="preserve"> dinh dưỡng giúp kiểm soát tốt chế độ ăn, từ đó cải thiện tỉnh</w:t>
      </w:r>
      <w:r w:rsidR="00393F96">
        <w:t xml:space="preserve"> </w:t>
      </w:r>
      <w:r w:rsidRPr="00DB0857">
        <w:t>trạng dinh dưỡng sẽ giúp giảm nguy cơ tử vong cho người bệnh. Tuy</w:t>
      </w:r>
      <w:r w:rsidR="00393F96">
        <w:t xml:space="preserve"> </w:t>
      </w:r>
      <w:r w:rsidRPr="00DB0857">
        <w:t>nh dưỡng là</w:t>
      </w:r>
      <w:r w:rsidR="00393F96">
        <w:t xml:space="preserve"> </w:t>
      </w:r>
      <w:r w:rsidRPr="00DB0857">
        <w:t>hiệu thừa cần không có vai trồ bảo vệ giúp giảm nguy cơ này ở người bệnh. Trong</w:t>
      </w:r>
      <w:r w:rsidR="00393F96">
        <w:t xml:space="preserve"> </w:t>
      </w:r>
      <w:r w:rsidRPr="00DB0857">
        <w:t>nghiên cứu của chủng tôi có 13/380 chiếm 3,4% NB thừa cân. Do đó, kiểm soát cần</w:t>
      </w:r>
      <w:r w:rsidR="00393F96">
        <w:t xml:space="preserve"> </w:t>
      </w:r>
      <w:r w:rsidRPr="00DB0857">
        <w:t>nặng hợp lý ở nhóm bệnh nhân nảy là rất cản thiết để giúp cho bệnh nhân cổ giới</w:t>
      </w:r>
      <w:r w:rsidR="00393F96">
        <w:t xml:space="preserve"> </w:t>
      </w:r>
      <w:r w:rsidRPr="00DB0857">
        <w:t>hạn cân nặng hợp lý, giảm nguy cơ mắc các biển chứng đo thừa cân</w:t>
      </w:r>
      <w:r w:rsidR="00393F96">
        <w:t>.</w:t>
      </w:r>
    </w:p>
    <w:p w14:paraId="60108F86" w14:textId="57A8DBF1" w:rsidR="00DB0857" w:rsidRPr="00DB0857" w:rsidRDefault="00DB0857" w:rsidP="00C23165">
      <w:pPr>
        <w:pStyle w:val="Heading3"/>
      </w:pPr>
      <w:bookmarkStart w:id="90" w:name="_Toc126527767"/>
      <w:r w:rsidRPr="00DB0857">
        <w:t>4.2.2. Tình trạng dịnh dưỡng của bệnh nhân lao theo chỉ số SGA</w:t>
      </w:r>
      <w:bookmarkEnd w:id="90"/>
    </w:p>
    <w:p w14:paraId="5B448F7C" w14:textId="08A3B210" w:rsidR="00DB0857" w:rsidRPr="00DB0857" w:rsidRDefault="00DB0857" w:rsidP="00C23165">
      <w:r w:rsidRPr="00DB0857">
        <w:t xml:space="preserve">Phương pháp đánh giá nhanh, đánh giá tổng thể, toàn điện </w:t>
      </w:r>
      <w:r w:rsidR="0066715C">
        <w:t>tình trạng</w:t>
      </w:r>
      <w:r w:rsidRPr="00DB0857">
        <w:t xml:space="preserve"> đình</w:t>
      </w:r>
      <w:r w:rsidR="00393F96">
        <w:t xml:space="preserve"> </w:t>
      </w:r>
      <w:r w:rsidRPr="00DB0857">
        <w:t>cưỡng theo chủ quan (SGA- Subjectiee Global Assessment- Destky vả cộng sự</w:t>
      </w:r>
      <w:r w:rsidR="00393F96">
        <w:t xml:space="preserve"> (</w:t>
      </w:r>
      <w:r w:rsidRPr="00DB0857">
        <w:t>1987), theo khuyến nghị bởi Hội dinh dưỡng lâm sàng Châu Âu (EPSEN) và Mỹ</w:t>
      </w:r>
      <w:r w:rsidR="00393F96">
        <w:t xml:space="preserve"> </w:t>
      </w:r>
      <w:r w:rsidRPr="00DB0857">
        <w:t>y, cũng</w:t>
      </w:r>
      <w:r w:rsidR="00393F96">
        <w:t xml:space="preserve"> </w:t>
      </w:r>
      <w:r w:rsidRPr="00DB0857">
        <w:t>cần lưu ÿ là mặc dã suy</w:t>
      </w:r>
      <w:r w:rsidR="00393F96">
        <w:t xml:space="preserve"> </w:t>
      </w:r>
      <w:r w:rsidRPr="00DB0857">
        <w:t>tổ dự báo độ lập về từ vong nhưng dẫu</w:t>
      </w:r>
      <w:r w:rsidR="00393F96">
        <w:t xml:space="preserve"> </w:t>
      </w:r>
      <w:r w:rsidRPr="00DB0857">
        <w:t>(ASPEN) năm 2002 quan tâm đến sự thay đổi cân nặng, khả năng ăn tổng, triệ</w:t>
      </w:r>
      <w:r w:rsidR="00393F96">
        <w:t xml:space="preserve">u </w:t>
      </w:r>
      <w:r w:rsidRPr="00DB0857">
        <w:t>chứng đường tiêu h</w:t>
      </w:r>
      <w:r w:rsidR="00393F96">
        <w:t xml:space="preserve">óa </w:t>
      </w:r>
      <w:r w:rsidRPr="00DB0857">
        <w:t>tiêm</w:t>
      </w:r>
      <w:r w:rsidR="00393F96">
        <w:t xml:space="preserve"> </w:t>
      </w:r>
      <w:r w:rsidRPr="00DB0857">
        <w:t>khá năng sinh hoạt, loại bệnh, các nguy cơ và</w:t>
      </w:r>
      <w:r w:rsidR="00393F96">
        <w:t xml:space="preserve"> </w:t>
      </w:r>
      <w:r w:rsidRPr="00DB0857">
        <w:t>tảng gây lên tình trạng SDD. Thăm khám lâm sàng gồm lớp mở dưới đa, khối cơ,</w:t>
      </w:r>
      <w:r w:rsidR="00393F96">
        <w:t xml:space="preserve"> </w:t>
      </w:r>
      <w:r w:rsidRPr="00DB0857">
        <w:t xml:space="preserve">phủ, trong đó lưu ý đến các thông số quan trọng giúp phản lọai </w:t>
      </w:r>
      <w:r w:rsidR="0066715C">
        <w:t>tình trạng</w:t>
      </w:r>
      <w:r w:rsidRPr="00DB0857">
        <w:t xml:space="preserve"> đình</w:t>
      </w:r>
      <w:r w:rsidR="00393F96">
        <w:t xml:space="preserve"> </w:t>
      </w:r>
      <w:r w:rsidRPr="00DB0857">
        <w:t>cđường bệnh nhân như: Tỷ lệ phần trăm sụt cản không chủ ÿ trong vòng 6 thắng đến</w:t>
      </w:r>
      <w:r w:rsidR="00393F96">
        <w:t xml:space="preserve"> </w:t>
      </w:r>
      <w:r w:rsidRPr="00DB0857">
        <w:t>15 ngày trước nhập viện, khả năng ăn uống, ình trạng mất lớp mỡ đưới da, teo cơ</w:t>
      </w:r>
      <w:r w:rsidR="00393F96">
        <w:t xml:space="preserve"> </w:t>
      </w:r>
      <w:r w:rsidRPr="00DB0857">
        <w:t>phù, do đồ đã có tắc dụng tốt hơn trong việc tiên lượng đi trị và giáp bổ sung</w:t>
      </w:r>
      <w:r w:rsidR="00393F96">
        <w:t xml:space="preserve"> </w:t>
      </w:r>
      <w:r w:rsidRPr="00DB0857">
        <w:t>khẩu phần ăn hợp lý hơn cho người bệnh.</w:t>
      </w:r>
    </w:p>
    <w:p w14:paraId="44BC666F" w14:textId="77777777" w:rsidR="00393F96" w:rsidRDefault="00393F96" w:rsidP="00C23165">
      <w:r>
        <w:t>T</w:t>
      </w:r>
      <w:r w:rsidR="003734BC" w:rsidRPr="003734BC">
        <w:t>rong nghiên cứu này ngoài việc sử dụng đánh giá TTDD của bệnh nhân theo</w:t>
      </w:r>
      <w:r>
        <w:t xml:space="preserve"> </w:t>
      </w:r>
      <w:r w:rsidR="003734BC" w:rsidRPr="003734BC">
        <w:t xml:space="preserve">phương pháp nhân trắc BMI chúng tôi đánh giá </w:t>
      </w:r>
      <w:r w:rsidR="0066715C">
        <w:t>tình trạng</w:t>
      </w:r>
      <w:r w:rsidR="003734BC" w:rsidRPr="003734BC">
        <w:t xml:space="preserve"> dinh dưỡng của </w:t>
      </w:r>
      <w:r w:rsidR="003734BC" w:rsidRPr="003734BC">
        <w:lastRenderedPageBreak/>
        <w:t>bệnh</w:t>
      </w:r>
      <w:r>
        <w:t xml:space="preserve"> </w:t>
      </w:r>
      <w:r w:rsidR="003734BC" w:rsidRPr="003734BC">
        <w:t>nhân theo SGA. Kết quả cho thấy đánh giá theo phương pháp nào cũng có những</w:t>
      </w:r>
      <w:r>
        <w:t xml:space="preserve"> </w:t>
      </w:r>
      <w:r w:rsidR="003734BC" w:rsidRPr="003734BC">
        <w:t>hạn chế và ưu điểm tuy nhiên, để đánh giá TTDD một cách tổng thể vả toàn điện thì</w:t>
      </w:r>
      <w:r>
        <w:t xml:space="preserve"> </w:t>
      </w:r>
      <w:r w:rsidR="003734BC" w:rsidRPr="003734BC">
        <w:t>SGA tô ra ưu thể và với các tiêu chí khá toàn điện và đấy đủ.</w:t>
      </w:r>
    </w:p>
    <w:p w14:paraId="72EF01E3" w14:textId="70F27CD6" w:rsidR="003734BC" w:rsidRPr="003734BC" w:rsidRDefault="003734BC" w:rsidP="00C23165">
      <w:r w:rsidRPr="003734BC">
        <w:t xml:space="preserve">Mặc dù đánh giá SGAA là một phương pháp chủ quan để đo lường </w:t>
      </w:r>
      <w:r w:rsidR="0066715C">
        <w:t>tình trạng</w:t>
      </w:r>
      <w:r w:rsidR="00393F96">
        <w:t xml:space="preserve"> </w:t>
      </w:r>
      <w:r w:rsidR="0066715C">
        <w:t>dinh dưỡng</w:t>
      </w:r>
      <w:r w:rsidRPr="003734BC">
        <w:t xml:space="preserve"> tuy nhiên đây là phương pháp nhanh và dễ đăng thực hiện. Trong</w:t>
      </w:r>
      <w:r w:rsidR="00393F96">
        <w:t xml:space="preserve"> </w:t>
      </w:r>
      <w:r w:rsidRPr="003734BC">
        <w:t>nghiên cứu của Shigeru Miyata và cộng sự (2017), kết luận SGA là một công cụ</w:t>
      </w:r>
      <w:r w:rsidR="00393F96">
        <w:t xml:space="preserve"> </w:t>
      </w:r>
      <w:r w:rsidRPr="003734BC">
        <w:t>hữu ích để đánh giá dinh dưỡng của bệnh nhân lao phổi. Ngoài ra, SGA. có thể là</w:t>
      </w:r>
      <w:r w:rsidR="00393F96">
        <w:t xml:space="preserve"> </w:t>
      </w:r>
      <w:r w:rsidRPr="003734BC">
        <w:t>một chỉ số tiên lượng sống sót ớ người bệnh lao phối, việc đánh giá nảy nên thực</w:t>
      </w:r>
      <w:r w:rsidR="00393F96">
        <w:t xml:space="preserve"> </w:t>
      </w:r>
      <w:r w:rsidRPr="003734BC">
        <w:t xml:space="preserve">hiện tạ thời điểm bệnh nhân nhập viện nắm bắt rõ </w:t>
      </w:r>
      <w:r w:rsidR="0066715C">
        <w:t>tình trạng</w:t>
      </w:r>
      <w:r w:rsidRPr="003734BC">
        <w:t xml:space="preserve"> sút cân và khám kịp</w:t>
      </w:r>
      <w:r w:rsidR="00393F96">
        <w:t xml:space="preserve"> </w:t>
      </w:r>
      <w:r w:rsidRPr="003734BC">
        <w:t>thời trước khi bước vào điều trị.</w:t>
      </w:r>
    </w:p>
    <w:p w14:paraId="2E9B96D4" w14:textId="2D09201E" w:rsidR="00435514" w:rsidRDefault="003734BC" w:rsidP="00C23165">
      <w:r w:rsidRPr="003734BC">
        <w:t>K</w:t>
      </w:r>
      <w:r w:rsidR="00733296">
        <w:t>ết</w:t>
      </w:r>
      <w:r w:rsidRPr="003734BC">
        <w:t xml:space="preserve"> quả đánh giá nh trạng dinh dưỡng dựa vào chỉ số S</w:t>
      </w:r>
      <w:r w:rsidR="00850A8E">
        <w:t>G</w:t>
      </w:r>
      <w:r w:rsidRPr="003734BC">
        <w:t>A. của chúng tôi có</w:t>
      </w:r>
      <w:r w:rsidR="00733296">
        <w:t xml:space="preserve"> </w:t>
      </w:r>
      <w:r w:rsidRPr="003734BC">
        <w:t>213/380(56,1%) BN được đánh giá là SDD. Kết quả này tương đương với kết quả</w:t>
      </w:r>
      <w:r w:rsidR="00733296">
        <w:t xml:space="preserve"> </w:t>
      </w:r>
      <w:r w:rsidRPr="003734BC">
        <w:t>của Shigeru Miyata cộng sự trên NB lao với là 54.3 % nhưng cao hơn so với nghiên</w:t>
      </w:r>
      <w:r w:rsidR="00733296">
        <w:t xml:space="preserve"> </w:t>
      </w:r>
      <w:r w:rsidRPr="003734BC">
        <w:t>cửu của Trần Văn Vũ (2010) là 42,6% trên NB suy thận mạa[60] (61]. Điều này được</w:t>
      </w:r>
      <w:r w:rsidR="00733296">
        <w:t xml:space="preserve"> </w:t>
      </w:r>
      <w:r w:rsidRPr="003734BC">
        <w:t>giải thệh là do người bệnh lao là một rong những nhóm có tỷ lệ suy dinh dưỡng cao</w:t>
      </w:r>
      <w:r w:rsidR="00733296">
        <w:t xml:space="preserve"> </w:t>
      </w:r>
      <w:r w:rsidRPr="003734BC">
        <w:t xml:space="preserve">nguyên nhân do chắn ân vả tăng dị hỏa và suy </w:t>
      </w:r>
      <w:r w:rsidR="0066715C">
        <w:t>dinh dưỡng</w:t>
      </w:r>
      <w:r w:rsidRPr="003734BC">
        <w:t xml:space="preserve"> gây nhiều bắt lợi cho những</w:t>
      </w:r>
      <w:r w:rsidR="00733296">
        <w:t xml:space="preserve"> </w:t>
      </w:r>
      <w:r w:rsidRPr="003734BC">
        <w:t xml:space="preserve">người bệnh này. Tắc giả Lê Thị Diễm Tuyết đánh giá </w:t>
      </w:r>
      <w:r w:rsidR="0066715C">
        <w:t>tình trạng</w:t>
      </w:r>
      <w:r w:rsidRPr="003734BC">
        <w:t xml:space="preserve"> dinh dưỡng của người</w:t>
      </w:r>
      <w:r w:rsidR="00733296">
        <w:t xml:space="preserve"> </w:t>
      </w:r>
      <w:r w:rsidRPr="003734BC">
        <w:t>bệnh mắc bệnh phối tắc nghền mạn tính cũng cho thấy tỷ lệ SDD theo cách đảnh giá</w:t>
      </w:r>
      <w:r w:rsidR="00733296">
        <w:t xml:space="preserve"> </w:t>
      </w:r>
      <w:r w:rsidRPr="003734BC">
        <w:t>của công cụ SGA là 54% suy dinh dưỡng ở mức độ nhọ, vừa và 38,0% suy dinh dưỡng</w:t>
      </w:r>
      <w:r w:rsidR="00733296">
        <w:t xml:space="preserve"> </w:t>
      </w:r>
      <w:r w:rsidRPr="003734BC">
        <w:t>mức độ nặng, Tỷ lệ này cao hơn rắtnhiễn so với nghiên cứu của chủng</w:t>
      </w:r>
      <w:r w:rsidR="00733296">
        <w:t xml:space="preserve"> </w:t>
      </w:r>
      <w:r w:rsidRPr="003734BC">
        <w:t xml:space="preserve">nghiễn cứu khác do đây là người bệnh nặng, mắc bệnh đã lâu, nằm điển </w:t>
      </w:r>
      <w:r w:rsidR="00205E2A">
        <w:t>trị</w:t>
      </w:r>
      <w:r w:rsidRPr="003734BC">
        <w:t xml:space="preserve"> tử khoa cấp</w:t>
      </w:r>
      <w:r w:rsidR="00435514">
        <w:t xml:space="preserve"> </w:t>
      </w:r>
      <w:r w:rsidRPr="003734BC">
        <w:t>cửu và trung tâm hô hấp Bệnh viện Bạch Mai</w:t>
      </w:r>
      <w:r w:rsidR="00435514">
        <w:t xml:space="preserve"> </w:t>
      </w:r>
      <w:r w:rsidRPr="003734BC">
        <w:t>và một số</w:t>
      </w:r>
      <w:r w:rsidR="00435514">
        <w:t>.</w:t>
      </w:r>
    </w:p>
    <w:p w14:paraId="2D8CB364" w14:textId="409FC499" w:rsidR="00B35210" w:rsidRPr="00B35210" w:rsidRDefault="003734BC" w:rsidP="00C23165">
      <w:r w:rsidRPr="003734BC">
        <w:lastRenderedPageBreak/>
        <w:t>Theo các nghiền cứu từ 2010 đến 2015 tại các bệnh viện uyễn tính và một</w:t>
      </w:r>
      <w:r w:rsidR="00435514">
        <w:t xml:space="preserve"> </w:t>
      </w:r>
      <w:r w:rsidRPr="003734BC">
        <w:t>số bệnh viện tuyển Trung ương như Bạch Mai, Chợ Rẫy, Bệnh viện Nhĩ Trong</w:t>
      </w:r>
      <w:r w:rsidR="00435514">
        <w:t xml:space="preserve"> </w:t>
      </w:r>
      <w:r w:rsidRPr="003734BC">
        <w:t>ương, tỷ lệ suy dinh dưỡng của người bệnh nằm viện khoảng 40% - 50% theo</w:t>
      </w:r>
      <w:r w:rsidR="00435514">
        <w:t xml:space="preserve"> </w:t>
      </w:r>
      <w:r w:rsidR="00B35210" w:rsidRPr="00B35210">
        <w:t>tháng đánh giá GA. Tác giả Nguyễn An Giang nghiên cứu tại bệnh viện 103</w:t>
      </w:r>
      <w:r w:rsidR="00435514">
        <w:t xml:space="preserve"> </w:t>
      </w:r>
      <w:r w:rsidR="00B35210" w:rsidRPr="00B35210">
        <w:t xml:space="preserve">cho thấy 98,6% số người bệnh suy thận lọc máu chu kỳ bị suy đình </w:t>
      </w:r>
      <w:r w:rsidR="008A7F86">
        <w:t>dưỡng</w:t>
      </w:r>
      <w:r w:rsidR="00B35210" w:rsidRPr="00B35210">
        <w:t xml:space="preserve"> theo</w:t>
      </w:r>
      <w:r w:rsidR="00435514">
        <w:t xml:space="preserve"> </w:t>
      </w:r>
      <w:r w:rsidR="00B35210" w:rsidRPr="00B35210">
        <w:t>thang điểm đánh giá SGA(63]. Tác giá Lưu Ngân Tâm, Nguyễn Thùy An nghiên</w:t>
      </w:r>
      <w:r w:rsidR="00435514">
        <w:t xml:space="preserve"> </w:t>
      </w:r>
      <w:r w:rsidR="00B35210" w:rsidRPr="00B35210">
        <w:t xml:space="preserve">cứa về </w:t>
      </w:r>
      <w:r w:rsidR="0066715C">
        <w:t>tình trạng</w:t>
      </w:r>
      <w:r w:rsidR="00B35210" w:rsidRPr="00B35210">
        <w:t xml:space="preserve"> </w:t>
      </w:r>
      <w:r w:rsidR="008A7F86">
        <w:t>dinh dưỡng</w:t>
      </w:r>
      <w:r w:rsidR="00B35210" w:rsidRPr="00B35210">
        <w:t xml:space="preserve"> trước mổ và biển chứng nhiễm trùng sau phẫu thuật</w:t>
      </w:r>
      <w:r w:rsidR="00435514">
        <w:t xml:space="preserve"> </w:t>
      </w:r>
      <w:r w:rsidR="00B35210" w:rsidRPr="00B35210">
        <w:t>gan, mật, tụy tại bệnh viện Chợ Rẫy cho thấy tỉ lệ suy dinh đường của người</w:t>
      </w:r>
      <w:r w:rsidR="00435514">
        <w:t xml:space="preserve"> </w:t>
      </w:r>
      <w:r w:rsidR="00B35210" w:rsidRPr="00B35210">
        <w:t>bệnh trước phẫu thuật lã 56,7% theo SGA</w:t>
      </w:r>
      <w:r w:rsidR="00435514">
        <w:t>.</w:t>
      </w:r>
    </w:p>
    <w:p w14:paraId="39FCD566" w14:textId="63580B1C" w:rsidR="00B35210" w:rsidRPr="00B35210" w:rsidRDefault="00B35210" w:rsidP="00C23165">
      <w:r w:rsidRPr="00B35210">
        <w:t xml:space="preserve">Nghiên cứu tại của Komindrg tại Thái Lan cho biết, suy dinh </w:t>
      </w:r>
      <w:r w:rsidR="00DA4C9B">
        <w:t>dưỡng</w:t>
      </w:r>
      <w:r w:rsidRPr="00B35210">
        <w:t xml:space="preserve"> ở</w:t>
      </w:r>
      <w:r w:rsidR="00435514">
        <w:t xml:space="preserve"> </w:t>
      </w:r>
      <w:r w:rsidRPr="00B35210">
        <w:t>người bệnh nằm viện gặp chiếm tới 40,5% với 24.8% có mức độ suy dinh</w:t>
      </w:r>
      <w:r w:rsidR="00435514">
        <w:t xml:space="preserve"> </w:t>
      </w:r>
      <w:r w:rsidRPr="00B35210">
        <w:t>đường vừa và 157% là suy đính dưỡng nặng. Một nghiên cửu khác của</w:t>
      </w:r>
      <w:r w:rsidR="00435514">
        <w:t xml:space="preserve"> </w:t>
      </w:r>
      <w:r w:rsidRPr="00B35210">
        <w:t>Kenturek và cộng sự tại Đức cho thấy tý lệ suy dinh dưỡng của NB nằm viện là</w:t>
      </w:r>
      <w:r w:rsidR="00435514">
        <w:t xml:space="preserve"> </w:t>
      </w:r>
      <w:r w:rsidRPr="00B35210">
        <w:t>53,6% theo SGA.</w:t>
      </w:r>
    </w:p>
    <w:p w14:paraId="7084F38F" w14:textId="03073E33" w:rsidR="00B35210" w:rsidRPr="00B35210" w:rsidRDefault="00B35210" w:rsidP="00C23165">
      <w:r w:rsidRPr="00B35210">
        <w:t>Tình trạng dinh dưỡng bệnh nhân đánh giá bằng phương pháp SGA khác so</w:t>
      </w:r>
      <w:r w:rsidR="00624424">
        <w:t xml:space="preserve"> </w:t>
      </w:r>
      <w:r w:rsidRPr="00B35210">
        <w:t xml:space="preserve">với BMI (56,1% so với 48.4%). </w:t>
      </w:r>
      <w:r w:rsidR="0066715C">
        <w:t>Tình trạng</w:t>
      </w:r>
      <w:r w:rsidRPr="00B35210">
        <w:t xml:space="preserve"> dinh dưỡng bệnh nhân đánh giá bằng</w:t>
      </w:r>
      <w:r w:rsidR="00624424">
        <w:t xml:space="preserve"> </w:t>
      </w:r>
      <w:r w:rsidRPr="00B35210">
        <w:t>phương pháp SGA so với BMI (bảng 3.26) cho thấy, 86/380 chiếm 22,6% số bệnh</w:t>
      </w:r>
      <w:r w:rsidR="00624424">
        <w:t xml:space="preserve"> </w:t>
      </w:r>
      <w:r w:rsidRPr="00B35210">
        <w:t xml:space="preserve">nhân có BMI dưới 18,5 nhưng có </w:t>
      </w:r>
      <w:r w:rsidR="0066715C">
        <w:t>tình trạng</w:t>
      </w:r>
      <w:r w:rsidRPr="00B35210">
        <w:t xml:space="preserve"> dinh dưỡng tốt khi đánh giá bằng</w:t>
      </w:r>
      <w:r w:rsidR="00624424">
        <w:t xml:space="preserve"> </w:t>
      </w:r>
      <w:r w:rsidRPr="00B35210">
        <w:t>phương pháp SGA. Cũng như vị</w:t>
      </w:r>
      <w:r w:rsidR="00624424">
        <w:t xml:space="preserve"> </w:t>
      </w:r>
      <w:r w:rsidRPr="00B35210">
        <w:t>18,5 nhưng lại bị SDD theo đánh giá SGA. Sở</w:t>
      </w:r>
      <w:r w:rsidR="00624424">
        <w:t xml:space="preserve"> </w:t>
      </w:r>
      <w:r w:rsidRPr="00B35210">
        <w:t>lêu chỉ đánh giá của 2 phương pháp có sự khác nhau. IKhi đánh giá tình trang đình</w:t>
      </w:r>
    </w:p>
    <w:p w14:paraId="6FAA0C36" w14:textId="77777777" w:rsidR="00624424" w:rsidRDefault="00624424" w:rsidP="00C23165">
      <w:r>
        <w:t xml:space="preserve"> </w:t>
      </w:r>
      <w:r w:rsidR="00B35210" w:rsidRPr="00B35210">
        <w:t>cổ 115/380 chiếm 30,2% bệnh nhân cỏ BMI trên</w:t>
      </w:r>
      <w:r>
        <w:t xml:space="preserve"> </w:t>
      </w:r>
      <w:r w:rsidR="00B35210" w:rsidRPr="00B35210">
        <w:t>'ó kết quá khác nhau là đo các</w:t>
      </w:r>
      <w:r>
        <w:t xml:space="preserve"> </w:t>
      </w:r>
      <w:r w:rsidR="00B35210" w:rsidRPr="00B35210">
        <w:t>dưỡng của người bệnh theo phương pháp SGA có 5 yếu tổ gồm thay đổi về cần</w:t>
      </w:r>
      <w:r>
        <w:t xml:space="preserve"> </w:t>
      </w:r>
      <w:r w:rsidR="00B35210" w:rsidRPr="00B35210">
        <w:t>nặng so với 6 tháng và so với 2 tuần, thay đổi ăn uống, triệu chứng tiêu hóa, thay</w:t>
      </w:r>
      <w:r>
        <w:t xml:space="preserve"> </w:t>
      </w:r>
      <w:r w:rsidR="00B35210" w:rsidRPr="00B35210">
        <w:t>cdỗi hoạt động chức năng cơ thể các bệnh lý và sang chắn tâm lý, những dấu hi</w:t>
      </w:r>
      <w:r>
        <w:t xml:space="preserve"> </w:t>
      </w:r>
      <w:r w:rsidR="00B35210" w:rsidRPr="00B35210">
        <w:t xml:space="preserve">này ở người bệnh có chỉ số BMI binh thường thậm chỉ thừa cân bảo phì có thể </w:t>
      </w:r>
      <w:r w:rsidR="00972917">
        <w:lastRenderedPageBreak/>
        <w:t>vấn</w:t>
      </w:r>
      <w:r>
        <w:t xml:space="preserve"> </w:t>
      </w:r>
      <w:r w:rsidR="00B35210" w:rsidRPr="00B35210">
        <w:t xml:space="preserve">xuất hiện nhưng không được đánh giá. Vẻ các chí số thăm khám lâm </w:t>
      </w:r>
      <w:r w:rsidR="00205E2A">
        <w:t>sàng</w:t>
      </w:r>
      <w:r w:rsidR="00B35210" w:rsidRPr="00B35210">
        <w:t xml:space="preserve"> thỉ có 3</w:t>
      </w:r>
      <w:r>
        <w:t xml:space="preserve"> </w:t>
      </w:r>
      <w:r w:rsidR="00B35210" w:rsidRPr="00B35210">
        <w:t>triện chúng: Giảm lớp mỡ dưới đa, dẫu hiện giữ nước, giảm khối cơ. Các triệu</w:t>
      </w:r>
      <w:r>
        <w:t xml:space="preserve"> </w:t>
      </w:r>
      <w:r w:rsidR="00B35210" w:rsidRPr="00B35210">
        <w:t>chứng này nếu chỉ đựa vào phần loại theo BMI thường bị mở nhạt vỉ vậy một người</w:t>
      </w:r>
      <w:r>
        <w:t xml:space="preserve">. </w:t>
      </w:r>
      <w:r w:rsidR="00B35210" w:rsidRPr="00B35210">
        <w:t xml:space="preserve">Đệnh </w:t>
      </w:r>
      <w:r w:rsidR="0066715C">
        <w:t>tình trạng</w:t>
      </w:r>
      <w:r w:rsidR="00B35210" w:rsidRPr="00B35210">
        <w:t xml:space="preserve"> dinh dưỡng theo BMI là bình thường, nễu không được quan tâm</w:t>
      </w:r>
      <w:r>
        <w:t xml:space="preserve"> </w:t>
      </w:r>
      <w:r w:rsidR="00B35210" w:rsidRPr="00B35210">
        <w:t>phân loại về các triệu chứng hoặc bệnh sử như phương pháp SGA thỉ có thể có một</w:t>
      </w:r>
      <w:r>
        <w:t xml:space="preserve"> </w:t>
      </w:r>
      <w:r w:rsidR="00EC7F9D" w:rsidRPr="00EC7F9D">
        <w:t>loạt các nguy cơ SDD bị bộ sót như thay đổi về ăn uống, triệu chứng bệnh lý đường</w:t>
      </w:r>
      <w:r>
        <w:t xml:space="preserve"> t</w:t>
      </w:r>
      <w:r w:rsidR="00EC7F9D" w:rsidRPr="00EC7F9D">
        <w:t xml:space="preserve">iểu hóa nụ cầu dinh </w:t>
      </w:r>
      <w:r w:rsidR="008A7F86">
        <w:t>dưỡng</w:t>
      </w:r>
      <w:r w:rsidR="00EC7F9D" w:rsidRPr="00EC7F9D">
        <w:t xml:space="preserve"> chuyển hóa làm cho TTDD của người bệnh trở nên</w:t>
      </w:r>
      <w:r>
        <w:t xml:space="preserve"> </w:t>
      </w:r>
      <w:r w:rsidR="00EC7F9D" w:rsidRPr="00EC7F9D">
        <w:t>nghiêm trọng hơn.</w:t>
      </w:r>
    </w:p>
    <w:p w14:paraId="4BE9D671" w14:textId="44377453" w:rsidR="002A1B48" w:rsidRPr="002A1B48" w:rsidRDefault="00EC7F9D" w:rsidP="00C23165">
      <w:r w:rsidRPr="00EC7F9D">
        <w:t>Kết quả đánh giá TTDD bằng phương pháp SGA cho thấy cẩn phải có kế</w:t>
      </w:r>
      <w:r w:rsidR="00624424">
        <w:t xml:space="preserve"> </w:t>
      </w:r>
      <w:r w:rsidRPr="00EC7F9D">
        <w:t xml:space="preserve">hoạch </w:t>
      </w:r>
      <w:r w:rsidR="00205E2A">
        <w:t>sàng</w:t>
      </w:r>
      <w:r w:rsidRPr="00EC7F9D">
        <w:t xml:space="preserve"> lọc đánh giá và đánh giá lại định kỳ TTDD của tắt cá các người bệnh</w:t>
      </w:r>
      <w:r w:rsidR="00624424">
        <w:t xml:space="preserve"> </w:t>
      </w:r>
      <w:r w:rsidRPr="00EC7F9D">
        <w:t>ngay từ kh nhập viện để cô biện pháp can thiệp phù hợp, đặc biệt trên đối tượng,</w:t>
      </w:r>
      <w:r w:rsidR="00624424">
        <w:t xml:space="preserve"> </w:t>
      </w:r>
      <w:r w:rsidRPr="00EC7F9D">
        <w:t>người bệnh có nguy cơ SDD cao như người bệnh lao.</w:t>
      </w:r>
    </w:p>
    <w:p w14:paraId="64D47F52" w14:textId="1B356BED" w:rsidR="002A1B48" w:rsidRPr="002A1B48" w:rsidRDefault="00624424" w:rsidP="00C23165">
      <w:pPr>
        <w:pStyle w:val="Heading2"/>
      </w:pPr>
      <w:bookmarkStart w:id="91" w:name="_Toc126527768"/>
      <w:r>
        <w:t>4.</w:t>
      </w:r>
      <w:r w:rsidR="002A1B48" w:rsidRPr="002A1B48">
        <w:t>3</w:t>
      </w:r>
      <w:r>
        <w:t>.</w:t>
      </w:r>
      <w:r w:rsidR="002A1B48" w:rsidRPr="002A1B48">
        <w:t xml:space="preserve"> Các yếu tổ liên quan đến </w:t>
      </w:r>
      <w:r w:rsidR="0066715C">
        <w:t>tình trạng</w:t>
      </w:r>
      <w:r w:rsidR="002A1B48" w:rsidRPr="002A1B48">
        <w:t xml:space="preserve"> đỉnh dưỡng</w:t>
      </w:r>
      <w:bookmarkEnd w:id="91"/>
    </w:p>
    <w:p w14:paraId="68865992" w14:textId="3C02208D" w:rsidR="002A1B48" w:rsidRPr="002A1B48" w:rsidRDefault="002A1B48" w:rsidP="00C23165">
      <w:pPr>
        <w:pStyle w:val="Heading3"/>
      </w:pPr>
      <w:bookmarkStart w:id="92" w:name="_Toc126527769"/>
      <w:r w:rsidRPr="002A1B48">
        <w:t>4.3</w:t>
      </w:r>
      <w:r w:rsidR="00624424">
        <w:t>.</w:t>
      </w:r>
      <w:r w:rsidRPr="002A1B48">
        <w:t>1. Mỗi iên quan giữa tình trạng dịnh dưỡng theo BMI</w:t>
      </w:r>
      <w:bookmarkEnd w:id="92"/>
    </w:p>
    <w:p w14:paraId="3961F188" w14:textId="77777777" w:rsidR="00624424" w:rsidRDefault="002A1B48" w:rsidP="00C23165">
      <w:r w:rsidRPr="002A1B48">
        <w:t>Kết quá nghiên cứu ghỉ nhận có bổn yêu tổ có mỗi liên quan đến điểm TTDD</w:t>
      </w:r>
      <w:r w:rsidR="00624424">
        <w:t xml:space="preserve"> </w:t>
      </w:r>
      <w:r w:rsidRPr="002A1B48">
        <w:t>theo BMI qua phân tích đơn biến: nơi sinh sống, hoàn cảnh kính tế, loại bệnh lao</w:t>
      </w:r>
      <w:r w:rsidR="00624424">
        <w:t xml:space="preserve"> </w:t>
      </w:r>
      <w:r w:rsidRPr="002A1B48">
        <w:t>phổi và kiến thức của NB. Tuy nhiên trong phản tích đa biển chúng tôi ghỉ nhận</w:t>
      </w:r>
      <w:r w:rsidR="00624424">
        <w:t xml:space="preserve"> </w:t>
      </w:r>
      <w:r w:rsidRPr="002A1B48">
        <w:t xml:space="preserve">năm yếu tổ liên quan đến TTDD của NB vẻ lá giới, nơi sinh sống, </w:t>
      </w:r>
      <w:r w:rsidR="0066715C">
        <w:t>tình trạng</w:t>
      </w:r>
      <w:r w:rsidRPr="002A1B48">
        <w:t xml:space="preserve"> hôn</w:t>
      </w:r>
      <w:r w:rsidR="00624424">
        <w:t xml:space="preserve"> </w:t>
      </w:r>
      <w:r w:rsidRPr="002A1B48">
        <w:t>nhân, lại bệnh lao phi và kiến thúc của NH trước khi vào viện TKẾt quả này tương</w:t>
      </w:r>
      <w:r w:rsidR="00624424">
        <w:t xml:space="preserve"> </w:t>
      </w:r>
      <w:r w:rsidRPr="002A1B48">
        <w:t>tự với nghiên cứu của tắc giả Hoàng Thị Bạch Yến (2018) trên bệnh nhân nội trú tại</w:t>
      </w:r>
      <w:r w:rsidR="00624424">
        <w:t xml:space="preserve"> </w:t>
      </w:r>
      <w:r w:rsidRPr="002A1B48">
        <w:t>Bệnh viện Đại học y dược Huế chỉ ra rẳng có mỗi liên quan giữa giới, nơi sinh sống</w:t>
      </w:r>
      <w:r w:rsidR="00624424">
        <w:t xml:space="preserve"> </w:t>
      </w:r>
      <w:r w:rsidRPr="002A1B48">
        <w:t>và trình độ học vấn với TTDD của NB [71] Mốt liên quan giữa bệnh lao với các</w:t>
      </w:r>
      <w:r w:rsidR="00624424">
        <w:t xml:space="preserve"> </w:t>
      </w:r>
      <w:r w:rsidRPr="002A1B48">
        <w:t>yếu tổ kinh tế xã hội và nghèo đối đã được chứng mình mắc bệnh lao thường phải</w:t>
      </w:r>
      <w:r w:rsidR="00624424">
        <w:t xml:space="preserve"> </w:t>
      </w:r>
      <w:r w:rsidR="00204E58" w:rsidRPr="00204E58">
        <w:t xml:space="preserve">đổi mặt với gánh nặng gấp đôi của thu nhập giảm vả chỉ phí tăng: </w:t>
      </w:r>
      <w:r w:rsidR="00204E58" w:rsidRPr="00204E58">
        <w:lastRenderedPageBreak/>
        <w:t>NB thường không</w:t>
      </w:r>
      <w:r w:rsidR="00624424">
        <w:t xml:space="preserve"> </w:t>
      </w:r>
      <w:r w:rsidR="00204E58" w:rsidRPr="00204E58">
        <w:t>khỏe mạnh đề làm việc và gia đỉnh họ phải trả các chỉ phí liên quan đến điều</w:t>
      </w:r>
      <w:r w:rsidR="00624424">
        <w:t xml:space="preserve"> </w:t>
      </w:r>
      <w:r w:rsidR="00204E58" w:rsidRPr="00204E58">
        <w:t xml:space="preserve">trị. Những người cổ </w:t>
      </w:r>
      <w:r w:rsidR="0066715C">
        <w:t>tình trạng</w:t>
      </w:r>
      <w:r w:rsidR="00204E58" w:rsidRPr="00204E58">
        <w:t xml:space="preserve"> nh tổ xã hộ thấp có xu hướng sông rong diễu kiện</w:t>
      </w:r>
      <w:r w:rsidR="00624424">
        <w:t xml:space="preserve"> </w:t>
      </w:r>
      <w:r w:rsidR="00204E58" w:rsidRPr="00204E58">
        <w:t>đông dúc, chịt hẹp và làm tăng nguy cơ nhiễm lao, đẫn đến tý lệ mắc bệnh cao hơ</w:t>
      </w:r>
      <w:r w:rsidR="00624424">
        <w:t xml:space="preserve">n </w:t>
      </w:r>
      <w:r w:rsidR="00204E58" w:rsidRPr="00204E58">
        <w:t>vở những người này. Nghèo đổi và sống ở nông thôn cũng có thể lä một rào cản</w:t>
      </w:r>
      <w:r w:rsidR="00624424">
        <w:t xml:space="preserve"> </w:t>
      </w:r>
      <w:r w:rsidR="00204E58" w:rsidRPr="00204E58">
        <w:t>trong việc tiếp cận các địch vụ chăm sốc sức khỏe và điều nây kếo đãi thời gian</w:t>
      </w:r>
      <w:r w:rsidR="00624424">
        <w:t xml:space="preserve"> </w:t>
      </w:r>
      <w:r w:rsidR="00204E58" w:rsidRPr="00204E58">
        <w:t>nhiễm bệnh lao, làm tăng thêm nguy cơ nhiễm trủng giữa những người tiếp xúc với</w:t>
      </w:r>
      <w:r w:rsidR="00624424">
        <w:t xml:space="preserve"> </w:t>
      </w:r>
      <w:r w:rsidR="00204E58" w:rsidRPr="00204E58">
        <w:t xml:space="preserve">'bệnh nhân đó. Hơn nữa, </w:t>
      </w:r>
      <w:r w:rsidR="0066715C">
        <w:t>tình trạng</w:t>
      </w:r>
      <w:r w:rsidR="00204E58" w:rsidRPr="00204E58">
        <w:t xml:space="preserve"> nghèo đẫn đến suy đinh dưỡng, đây là một yêu tố</w:t>
      </w:r>
      <w:r w:rsidR="00624424">
        <w:t xml:space="preserve"> </w:t>
      </w:r>
      <w:r w:rsidR="00204E58" w:rsidRPr="00204E58">
        <w:t>nguy cơ Khác của bệnh lao. Trong các nghiền cứu từ Ấn Độ, những người nghềo</w:t>
      </w:r>
      <w:r w:rsidR="00624424">
        <w:t xml:space="preserve"> </w:t>
      </w:r>
      <w:r w:rsidR="00204E58" w:rsidRPr="00204E58">
        <w:t xml:space="preserve">khổ có khả năng suy </w:t>
      </w:r>
      <w:r w:rsidR="008A7F86">
        <w:t>dinh dưỡng</w:t>
      </w:r>
      <w:r w:rsidR="00204E58" w:rsidRPr="00204E58">
        <w:t xml:space="preserve"> do mắc lao cao gắp đôi, khả năng điều trị bệnh lao</w:t>
      </w:r>
      <w:r w:rsidR="00624424">
        <w:t xml:space="preserve"> </w:t>
      </w:r>
      <w:r w:rsidR="00204E58" w:rsidRPr="00204E58">
        <w:t>thấp hơn ba lần và có khá năng chỉ trả nhiều hơn cho việc chăm sóc bệnh lao so với</w:t>
      </w:r>
      <w:r w:rsidR="00624424">
        <w:t xml:space="preserve"> </w:t>
      </w:r>
      <w:r w:rsidR="00204E58" w:rsidRPr="00204E58">
        <w:t>người bình thường. Nguy cơ tử vong trong điền trị lao ở những người bệnh thiếu</w:t>
      </w:r>
      <w:r w:rsidR="00624424">
        <w:t xml:space="preserve"> </w:t>
      </w:r>
      <w:r w:rsidR="00204E58" w:rsidRPr="00204E58">
        <w:t>dinh dưỡng nghiêm trọng lä gắp đôi so với những người bệnh không suy đỉnh</w:t>
      </w:r>
      <w:r w:rsidR="00624424">
        <w:t xml:space="preserve"> </w:t>
      </w:r>
      <w:r w:rsidR="00204E58" w:rsidRPr="00204E58">
        <w:t>cdưỡng ở nông thôn và miễn trong Ân Độ [72]. Mỗi quan hệ liên kết này có thể giải</w:t>
      </w:r>
      <w:r w:rsidR="00624424">
        <w:t xml:space="preserve"> </w:t>
      </w:r>
      <w:r w:rsidR="00204E58" w:rsidRPr="00204E58">
        <w:t>thịch tại sao các chỉ số kinh tế xã hội như nơi sinh sống, hoàn cảnh kinh tể được tìm</w:t>
      </w:r>
      <w:r w:rsidR="00624424">
        <w:t xml:space="preserve"> </w:t>
      </w:r>
      <w:r w:rsidR="00204E58" w:rsidRPr="00204E58">
        <w:t>thấy trong phân ích đơn biến và đa biển đầu có liền quan đáng kể đến tình trạng suy</w:t>
      </w:r>
      <w:r w:rsidR="00624424">
        <w:t xml:space="preserve"> </w:t>
      </w:r>
      <w:r w:rsidR="00204E58" w:rsidRPr="00204E58">
        <w:t>cdịnh dưỡng theo các phương pháp đánh giá ở bệnh nhân lao tại thời điểm đăng ký</w:t>
      </w:r>
      <w:r w:rsidR="00624424">
        <w:t xml:space="preserve"> </w:t>
      </w:r>
      <w:r w:rsidR="00204E58" w:rsidRPr="00204E58">
        <w:t>diều trị trong nghiên cứu của chúng tôi</w:t>
      </w:r>
    </w:p>
    <w:p w14:paraId="554A9D0F" w14:textId="77777777" w:rsidR="00624424" w:rsidRDefault="00204E58" w:rsidP="00C23165">
      <w:r w:rsidRPr="00204E58">
        <w:t>Trong nghiền cứu nảy, chúng tôi thấy rằng NB điều trị thất bại, NB mắc lao.</w:t>
      </w:r>
      <w:r w:rsidR="00624424">
        <w:t xml:space="preserve"> </w:t>
      </w:r>
      <w:r w:rsidRPr="00204E58">
        <w:t>kháng thuốc sử dụng các thuốc hàng hai như flouroquinolones, ethlonamide vả</w:t>
      </w:r>
      <w:r w:rsidR="00624424">
        <w:t xml:space="preserve"> </w:t>
      </w:r>
      <w:r w:rsidRPr="00204E58">
        <w:t>partaminosilicylie acid, có thể gây ra chứng không đũng nạp đường tiêu hỏa đăng</w:t>
      </w:r>
      <w:r w:rsidR="00624424">
        <w:t xml:space="preserve"> </w:t>
      </w:r>
      <w:r w:rsidRPr="00204E58">
        <w:t>chủ ý Ảnh hưởng của suy dịnh dưỡng đến biểu hiện âm sẵng, diễn biển lâm sẵng và tỷ</w:t>
      </w:r>
      <w:r w:rsidR="00624424">
        <w:t xml:space="preserve"> </w:t>
      </w:r>
      <w:r w:rsidRPr="00204E58">
        <w:t>ệ từ vong ở NB lao đa kháng thuốc. Podswils L 7 và cộng sự (2004) người bệnh mắc</w:t>
      </w:r>
      <w:r w:rsidR="00624424">
        <w:t xml:space="preserve"> </w:t>
      </w:r>
      <w:r w:rsidRPr="00204E58">
        <w:t>ho đã kháng thuc thường ải qua điề tr lao trước đó mà không thẳnh công và do đó</w:t>
      </w:r>
      <w:r w:rsidR="00624424">
        <w:t xml:space="preserve"> </w:t>
      </w:r>
      <w:r w:rsidRPr="00204E58">
        <w:t>5ịbệnh kéo đãi bơ, gip nhiễn tác đụng phụ đẫn đến suy dnh dưỡng</w:t>
      </w:r>
      <w:r w:rsidR="00624424">
        <w:t>.</w:t>
      </w:r>
    </w:p>
    <w:p w14:paraId="38CDCD3B" w14:textId="2CC34172" w:rsidR="00337C8E" w:rsidRPr="00337C8E" w:rsidRDefault="00337C8E" w:rsidP="00C23165">
      <w:r w:rsidRPr="00337C8E">
        <w:lastRenderedPageBreak/>
        <w:t>Một số yếu tổ chúng tôi tìm hiểu nhưng không thấy mối liên quan nảo qua cả</w:t>
      </w:r>
      <w:r w:rsidR="00624424">
        <w:t xml:space="preserve"> </w:t>
      </w:r>
      <w:r w:rsidRPr="00337C8E">
        <w:t>phân tích đơn biển và đa biến: tuổi, nghề nghiệp và bệnh lý kèm theo. Qua tổng</w:t>
      </w:r>
      <w:r w:rsidR="00624424">
        <w:t xml:space="preserve"> </w:t>
      </w:r>
      <w:r w:rsidRPr="00337C8E">
        <w:t>quan tải liệu chúng tôi tìm hiểu thấy, những yếu tổ nây có ảnh hưởng ít nhiều đến</w:t>
      </w:r>
      <w:r w:rsidR="00624424">
        <w:t xml:space="preserve"> </w:t>
      </w:r>
      <w:r w:rsidRPr="00337C8E">
        <w:t>TTDD của người bệnh. Tuy nhiền, có lẽ tại địa bàn chúng tôi nghiên cứu, những</w:t>
      </w:r>
      <w:r w:rsidR="00624424">
        <w:t xml:space="preserve"> </w:t>
      </w:r>
      <w:r w:rsidRPr="00337C8E">
        <w:t>yếu tổ này hiện diện chưa đủ nhiều và chưa tới mức quả nghiêm trọng đễ tác động</w:t>
      </w:r>
      <w:r w:rsidR="00624424">
        <w:t xml:space="preserve"> </w:t>
      </w:r>
      <w:r w:rsidRPr="00337C8E">
        <w:t>lên TTDD của NB theo BML Kết quả này tương tự với nghiên cứu của Võ Thị</w:t>
      </w:r>
      <w:r w:rsidR="00624424">
        <w:t xml:space="preserve"> </w:t>
      </w:r>
      <w:r w:rsidRPr="00337C8E">
        <w:t>Trang Đài (2011) trên bệnh nhân đặt sonde đạ đây tại Bệnh viện Bến Tre cho</w:t>
      </w:r>
      <w:r w:rsidR="00624424">
        <w:t xml:space="preserve"> </w:t>
      </w:r>
      <w:r w:rsidRPr="00337C8E">
        <w:t>th</w:t>
      </w:r>
      <w:r w:rsidR="00624424">
        <w:t xml:space="preserve"> </w:t>
      </w:r>
      <w:r w:rsidRPr="00337C8E">
        <w:t>y các yếu tổ về tuôi và bệnh nhân bệnh lý kèm theo Không có mỗi liên quan</w:t>
      </w:r>
      <w:r w:rsidR="00624424">
        <w:t xml:space="preserve"> </w:t>
      </w:r>
      <w:r w:rsidRPr="00337C8E">
        <w:t>với TTDD của NB</w:t>
      </w:r>
      <w:r w:rsidR="00624424">
        <w:t>.</w:t>
      </w:r>
    </w:p>
    <w:p w14:paraId="4A471584" w14:textId="590F4A9B" w:rsidR="00337C8E" w:rsidRPr="00337C8E" w:rsidRDefault="00624424" w:rsidP="00C23165">
      <w:pPr>
        <w:pStyle w:val="Heading3"/>
      </w:pPr>
      <w:bookmarkStart w:id="93" w:name="_Toc126527770"/>
      <w:r>
        <w:t>4.3</w:t>
      </w:r>
      <w:r w:rsidR="00337C8E" w:rsidRPr="00337C8E">
        <w:t>.2. M</w:t>
      </w:r>
      <w:r>
        <w:t>ối</w:t>
      </w:r>
      <w:r w:rsidR="00337C8E" w:rsidRPr="00337C8E">
        <w:t xml:space="preserve"> liên quan giữu tình trạng dình đường theo SG</w:t>
      </w:r>
      <w:r>
        <w:t>A</w:t>
      </w:r>
      <w:bookmarkEnd w:id="93"/>
    </w:p>
    <w:p w14:paraId="03B55D05" w14:textId="77777777" w:rsidR="00624424" w:rsidRDefault="00337C8E" w:rsidP="00C23165">
      <w:r w:rsidRPr="00337C8E">
        <w:t>Kết quá đánh giá TTDD bằng phương pháp SGA cho thấy cần phải có kế</w:t>
      </w:r>
      <w:r w:rsidR="00624424">
        <w:t xml:space="preserve"> </w:t>
      </w:r>
      <w:r w:rsidRPr="00337C8E">
        <w:t xml:space="preserve">hoạch </w:t>
      </w:r>
      <w:r w:rsidR="00205E2A">
        <w:t>sàng</w:t>
      </w:r>
      <w:r w:rsidRPr="00337C8E">
        <w:t xml:space="preserve"> lọc đánh giá và đánh giả lại định kỷ TTDD của tắt cả các người bệnh</w:t>
      </w:r>
      <w:r w:rsidR="00624424">
        <w:t xml:space="preserve"> </w:t>
      </w:r>
      <w:r w:rsidRPr="00337C8E">
        <w:t>ngay từ khi nhập viện để cô biện pháp can thiệp phủ hợp, đặc biệt trên đối tượng</w:t>
      </w:r>
      <w:r w:rsidR="00624424">
        <w:t xml:space="preserve"> </w:t>
      </w:r>
      <w:r w:rsidRPr="00337C8E">
        <w:t>NB có nguy cơ SDD cao như người bệnh lao</w:t>
      </w:r>
      <w:r w:rsidR="00624424">
        <w:t>.</w:t>
      </w:r>
    </w:p>
    <w:p w14:paraId="75FE8FA8" w14:textId="1D6A55EA" w:rsidR="00337C8E" w:rsidRPr="00337C8E" w:rsidRDefault="00337C8E" w:rsidP="00C23165">
      <w:r w:rsidRPr="00337C8E">
        <w:t>Kết quá nghiên cứu cũng ghi nhận có ba yếu tổ có mỗi liên quan đến điểm</w:t>
      </w:r>
      <w:r w:rsidR="00624424">
        <w:t xml:space="preserve"> </w:t>
      </w:r>
      <w:r w:rsidRPr="00337C8E">
        <w:t>TTDD theo SGA qua phân tích đơn biển: trình độ học vấn, loại bệnh lao phối và</w:t>
      </w:r>
      <w:r w:rsidR="00624424">
        <w:t xml:space="preserve"> </w:t>
      </w:r>
      <w:r w:rsidRPr="00337C8E">
        <w:t>kiến thức của NB khi vào viên, Tuy nhiên trong phân tích đa biển chúng tôi ghỉ</w:t>
      </w:r>
      <w:r w:rsidR="00624424">
        <w:t xml:space="preserve"> </w:t>
      </w:r>
      <w:r w:rsidRPr="00337C8E">
        <w:t>nhận năm yếu tổ liên quan đến TTDD của NB là giới, nơi sinh sống. hoàn cảnh</w:t>
      </w:r>
      <w:r w:rsidR="00624424">
        <w:t xml:space="preserve"> </w:t>
      </w:r>
      <w:r w:rsidRPr="00337C8E">
        <w:t>kinh tế, loại bệnh lao phối và kiến thúc của NB khi vào viện. Kết quả này tương</w:t>
      </w:r>
      <w:r w:rsidR="00624424">
        <w:t xml:space="preserve"> </w:t>
      </w:r>
      <w:r w:rsidRPr="00337C8E">
        <w:t>tự với nghiên cửu của Zeng Qing Guo và cộng sự (2019) trên bệnh nhân có khi</w:t>
      </w:r>
      <w:r w:rsidR="00624424">
        <w:t xml:space="preserve"> </w:t>
      </w:r>
      <w:r w:rsidRPr="00337C8E">
        <w:t>dủạ đây ác tính ti Trung Quốc cũng chỉ ra giới. nơi sinh sống, hoàn cảnh kinh tế có</w:t>
      </w:r>
      <w:r w:rsidR="00624424">
        <w:t xml:space="preserve"> </w:t>
      </w:r>
      <w:r w:rsidRPr="00337C8E">
        <w:t>cảnh hưởng đến TTĐD của người bệnh</w:t>
      </w:r>
      <w:r w:rsidR="00624424">
        <w:t xml:space="preserve"> </w:t>
      </w:r>
      <w:r w:rsidRPr="00337C8E">
        <w:t>l</w:t>
      </w:r>
      <w:r w:rsidR="00624424">
        <w:t>ao.</w:t>
      </w:r>
    </w:p>
    <w:p w14:paraId="21DF9924" w14:textId="616182F2" w:rsidR="00464FDA" w:rsidRPr="00464FDA" w:rsidRDefault="00337C8E" w:rsidP="00C23165">
      <w:r w:rsidRPr="00337C8E">
        <w:t>Ba yếu tổ về tuổi, nghề nghiệp và bệnh lý kèm theo không thấy m</w:t>
      </w:r>
      <w:r w:rsidR="00624424">
        <w:t xml:space="preserve"> </w:t>
      </w:r>
      <w:r w:rsidRPr="00337C8E">
        <w:t>quan não qua cả phân tích đơn biển và đa biển. Kết quả này tương tự đổi</w:t>
      </w:r>
      <w:r w:rsidR="00624424">
        <w:t xml:space="preserve"> </w:t>
      </w:r>
      <w:r w:rsidRPr="00337C8E">
        <w:t xml:space="preserve">phân tíh mỗi liên </w:t>
      </w:r>
      <w:r w:rsidRPr="00337C8E">
        <w:lastRenderedPageBreak/>
        <w:t>quan TDDD theo BMI. Nghiền cứu của Bùi Thị Quỳnh</w:t>
      </w:r>
      <w:r w:rsidR="00624424">
        <w:t xml:space="preserve"> </w:t>
      </w:r>
      <w:r w:rsidRPr="00337C8E">
        <w:t>(2015) ở bệnh nhân thận giai đoạn cuối chưa điều trị thay thể tại Bệnh viện</w:t>
      </w:r>
      <w:r w:rsidR="00624424">
        <w:t xml:space="preserve"> </w:t>
      </w:r>
      <w:r w:rsidR="00464FDA" w:rsidRPr="00464FDA">
        <w:t>Bạch Mai cũng chỉ ra không có mỗi liên quan giữa tuổi và TTDD của N, tuy</w:t>
      </w:r>
      <w:r w:rsidR="00624424">
        <w:t xml:space="preserve"> </w:t>
      </w:r>
      <w:r w:rsidR="00464FDA" w:rsidRPr="00464FDA">
        <w:t>nhiên khác với kết quả nghiên cứu của Đặng Trần Khiêm (2014) trên bệnh nhân</w:t>
      </w:r>
      <w:r w:rsidR="00624424">
        <w:t xml:space="preserve"> </w:t>
      </w:r>
      <w:r w:rsidR="00464FDA" w:rsidRPr="00464FDA">
        <w:t>gân mật tụy tại Bệnh viện Chợ Rấy và tác giá Nguyễn An Giang (2013) trên</w:t>
      </w:r>
      <w:r w:rsidR="00624424">
        <w:t xml:space="preserve"> </w:t>
      </w:r>
      <w:r w:rsidR="00464FDA" w:rsidRPr="00464FDA">
        <w:t>bệnh nhân suy thận mạn tính lọc máu chu kỷ tại Bệnh viện Bạch Mai xác định</w:t>
      </w:r>
      <w:r w:rsidR="00624424">
        <w:t xml:space="preserve"> </w:t>
      </w:r>
      <w:r w:rsidR="00464FDA" w:rsidRPr="00464FDA">
        <w:t>có mỗi liên quan giữa tuổi và TTDD theo SGA</w:t>
      </w:r>
      <w:r w:rsidR="00624424">
        <w:t>.</w:t>
      </w:r>
    </w:p>
    <w:p w14:paraId="5629748B" w14:textId="6AB7671B" w:rsidR="00751236" w:rsidRDefault="00464FDA" w:rsidP="00C23165">
      <w:r w:rsidRPr="00464FDA">
        <w:t>Trong các yếu tổ liên quan thì yếu tổ loại bệnh lao phỏi và kiến thức của</w:t>
      </w:r>
      <w:r w:rsidR="00751236">
        <w:t xml:space="preserve"> </w:t>
      </w:r>
      <w:r w:rsidRPr="00464FDA">
        <w:t>người bệnh có mối liên quan chặt chẽ với TTDD của NB và kết quả này được</w:t>
      </w:r>
      <w:r w:rsidR="00751236">
        <w:t xml:space="preserve"> </w:t>
      </w:r>
      <w:r w:rsidRPr="00464FDA">
        <w:t>khẳng định rỡ qua cä phân tích đơn biển và đa biến. Những bệnh nhãn mắc bệnh</w:t>
      </w:r>
      <w:r w:rsidR="00751236">
        <w:t xml:space="preserve"> </w:t>
      </w:r>
      <w:r w:rsidRPr="00464FDA">
        <w:t>lho tối trị, láo kháng thuắc và thiểu kiến thức về dịnh dưỡng thỉ TT SDD của người</w:t>
      </w:r>
      <w:r w:rsidR="00751236">
        <w:t xml:space="preserve"> </w:t>
      </w:r>
      <w:r w:rsidRPr="00464FDA">
        <w:t>bệnh cảng cao theo SGA.</w:t>
      </w:r>
    </w:p>
    <w:p w14:paraId="18FB6FBF" w14:textId="77777777" w:rsidR="00751236" w:rsidRDefault="00751236" w:rsidP="00C23165">
      <w:r>
        <w:br w:type="page"/>
      </w:r>
    </w:p>
    <w:p w14:paraId="28CA0F3D" w14:textId="439F82FE" w:rsidR="00751236" w:rsidRDefault="00751236" w:rsidP="00C23165"/>
    <w:p w14:paraId="0F68D9C2" w14:textId="3075DC03" w:rsidR="00751236" w:rsidRPr="00751236" w:rsidRDefault="00751236" w:rsidP="00C23165">
      <w:pPr>
        <w:pStyle w:val="Heading1"/>
      </w:pPr>
      <w:bookmarkStart w:id="94" w:name="_Toc126527771"/>
      <w:r w:rsidRPr="00751236">
        <w:t>KẾT LUẬN</w:t>
      </w:r>
      <w:bookmarkEnd w:id="94"/>
    </w:p>
    <w:p w14:paraId="4476921C" w14:textId="77777777" w:rsidR="00751236" w:rsidRPr="00751236" w:rsidRDefault="00751236" w:rsidP="00C23165"/>
    <w:p w14:paraId="32F18B5B" w14:textId="35BE2B6C" w:rsidR="00751236" w:rsidRPr="00751236" w:rsidRDefault="00751236" w:rsidP="00C23165">
      <w:r w:rsidRPr="00751236">
        <w:t>Qua nghiên cứu về định dưỡng người bệnh lao đang điều tị tạ khoa Lao hô</w:t>
      </w:r>
      <w:r>
        <w:t xml:space="preserve"> </w:t>
      </w:r>
      <w:r w:rsidRPr="00751236">
        <w:t>hấp Bệnh viện Phỏi Trung Ương, chúng tôi rút ra một số kết luận như sau:</w:t>
      </w:r>
    </w:p>
    <w:p w14:paraId="42AE7C03" w14:textId="79527869" w:rsidR="00751236" w:rsidRPr="00751236" w:rsidRDefault="00751236" w:rsidP="00C23165">
      <w:pPr>
        <w:pStyle w:val="Heading2"/>
      </w:pPr>
      <w:bookmarkStart w:id="95" w:name="_Toc126527772"/>
      <w:r w:rsidRPr="00751236">
        <w:t>1. Tình trạng dinh dưỡng của người bệnh lao điều trị tại bệnh viện Phối</w:t>
      </w:r>
      <w:r>
        <w:t xml:space="preserve"> </w:t>
      </w:r>
      <w:r w:rsidRPr="00751236">
        <w:t>Trung tương năm 2018</w:t>
      </w:r>
      <w:r>
        <w:t xml:space="preserve"> </w:t>
      </w:r>
      <w:r w:rsidRPr="00751236">
        <w:t>Bệnh nhân lao gặp chủ yếu ở nam giới nam/ nữ = 2,3/1 và đa số bệnh nhân từ</w:t>
      </w:r>
      <w:r>
        <w:t xml:space="preserve"> </w:t>
      </w:r>
      <w:r w:rsidRPr="00751236">
        <w:t>41-65 tuổi chiếm 44.2%</w:t>
      </w:r>
      <w:bookmarkEnd w:id="95"/>
    </w:p>
    <w:p w14:paraId="6383D78A" w14:textId="77777777" w:rsidR="00756DE3" w:rsidRDefault="00751236" w:rsidP="00C23165">
      <w:r w:rsidRPr="00751236">
        <w:t>Đánh giá tỉnh trạng định dưỡng theo các phương phâp khác nhau la thấy BN</w:t>
      </w:r>
      <w:r>
        <w:t xml:space="preserve"> </w:t>
      </w:r>
      <w:r w:rsidRPr="00751236">
        <w:t>SDD chú yếu gặp ở mức độ nhẹ.</w:t>
      </w:r>
    </w:p>
    <w:p w14:paraId="05567677" w14:textId="77777777" w:rsidR="00756DE3" w:rsidRDefault="00751236" w:rsidP="00C23165">
      <w:r w:rsidRPr="00751236">
        <w:t>Các phương pháp đánh giá dinh dưỡng khác nhau cho kết quả về tỷ lệ SDD</w:t>
      </w:r>
      <w:r w:rsidR="00756DE3">
        <w:t xml:space="preserve"> </w:t>
      </w:r>
      <w:r w:rsidRPr="00751236">
        <w:t>không giống nhau.</w:t>
      </w:r>
    </w:p>
    <w:p w14:paraId="0596C3A9" w14:textId="77777777" w:rsidR="00756DE3" w:rsidRDefault="00751236" w:rsidP="00C23165">
      <w:r w:rsidRPr="00751236">
        <w:t>Theo phương pháp BMI có 48.2% NB trong giới hạn bỉnh thường, 48,49 NB</w:t>
      </w:r>
      <w:r w:rsidR="00756DE3">
        <w:t xml:space="preserve"> </w:t>
      </w:r>
      <w:r w:rsidRPr="00751236">
        <w:t>suy dinh dưỡng và 3,4% NB thửa cân.</w:t>
      </w:r>
    </w:p>
    <w:p w14:paraId="5644F340" w14:textId="4DCBE99A" w:rsidR="00751236" w:rsidRPr="00751236" w:rsidRDefault="00751236" w:rsidP="00C23165">
      <w:r w:rsidRPr="00751236">
        <w:t>Theo phương pháp SGA có 43,9% NB trong giới hạn bình thường, 46,6% người</w:t>
      </w:r>
      <w:r w:rsidR="00756DE3">
        <w:t xml:space="preserve"> </w:t>
      </w:r>
      <w:r w:rsidRPr="00751236">
        <w:t>bệnh có nguy cơ suy dinh đường và 9,5 người bệnh suy định dưỡng.</w:t>
      </w:r>
    </w:p>
    <w:p w14:paraId="6EE8482B" w14:textId="42122B60" w:rsidR="00751236" w:rsidRPr="00751236" w:rsidRDefault="00751236" w:rsidP="00C23165">
      <w:r w:rsidRPr="00751236">
        <w:t>Chí có có 22,9% NB có kiến thức về dinh dưỡng khi nhập viên, còn đa số</w:t>
      </w:r>
      <w:r w:rsidR="00756DE3">
        <w:t xml:space="preserve"> </w:t>
      </w:r>
      <w:r w:rsidRPr="00751236">
        <w:t>chưa có kiến thức về dinh dưỡng chiếm 77,1 %.</w:t>
      </w:r>
    </w:p>
    <w:p w14:paraId="60257A34" w14:textId="3D220E65" w:rsidR="00751236" w:rsidRPr="00751236" w:rsidRDefault="00751236" w:rsidP="00C23165">
      <w:pPr>
        <w:pStyle w:val="Heading2"/>
      </w:pPr>
      <w:bookmarkStart w:id="96" w:name="_Toc126527773"/>
      <w:r w:rsidRPr="00751236">
        <w:t>2- Các yếu tổ liên quan đến tình trạng đỉnh đưỡng của NB lao</w:t>
      </w:r>
      <w:bookmarkEnd w:id="96"/>
    </w:p>
    <w:p w14:paraId="0F4AFF94" w14:textId="5AA93095" w:rsidR="00751236" w:rsidRPr="00751236" w:rsidRDefault="00751236" w:rsidP="00C23165">
      <w:r w:rsidRPr="00751236">
        <w:t>Các yếu tổ nguy cơ về của tỉnh trạng suy đính dưỡng của bệnh nhân lao</w:t>
      </w:r>
      <w:r w:rsidR="00756DE3">
        <w:t xml:space="preserve"> </w:t>
      </w:r>
      <w:r w:rsidRPr="00751236">
        <w:t>như tuổi, nơi sinh sống, trinh độ học vẫn và hoàn cảnh kinh tế, Trong phân</w:t>
      </w:r>
      <w:r w:rsidR="00756DE3">
        <w:t xml:space="preserve"> </w:t>
      </w:r>
      <w:r w:rsidRPr="00751236">
        <w:t xml:space="preserve">tích đa biến, </w:t>
      </w:r>
      <w:r w:rsidRPr="00751236">
        <w:lastRenderedPageBreak/>
        <w:t>các yêu tổ mắc lao tái phát, lao kháng thuốc và kiến thức của</w:t>
      </w:r>
      <w:r w:rsidR="00756DE3">
        <w:t xml:space="preserve"> </w:t>
      </w:r>
      <w:r w:rsidRPr="00751236">
        <w:t xml:space="preserve">người bệnh ảnh hưởng đến tỉnh trạng dinh đường của cả </w:t>
      </w:r>
      <w:r w:rsidR="00756DE3">
        <w:t>2</w:t>
      </w:r>
      <w:r w:rsidRPr="00751236">
        <w:t xml:space="preserve"> phương pháp đánh</w:t>
      </w:r>
      <w:r w:rsidR="00756DE3">
        <w:t xml:space="preserve"> </w:t>
      </w:r>
      <w:r w:rsidRPr="00751236">
        <w:t>giá (BMI, SGA</w:t>
      </w:r>
      <w:r w:rsidR="00756DE3">
        <w:t>)</w:t>
      </w:r>
    </w:p>
    <w:p w14:paraId="63B94FB7" w14:textId="77777777" w:rsidR="00756DE3" w:rsidRDefault="00751236" w:rsidP="00C23165">
      <w:r w:rsidRPr="00751236">
        <w:t>Dinh dưỡng là một trong những yếu tổ quan trọng trong quá trh điều trị,</w:t>
      </w:r>
      <w:r w:rsidR="00756DE3">
        <w:t xml:space="preserve"> </w:t>
      </w:r>
      <w:r w:rsidRPr="00751236">
        <w:t>không chỉ là biện pháp hỗ trợ mà hoạt động dinh dưỡng tiết chế góp phần nâng cao</w:t>
      </w:r>
      <w:r w:rsidR="00756DE3">
        <w:t xml:space="preserve"> </w:t>
      </w:r>
      <w:r w:rsidRPr="00751236">
        <w:t>sức đề kháng cho NB, làm rút ngắn thời gian đi</w:t>
      </w:r>
      <w:r w:rsidR="00756DE3">
        <w:t xml:space="preserve"> </w:t>
      </w:r>
      <w:r w:rsidRPr="00751236">
        <w:t>trị, hồi phục các tổn thương do</w:t>
      </w:r>
      <w:r w:rsidR="00756DE3">
        <w:t xml:space="preserve"> </w:t>
      </w:r>
      <w:r w:rsidRPr="00751236">
        <w:t>bệnh gây nên. Như vậy, cần tăng cường nhiều hơn nữa các chương trình truyền</w:t>
      </w:r>
      <w:r w:rsidR="00756DE3">
        <w:t xml:space="preserve"> </w:t>
      </w:r>
      <w:r w:rsidRPr="00751236">
        <w:t>thông và tổ chức hiệu quả hơn hoạt động định dưỡng Bệnh viện để các đổi tượng</w:t>
      </w:r>
      <w:r w:rsidR="00756DE3">
        <w:t xml:space="preserve"> </w:t>
      </w:r>
      <w:r w:rsidRPr="00751236">
        <w:t>hiểu được lợi ích của chế độ ăn trong quá trình điều tị, Đối tượng ở đây không chỉ</w:t>
      </w:r>
      <w:r w:rsidR="00756DE3">
        <w:t xml:space="preserve"> </w:t>
      </w:r>
      <w:r w:rsidRPr="00751236">
        <w:t>là NB lào, nhân viên y tế mã trong cộng đồng. người thân những người trực tiếp</w:t>
      </w:r>
      <w:r w:rsidR="00756DE3">
        <w:t xml:space="preserve"> </w:t>
      </w:r>
      <w:r w:rsidRPr="00751236">
        <w:t>tham gia chăm sóc NB.</w:t>
      </w:r>
    </w:p>
    <w:p w14:paraId="1D80AE9F" w14:textId="04CD3877" w:rsidR="00751236" w:rsidRPr="00751236" w:rsidRDefault="00751236" w:rsidP="00C23165">
      <w:r w:rsidRPr="00751236">
        <w:t>Các kết quả trên đã cung cấp bằng chứng hữu ích trong công tác chăm sóc sức</w:t>
      </w:r>
      <w:r w:rsidR="00756DE3">
        <w:t xml:space="preserve"> </w:t>
      </w:r>
      <w:r w:rsidRPr="00751236">
        <w:t>khỏe cộng đồng cũng như trong chẳn đoán vả điều trị lao.</w:t>
      </w:r>
    </w:p>
    <w:p w14:paraId="6CB7C03B" w14:textId="31C9C727" w:rsidR="00751236" w:rsidRPr="00751236" w:rsidRDefault="00751236" w:rsidP="00C23165">
      <w:pPr>
        <w:pStyle w:val="Heading3"/>
      </w:pPr>
      <w:bookmarkStart w:id="97" w:name="_Toc126527774"/>
      <w:r w:rsidRPr="00751236">
        <w:t>3. Hạn chế nghiên cứu</w:t>
      </w:r>
      <w:bookmarkEnd w:id="97"/>
    </w:p>
    <w:p w14:paraId="56CFB6E0" w14:textId="77777777" w:rsidR="00756DE3" w:rsidRDefault="00751236" w:rsidP="00C23165">
      <w:r w:rsidRPr="00751236">
        <w:t>Nghiên cửu của em là một trong số rất t nghiên cửu đánh giá tỉnh trạng định</w:t>
      </w:r>
      <w:r w:rsidR="00756DE3">
        <w:t xml:space="preserve"> </w:t>
      </w:r>
      <w:r w:rsidRPr="00751236">
        <w:t>dường của NB lao phổi, là vẫn để khả mới ở Việt Nam do đó nghiên cứu không</w:t>
      </w:r>
      <w:r w:rsidR="00756DE3">
        <w:t xml:space="preserve"> </w:t>
      </w:r>
      <w:r w:rsidRPr="00751236">
        <w:t>trảnh khỏi một số hạn chế</w:t>
      </w:r>
      <w:r w:rsidR="00756DE3">
        <w:t>.</w:t>
      </w:r>
    </w:p>
    <w:p w14:paraId="3C414C6A" w14:textId="77777777" w:rsidR="00756DE3" w:rsidRDefault="00751236" w:rsidP="00C23165">
      <w:r w:rsidRPr="00751236">
        <w:t>Hiện tại chưa cỏ bộ công cụ chuẩn để đo lường kiến thức về đình dưỡng cho</w:t>
      </w:r>
      <w:r w:rsidR="00756DE3">
        <w:t xml:space="preserve"> </w:t>
      </w:r>
      <w:r w:rsidRPr="00751236">
        <w:t>NB tại Việt Nam và các hướng đẫn về công tác chăm sóc dính dưỡng cho NB lao</w:t>
      </w:r>
      <w:r w:rsidR="00756DE3">
        <w:t xml:space="preserve"> </w:t>
      </w:r>
      <w:r w:rsidRPr="00751236">
        <w:t>của ĐD còn hạn chế, em tham kháo các tải liệu và xây dựng bộ công cụ để do</w:t>
      </w:r>
      <w:r w:rsidR="00756DE3">
        <w:t xml:space="preserve"> </w:t>
      </w:r>
      <w:r w:rsidRPr="00751236">
        <w:t>lường, chính vì vậy việc chuẩn bị bộ câu hỏi có thể mới đáp ứng được các nội dụng,</w:t>
      </w:r>
      <w:r w:rsidR="00756DE3">
        <w:t xml:space="preserve"> </w:t>
      </w:r>
      <w:r w:rsidRPr="00751236">
        <w:t>chung về chăm sóc dinh dưỡng mà chưa đi sâu vào các bệnh lý có liên quan đến</w:t>
      </w:r>
      <w:r w:rsidR="00756DE3">
        <w:t xml:space="preserve"> </w:t>
      </w:r>
      <w:r w:rsidRPr="00751236">
        <w:t>định dưỡng,</w:t>
      </w:r>
    </w:p>
    <w:p w14:paraId="78CB91AA" w14:textId="69A2F563" w:rsidR="00751236" w:rsidRPr="00751236" w:rsidRDefault="00751236" w:rsidP="00C23165">
      <w:r w:rsidRPr="00751236">
        <w:lastRenderedPageBreak/>
        <w:t>Chủ để nghiền cứu được tiễn bảnh trong một bệnh viện vá là đề tải mới, ít</w:t>
      </w:r>
      <w:r w:rsidR="00756DE3">
        <w:t xml:space="preserve"> </w:t>
      </w:r>
      <w:r w:rsidRPr="00751236">
        <w:t>được thục hiện, đo không có nhiều nghiền cứu tương tự nên trong quá trình tiến</w:t>
      </w:r>
      <w:r w:rsidR="00756DE3">
        <w:t xml:space="preserve"> </w:t>
      </w:r>
      <w:r w:rsidRPr="00751236">
        <w:t>hành nghiên cứu còn gặp nhiều khỏ khăn trong việc triển khai tìm tải liệu tham</w:t>
      </w:r>
      <w:r w:rsidR="00756DE3">
        <w:t xml:space="preserve"> </w:t>
      </w:r>
      <w:r w:rsidRPr="00751236">
        <w:t>khảo để viết tổng quan tải lệu, so sánh bản luận và trích đẫn thông tin còn chưa</w:t>
      </w:r>
      <w:r w:rsidR="00756DE3">
        <w:t xml:space="preserve"> </w:t>
      </w:r>
      <w:r w:rsidRPr="00751236">
        <w:t>được phong phú.</w:t>
      </w:r>
    </w:p>
    <w:p w14:paraId="1D8B838B" w14:textId="77777777" w:rsidR="00756DE3" w:rsidRDefault="00756DE3" w:rsidP="00C23165"/>
    <w:p w14:paraId="5F3DCD0B" w14:textId="77777777" w:rsidR="00756DE3" w:rsidRDefault="00756DE3" w:rsidP="00C23165">
      <w:r>
        <w:br w:type="page"/>
      </w:r>
    </w:p>
    <w:p w14:paraId="7A4CDF57" w14:textId="049404DC" w:rsidR="00751236" w:rsidRPr="00751236" w:rsidRDefault="00751236" w:rsidP="00C23165">
      <w:pPr>
        <w:pStyle w:val="Heading1"/>
      </w:pPr>
      <w:bookmarkStart w:id="98" w:name="_Toc126527775"/>
      <w:r w:rsidRPr="00751236">
        <w:lastRenderedPageBreak/>
        <w:t>KHUY</w:t>
      </w:r>
      <w:r w:rsidR="000C15F3">
        <w:t>Ế</w:t>
      </w:r>
      <w:r w:rsidRPr="00751236">
        <w:t>N NGHỊ</w:t>
      </w:r>
      <w:bookmarkEnd w:id="98"/>
    </w:p>
    <w:p w14:paraId="72210A68" w14:textId="77777777" w:rsidR="00751236" w:rsidRPr="00751236" w:rsidRDefault="00751236" w:rsidP="00C23165"/>
    <w:p w14:paraId="2051BADA" w14:textId="53D5A740" w:rsidR="00751236" w:rsidRPr="00751236" w:rsidRDefault="00751236" w:rsidP="00C23165">
      <w:r w:rsidRPr="00751236">
        <w:t>Từ kết quả nghiên cứu, chúng tôi có một số khuyến nghị nhằm góp phân nâng</w:t>
      </w:r>
      <w:r w:rsidR="00EB6355">
        <w:t xml:space="preserve"> c</w:t>
      </w:r>
      <w:r w:rsidRPr="00751236">
        <w:t>ao chất lượng điều trị và chăm sóc NB lao tại khoa Lao hô háo Bệnh viện Phối</w:t>
      </w:r>
      <w:r w:rsidR="00EB6355">
        <w:t xml:space="preserve"> </w:t>
      </w:r>
      <w:r w:rsidRPr="00751236">
        <w:t>Trùng ương.</w:t>
      </w:r>
    </w:p>
    <w:p w14:paraId="1F877110" w14:textId="4AF26391" w:rsidR="00751236" w:rsidRPr="00751236" w:rsidRDefault="00751236" w:rsidP="00C23165">
      <w:r w:rsidRPr="00751236">
        <w:t>1. Cần sảng lọc, đánh giá ngay tại thời điểm NB nhập viện, đánh giá định</w:t>
      </w:r>
      <w:r w:rsidR="00EB6355">
        <w:t xml:space="preserve"> </w:t>
      </w:r>
      <w:r w:rsidRPr="00751236">
        <w:t>cđưỡng(nhân trắc học, sinh hóa, lâm sảng và chế độ ăn) đặc biệt nên ưu tiền sử dụng công.</w:t>
      </w:r>
      <w:r w:rsidR="00EB6355">
        <w:t xml:space="preserve"> </w:t>
      </w:r>
      <w:r w:rsidRPr="00751236">
        <w:t>cụ SGA đánh gi nhg trang dinh dưỡng.</w:t>
      </w:r>
    </w:p>
    <w:p w14:paraId="30D95BB8" w14:textId="73BB39D4" w:rsidR="00751236" w:rsidRPr="00751236" w:rsidRDefault="00751236" w:rsidP="00C23165">
      <w:r w:rsidRPr="00751236">
        <w:t>2: Tăng cường công tác tư vẫn dinh đưỡng cho người bệnh lao đặc biệt những</w:t>
      </w:r>
      <w:r w:rsidR="00EB6355">
        <w:t xml:space="preserve"> </w:t>
      </w:r>
      <w:r w:rsidRPr="00751236">
        <w:t>người bệnh mắc bệnh lao phối có hoàn cảnh kinh tế khó khăn, và bệnh lao kèm kêm</w:t>
      </w:r>
      <w:r w:rsidR="00EB6355">
        <w:t xml:space="preserve"> </w:t>
      </w:r>
      <w:r w:rsidRPr="00751236">
        <w:t>theo như đái tháo đường, HIV... và NB lao điều trị thất bại, lao kháng thuốc... đồng thời</w:t>
      </w:r>
      <w:r w:rsidR="00EB6355">
        <w:t xml:space="preserve"> </w:t>
      </w:r>
      <w:r w:rsidRPr="00751236">
        <w:t>cẩn có chế độ dinh dưỡng tốt để bù đắp cho quá trình chẳng đỡ bệnh tật trong thời gian</w:t>
      </w:r>
      <w:r w:rsidR="00EB6355">
        <w:t xml:space="preserve"> </w:t>
      </w:r>
      <w:r w:rsidRPr="00751236">
        <w:t>(Siêu tr lê đài cũng như sau qui vinh đi tỉ.</w:t>
      </w:r>
    </w:p>
    <w:p w14:paraId="4A482CC8" w14:textId="34A7C39A" w:rsidR="00042888" w:rsidRDefault="00751236" w:rsidP="00C23165">
      <w:r w:rsidRPr="00751236">
        <w:t>3. Căn có các nghiên cũo bỗ sung là cần thiết để đánh giá ác động của việc bổ</w:t>
      </w:r>
      <w:r w:rsidR="00EB6355">
        <w:t xml:space="preserve"> </w:t>
      </w:r>
      <w:r w:rsidRPr="00751236">
        <w:t>sung đình dưỡng và kết hợp các chất dinh dưỡng cụ thẻ, đến kết quả bệnh lao ở</w:t>
      </w:r>
      <w:r w:rsidR="00EB6355">
        <w:t xml:space="preserve"> </w:t>
      </w:r>
      <w:r w:rsidRPr="00751236">
        <w:t>những NB bị suy dinh dưỡng tự thời điểm chẳn đoán lao. Quan trọng hơn nữa lá</w:t>
      </w:r>
      <w:r w:rsidR="00EB6355">
        <w:t xml:space="preserve"> </w:t>
      </w:r>
      <w:r w:rsidRPr="00751236">
        <w:t>phải hiểu rõ hơn về vai trở của sự đầy đủ dình dưỡng trong việc ngăn ngùa bệnh lao</w:t>
      </w:r>
      <w:r w:rsidR="00EB6355">
        <w:t xml:space="preserve"> </w:t>
      </w:r>
      <w:r w:rsidRPr="00751236">
        <w:t>ở</w:t>
      </w:r>
      <w:r w:rsidR="00D94507">
        <w:t xml:space="preserve"> </w:t>
      </w:r>
      <w:r w:rsidRPr="00751236">
        <w:t>những nhóm có nguy cơ cao bị nhiễm lao</w:t>
      </w:r>
      <w:r w:rsidR="00621D3A">
        <w:t>.</w:t>
      </w:r>
      <w:r w:rsidR="00F97576">
        <w:t xml:space="preserve"> </w:t>
      </w:r>
    </w:p>
    <w:p w14:paraId="5271327D" w14:textId="77777777" w:rsidR="00042888" w:rsidRDefault="00042888" w:rsidP="00C23165">
      <w:r>
        <w:br w:type="page"/>
      </w:r>
    </w:p>
    <w:p w14:paraId="1E756155" w14:textId="02653999" w:rsidR="00021ACD" w:rsidRPr="004741C0" w:rsidRDefault="00042888" w:rsidP="00A31289">
      <w:pPr>
        <w:pStyle w:val="Heading1"/>
      </w:pPr>
      <w:bookmarkStart w:id="99" w:name="_Toc126527776"/>
      <w:r w:rsidRPr="004741C0">
        <w:lastRenderedPageBreak/>
        <w:t>TÀI LIỆU THAM KHẢO</w:t>
      </w:r>
      <w:bookmarkEnd w:id="99"/>
    </w:p>
    <w:p w14:paraId="50964486" w14:textId="77777777" w:rsidR="009423B2" w:rsidRPr="009423B2" w:rsidRDefault="00021ACD" w:rsidP="009423B2">
      <w:pPr>
        <w:pStyle w:val="EndNoteBibliography"/>
        <w:spacing w:after="0"/>
        <w:ind w:left="720" w:hanging="720"/>
        <w:rPr>
          <w:noProof/>
        </w:rPr>
      </w:pPr>
      <w:r>
        <w:fldChar w:fldCharType="begin"/>
      </w:r>
      <w:r>
        <w:instrText xml:space="preserve"> ADDIN EN.REFLIST </w:instrText>
      </w:r>
      <w:r>
        <w:fldChar w:fldCharType="separate"/>
      </w:r>
      <w:r w:rsidR="009423B2" w:rsidRPr="009423B2">
        <w:rPr>
          <w:noProof/>
        </w:rPr>
        <w:t>1.</w:t>
      </w:r>
      <w:r w:rsidR="009423B2" w:rsidRPr="009423B2">
        <w:rPr>
          <w:noProof/>
        </w:rPr>
        <w:tab/>
        <w:t>Tế, Bộ Y (2020), Quyết định 1314/QĐ-BYT Quyết định về việc ban hành "Hướng dẫn chẩn đoán, điều trị và dự phòng bệnh lao", chủ biên, Bộ Y Tế.</w:t>
      </w:r>
    </w:p>
    <w:p w14:paraId="4A7E06CB" w14:textId="77777777" w:rsidR="009423B2" w:rsidRPr="009423B2" w:rsidRDefault="009423B2" w:rsidP="009423B2">
      <w:pPr>
        <w:pStyle w:val="EndNoteBibliography"/>
        <w:spacing w:after="0"/>
        <w:ind w:left="720" w:hanging="720"/>
        <w:rPr>
          <w:noProof/>
        </w:rPr>
      </w:pPr>
      <w:r w:rsidRPr="009423B2">
        <w:rPr>
          <w:noProof/>
        </w:rPr>
        <w:t>2.</w:t>
      </w:r>
      <w:r w:rsidRPr="009423B2">
        <w:rPr>
          <w:noProof/>
        </w:rPr>
        <w:tab/>
        <w:t xml:space="preserve">Organization, World Health (2022), </w:t>
      </w:r>
      <w:r w:rsidRPr="009423B2">
        <w:rPr>
          <w:i/>
          <w:noProof/>
        </w:rPr>
        <w:t>Global Tuberculosis Report 2022</w:t>
      </w:r>
      <w:r w:rsidRPr="009423B2">
        <w:rPr>
          <w:noProof/>
        </w:rPr>
        <w:t>.</w:t>
      </w:r>
    </w:p>
    <w:p w14:paraId="2E2836C0" w14:textId="77777777" w:rsidR="009423B2" w:rsidRPr="009423B2" w:rsidRDefault="009423B2" w:rsidP="009423B2">
      <w:pPr>
        <w:pStyle w:val="EndNoteBibliography"/>
        <w:spacing w:after="0"/>
        <w:ind w:left="720" w:hanging="720"/>
        <w:rPr>
          <w:noProof/>
        </w:rPr>
      </w:pPr>
      <w:r w:rsidRPr="009423B2">
        <w:rPr>
          <w:noProof/>
        </w:rPr>
        <w:t>3.</w:t>
      </w:r>
      <w:r w:rsidRPr="009423B2">
        <w:rPr>
          <w:noProof/>
        </w:rPr>
        <w:tab/>
        <w:t>Feleke, B. E., Feleke, T. E. và Biadglegne, F. (2019), "Nutritional status of tuberculosis patients, a comparative cross-sectional study</w:t>
      </w:r>
      <w:r w:rsidRPr="009423B2">
        <w:rPr>
          <w:i/>
          <w:noProof/>
        </w:rPr>
        <w:t>"</w:t>
      </w:r>
      <w:r w:rsidRPr="009423B2">
        <w:rPr>
          <w:noProof/>
        </w:rPr>
        <w:t xml:space="preserve">, </w:t>
      </w:r>
      <w:r w:rsidRPr="009423B2">
        <w:rPr>
          <w:i/>
          <w:noProof/>
        </w:rPr>
        <w:t>BMC Pulm Med</w:t>
      </w:r>
      <w:r w:rsidRPr="009423B2">
        <w:rPr>
          <w:noProof/>
        </w:rPr>
        <w:t>. 19(1), tr. 182.</w:t>
      </w:r>
    </w:p>
    <w:p w14:paraId="5D38A7F1" w14:textId="77777777" w:rsidR="009423B2" w:rsidRPr="009423B2" w:rsidRDefault="009423B2" w:rsidP="009423B2">
      <w:pPr>
        <w:pStyle w:val="EndNoteBibliography"/>
        <w:spacing w:after="0"/>
        <w:ind w:left="720" w:hanging="720"/>
        <w:rPr>
          <w:noProof/>
        </w:rPr>
      </w:pPr>
      <w:r w:rsidRPr="009423B2">
        <w:rPr>
          <w:noProof/>
        </w:rPr>
        <w:t>4.</w:t>
      </w:r>
      <w:r w:rsidRPr="009423B2">
        <w:rPr>
          <w:noProof/>
        </w:rPr>
        <w:tab/>
        <w:t>Organization, World Health (2013), "Nutritional care and support for patients with tuberculosis".</w:t>
      </w:r>
    </w:p>
    <w:p w14:paraId="6D76948D" w14:textId="77777777" w:rsidR="009423B2" w:rsidRPr="009423B2" w:rsidRDefault="009423B2" w:rsidP="009423B2">
      <w:pPr>
        <w:pStyle w:val="EndNoteBibliography"/>
        <w:spacing w:after="0"/>
        <w:ind w:left="720" w:hanging="720"/>
        <w:rPr>
          <w:noProof/>
        </w:rPr>
      </w:pPr>
      <w:r w:rsidRPr="009423B2">
        <w:rPr>
          <w:noProof/>
        </w:rPr>
        <w:t>5.</w:t>
      </w:r>
      <w:r w:rsidRPr="009423B2">
        <w:rPr>
          <w:noProof/>
        </w:rPr>
        <w:tab/>
        <w:t>Gupta, K. B. và các cộng sự. (2009), "Tuberculosis and nutrition</w:t>
      </w:r>
      <w:r w:rsidRPr="009423B2">
        <w:rPr>
          <w:i/>
          <w:noProof/>
        </w:rPr>
        <w:t>"</w:t>
      </w:r>
      <w:r w:rsidRPr="009423B2">
        <w:rPr>
          <w:noProof/>
        </w:rPr>
        <w:t xml:space="preserve">, </w:t>
      </w:r>
      <w:r w:rsidRPr="009423B2">
        <w:rPr>
          <w:i/>
          <w:noProof/>
        </w:rPr>
        <w:t>Lung India</w:t>
      </w:r>
      <w:r w:rsidRPr="009423B2">
        <w:rPr>
          <w:noProof/>
        </w:rPr>
        <w:t>. 26(1), tr. 9-16.</w:t>
      </w:r>
    </w:p>
    <w:p w14:paraId="7C18BAFD" w14:textId="77777777" w:rsidR="009423B2" w:rsidRPr="009423B2" w:rsidRDefault="009423B2" w:rsidP="009423B2">
      <w:pPr>
        <w:pStyle w:val="EndNoteBibliography"/>
        <w:spacing w:after="0"/>
        <w:ind w:left="720" w:hanging="720"/>
        <w:rPr>
          <w:noProof/>
        </w:rPr>
      </w:pPr>
      <w:r w:rsidRPr="009423B2">
        <w:rPr>
          <w:noProof/>
        </w:rPr>
        <w:t>6.</w:t>
      </w:r>
      <w:r w:rsidRPr="009423B2">
        <w:rPr>
          <w:noProof/>
        </w:rPr>
        <w:tab/>
        <w:t>Ren, Zhewen và các cộng sự. (2019), "Nutritional intakes and associated factors among tuberculosis patients: a cross-sectional study in China</w:t>
      </w:r>
      <w:r w:rsidRPr="009423B2">
        <w:rPr>
          <w:i/>
          <w:noProof/>
        </w:rPr>
        <w:t>"</w:t>
      </w:r>
      <w:r w:rsidRPr="009423B2">
        <w:rPr>
          <w:noProof/>
        </w:rPr>
        <w:t xml:space="preserve">, </w:t>
      </w:r>
      <w:r w:rsidRPr="009423B2">
        <w:rPr>
          <w:i/>
          <w:noProof/>
        </w:rPr>
        <w:t>BMC Infectious Diseases</w:t>
      </w:r>
      <w:r w:rsidRPr="009423B2">
        <w:rPr>
          <w:noProof/>
        </w:rPr>
        <w:t>. 19(1).</w:t>
      </w:r>
    </w:p>
    <w:p w14:paraId="00254C03" w14:textId="77777777" w:rsidR="009423B2" w:rsidRPr="009423B2" w:rsidRDefault="009423B2" w:rsidP="009423B2">
      <w:pPr>
        <w:pStyle w:val="EndNoteBibliography"/>
        <w:spacing w:after="0"/>
        <w:ind w:left="720" w:hanging="720"/>
        <w:rPr>
          <w:noProof/>
        </w:rPr>
      </w:pPr>
      <w:r w:rsidRPr="009423B2">
        <w:rPr>
          <w:noProof/>
        </w:rPr>
        <w:t>7.</w:t>
      </w:r>
      <w:r w:rsidRPr="009423B2">
        <w:rPr>
          <w:noProof/>
        </w:rPr>
        <w:tab/>
        <w:t>Thủy, Lê Thị và các cộng sự. (2019), "Đặc điểm Lao phổi ở người bệnh điều trị tại khoa Lao hô hấp, Bệnh viện Phổi Trung ương năm 2018</w:t>
      </w:r>
      <w:r w:rsidRPr="009423B2">
        <w:rPr>
          <w:i/>
          <w:noProof/>
        </w:rPr>
        <w:t>"</w:t>
      </w:r>
      <w:r w:rsidRPr="009423B2">
        <w:rPr>
          <w:noProof/>
        </w:rPr>
        <w:t>.</w:t>
      </w:r>
    </w:p>
    <w:p w14:paraId="7C7255F8" w14:textId="77777777" w:rsidR="009423B2" w:rsidRPr="009423B2" w:rsidRDefault="009423B2" w:rsidP="009423B2">
      <w:pPr>
        <w:pStyle w:val="EndNoteBibliography"/>
        <w:spacing w:after="0"/>
        <w:ind w:left="720" w:hanging="720"/>
        <w:rPr>
          <w:noProof/>
        </w:rPr>
      </w:pPr>
      <w:r w:rsidRPr="009423B2">
        <w:rPr>
          <w:noProof/>
        </w:rPr>
        <w:t>8.</w:t>
      </w:r>
      <w:r w:rsidRPr="009423B2">
        <w:rPr>
          <w:noProof/>
        </w:rPr>
        <w:tab/>
        <w:t>Thủy, Lê Thị và các cộng sự. (2019), "Tình trạng dinh dưỡng theo phương pháp SGA &amp; một số yếu tố liên quan của bệnh Lao phổi ở người bệnh điều trị tại khoa Lao hô hấp, Bệnh viện Phổi Trung ương năm 2018</w:t>
      </w:r>
      <w:r w:rsidRPr="009423B2">
        <w:rPr>
          <w:i/>
          <w:noProof/>
        </w:rPr>
        <w:t>"</w:t>
      </w:r>
      <w:r w:rsidRPr="009423B2">
        <w:rPr>
          <w:noProof/>
        </w:rPr>
        <w:t>.</w:t>
      </w:r>
    </w:p>
    <w:p w14:paraId="43639AA9" w14:textId="77777777" w:rsidR="009423B2" w:rsidRPr="009423B2" w:rsidRDefault="009423B2" w:rsidP="009423B2">
      <w:pPr>
        <w:pStyle w:val="EndNoteBibliography"/>
        <w:spacing w:after="0"/>
        <w:ind w:left="720" w:hanging="720"/>
        <w:rPr>
          <w:noProof/>
        </w:rPr>
      </w:pPr>
      <w:r w:rsidRPr="009423B2">
        <w:rPr>
          <w:noProof/>
        </w:rPr>
        <w:t>9.</w:t>
      </w:r>
      <w:r w:rsidRPr="009423B2">
        <w:rPr>
          <w:noProof/>
        </w:rPr>
        <w:tab/>
        <w:t>Gurung, L. M. và các cộng sự. (2018), "Dietary Practice and Nutritional Status of Tuberculosis Patients in Pokhara: A Cross Sectional Study</w:t>
      </w:r>
      <w:r w:rsidRPr="009423B2">
        <w:rPr>
          <w:i/>
          <w:noProof/>
        </w:rPr>
        <w:t>"</w:t>
      </w:r>
      <w:r w:rsidRPr="009423B2">
        <w:rPr>
          <w:noProof/>
        </w:rPr>
        <w:t xml:space="preserve">, </w:t>
      </w:r>
      <w:r w:rsidRPr="009423B2">
        <w:rPr>
          <w:i/>
          <w:noProof/>
        </w:rPr>
        <w:t>Front Nutr</w:t>
      </w:r>
      <w:r w:rsidRPr="009423B2">
        <w:rPr>
          <w:noProof/>
        </w:rPr>
        <w:t>. 5, tr. 63.</w:t>
      </w:r>
    </w:p>
    <w:p w14:paraId="79D01ABE" w14:textId="77777777" w:rsidR="009423B2" w:rsidRPr="009423B2" w:rsidRDefault="009423B2" w:rsidP="009423B2">
      <w:pPr>
        <w:pStyle w:val="EndNoteBibliography"/>
        <w:spacing w:after="0"/>
        <w:ind w:left="720" w:hanging="720"/>
        <w:rPr>
          <w:noProof/>
        </w:rPr>
      </w:pPr>
      <w:r w:rsidRPr="009423B2">
        <w:rPr>
          <w:noProof/>
        </w:rPr>
        <w:t>10.</w:t>
      </w:r>
      <w:r w:rsidRPr="009423B2">
        <w:rPr>
          <w:noProof/>
        </w:rPr>
        <w:tab/>
        <w:t xml:space="preserve">Sáng, Trần Văn và Hưng, Lê Ngọc (2014), </w:t>
      </w:r>
      <w:r w:rsidRPr="009423B2">
        <w:rPr>
          <w:i/>
          <w:noProof/>
        </w:rPr>
        <w:t>Bệnh học lao</w:t>
      </w:r>
      <w:r w:rsidRPr="009423B2">
        <w:rPr>
          <w:noProof/>
        </w:rPr>
        <w:t>, Nhà xuất bản Y học.</w:t>
      </w:r>
    </w:p>
    <w:p w14:paraId="184CFAF1" w14:textId="77777777" w:rsidR="009423B2" w:rsidRPr="009423B2" w:rsidRDefault="009423B2" w:rsidP="009423B2">
      <w:pPr>
        <w:pStyle w:val="EndNoteBibliography"/>
        <w:spacing w:after="0"/>
        <w:ind w:left="720" w:hanging="720"/>
        <w:rPr>
          <w:noProof/>
        </w:rPr>
      </w:pPr>
      <w:r w:rsidRPr="009423B2">
        <w:rPr>
          <w:noProof/>
        </w:rPr>
        <w:t>11.</w:t>
      </w:r>
      <w:r w:rsidRPr="009423B2">
        <w:rPr>
          <w:noProof/>
        </w:rPr>
        <w:tab/>
        <w:t>Das, Somnath và các cộng sự. (2018), "A study of nutritional assessment of newly diagnosed tuberculosis patients in a tertiary care hospital of Tripura, India</w:t>
      </w:r>
      <w:r w:rsidRPr="009423B2">
        <w:rPr>
          <w:i/>
          <w:noProof/>
        </w:rPr>
        <w:t>"</w:t>
      </w:r>
      <w:r w:rsidRPr="009423B2">
        <w:rPr>
          <w:noProof/>
        </w:rPr>
        <w:t xml:space="preserve">, </w:t>
      </w:r>
      <w:r w:rsidRPr="009423B2">
        <w:rPr>
          <w:i/>
          <w:noProof/>
        </w:rPr>
        <w:t>International Journal of Research in Medical Sciences</w:t>
      </w:r>
      <w:r w:rsidRPr="009423B2">
        <w:rPr>
          <w:noProof/>
        </w:rPr>
        <w:t>. 6, tr. 1382.</w:t>
      </w:r>
    </w:p>
    <w:p w14:paraId="4E50DD9E" w14:textId="77777777" w:rsidR="009423B2" w:rsidRPr="009423B2" w:rsidRDefault="009423B2" w:rsidP="009423B2">
      <w:pPr>
        <w:pStyle w:val="EndNoteBibliography"/>
        <w:spacing w:after="0"/>
        <w:ind w:left="720" w:hanging="720"/>
        <w:rPr>
          <w:noProof/>
        </w:rPr>
      </w:pPr>
      <w:r w:rsidRPr="009423B2">
        <w:rPr>
          <w:noProof/>
        </w:rPr>
        <w:t>12.</w:t>
      </w:r>
      <w:r w:rsidRPr="009423B2">
        <w:rPr>
          <w:noProof/>
        </w:rPr>
        <w:tab/>
        <w:t>Rüfenacht, Ursula và các cộng sự. (2009), "Nutrition counseling improves quality of life and nutrient intake in hospitalized undernourished patients</w:t>
      </w:r>
      <w:r w:rsidRPr="009423B2">
        <w:rPr>
          <w:i/>
          <w:noProof/>
        </w:rPr>
        <w:t>"</w:t>
      </w:r>
      <w:r w:rsidRPr="009423B2">
        <w:rPr>
          <w:noProof/>
        </w:rPr>
        <w:t xml:space="preserve">, </w:t>
      </w:r>
      <w:r w:rsidRPr="009423B2">
        <w:rPr>
          <w:i/>
          <w:noProof/>
        </w:rPr>
        <w:t>Nutrition (Burbank, Los Angeles County, Calif.)</w:t>
      </w:r>
      <w:r w:rsidRPr="009423B2">
        <w:rPr>
          <w:noProof/>
        </w:rPr>
        <w:t>. 26, tr. 53-60.</w:t>
      </w:r>
    </w:p>
    <w:p w14:paraId="785BD6B3" w14:textId="77777777" w:rsidR="009423B2" w:rsidRPr="009423B2" w:rsidRDefault="009423B2" w:rsidP="009423B2">
      <w:pPr>
        <w:pStyle w:val="EndNoteBibliography"/>
        <w:spacing w:after="0"/>
        <w:ind w:left="720" w:hanging="720"/>
        <w:rPr>
          <w:noProof/>
        </w:rPr>
      </w:pPr>
      <w:r w:rsidRPr="009423B2">
        <w:rPr>
          <w:noProof/>
        </w:rPr>
        <w:t>13.</w:t>
      </w:r>
      <w:r w:rsidRPr="009423B2">
        <w:rPr>
          <w:noProof/>
        </w:rPr>
        <w:tab/>
        <w:t xml:space="preserve">gia, Chương trình Chống lao Quốc (2020), </w:t>
      </w:r>
      <w:r w:rsidRPr="009423B2">
        <w:rPr>
          <w:i/>
          <w:noProof/>
        </w:rPr>
        <w:t>Báo cáo tổng kết hoạt động chương trình chống lao năm 2020</w:t>
      </w:r>
      <w:r w:rsidRPr="009423B2">
        <w:rPr>
          <w:noProof/>
        </w:rPr>
        <w:t>.</w:t>
      </w:r>
    </w:p>
    <w:p w14:paraId="5A61097C" w14:textId="77777777" w:rsidR="009423B2" w:rsidRPr="009423B2" w:rsidRDefault="009423B2" w:rsidP="009423B2">
      <w:pPr>
        <w:pStyle w:val="EndNoteBibliography"/>
        <w:spacing w:after="0"/>
        <w:ind w:left="720" w:hanging="720"/>
        <w:rPr>
          <w:noProof/>
        </w:rPr>
      </w:pPr>
      <w:r w:rsidRPr="009423B2">
        <w:rPr>
          <w:noProof/>
        </w:rPr>
        <w:t>14.</w:t>
      </w:r>
      <w:r w:rsidRPr="009423B2">
        <w:rPr>
          <w:noProof/>
        </w:rPr>
        <w:tab/>
        <w:t>Organization, World Health (2022), Data reported by countries to WHO and estimates of tuberculosis burden generated by WHO for the Global Tuberculosis Report., chủ biên.</w:t>
      </w:r>
    </w:p>
    <w:p w14:paraId="7526CA91" w14:textId="77777777" w:rsidR="009423B2" w:rsidRPr="009423B2" w:rsidRDefault="009423B2" w:rsidP="009423B2">
      <w:pPr>
        <w:pStyle w:val="EndNoteBibliography"/>
        <w:spacing w:after="0"/>
        <w:ind w:left="720" w:hanging="720"/>
        <w:rPr>
          <w:noProof/>
        </w:rPr>
      </w:pPr>
      <w:r w:rsidRPr="009423B2">
        <w:rPr>
          <w:noProof/>
        </w:rPr>
        <w:t>15.</w:t>
      </w:r>
      <w:r w:rsidRPr="009423B2">
        <w:rPr>
          <w:noProof/>
        </w:rPr>
        <w:tab/>
        <w:t>Ba, Lê Thị (2015), "Nghiên cứu đặc điểm lâm sàng, cận lâm sàng ở bệnh nhân nghi lao phổi tại Trung tâm hô hấp Bệnh viện Bạch Mai</w:t>
      </w:r>
      <w:r w:rsidRPr="009423B2">
        <w:rPr>
          <w:i/>
          <w:noProof/>
        </w:rPr>
        <w:t>"</w:t>
      </w:r>
      <w:r w:rsidRPr="009423B2">
        <w:rPr>
          <w:noProof/>
        </w:rPr>
        <w:t>.</w:t>
      </w:r>
    </w:p>
    <w:p w14:paraId="2C957160" w14:textId="77777777" w:rsidR="009423B2" w:rsidRPr="009423B2" w:rsidRDefault="009423B2" w:rsidP="009423B2">
      <w:pPr>
        <w:pStyle w:val="EndNoteBibliography"/>
        <w:spacing w:after="0"/>
        <w:ind w:left="720" w:hanging="720"/>
        <w:rPr>
          <w:noProof/>
        </w:rPr>
      </w:pPr>
      <w:r w:rsidRPr="009423B2">
        <w:rPr>
          <w:noProof/>
        </w:rPr>
        <w:lastRenderedPageBreak/>
        <w:t>16.</w:t>
      </w:r>
      <w:r w:rsidRPr="009423B2">
        <w:rPr>
          <w:noProof/>
        </w:rPr>
        <w:tab/>
        <w:t>Tuyết, Phạm Thị Ánh (2017), "Nghiên cứu đặc điểm lâm sàng, cận lâm sàng và kết quả nuôi cấy trực khuẩn lao bằng MGIT, Loewenstein-Jensen ở bệnh nhân lao phổi mới AFB âm tính tại Bệnh viện 74 Trung Ương</w:t>
      </w:r>
      <w:r w:rsidRPr="009423B2">
        <w:rPr>
          <w:i/>
          <w:noProof/>
        </w:rPr>
        <w:t>"</w:t>
      </w:r>
      <w:r w:rsidRPr="009423B2">
        <w:rPr>
          <w:noProof/>
        </w:rPr>
        <w:t>.</w:t>
      </w:r>
    </w:p>
    <w:p w14:paraId="015ED335" w14:textId="77777777" w:rsidR="009423B2" w:rsidRPr="009423B2" w:rsidRDefault="009423B2" w:rsidP="009423B2">
      <w:pPr>
        <w:pStyle w:val="EndNoteBibliography"/>
        <w:spacing w:after="0"/>
        <w:ind w:left="720" w:hanging="720"/>
        <w:rPr>
          <w:noProof/>
        </w:rPr>
      </w:pPr>
      <w:r w:rsidRPr="009423B2">
        <w:rPr>
          <w:noProof/>
        </w:rPr>
        <w:t>17.</w:t>
      </w:r>
      <w:r w:rsidRPr="009423B2">
        <w:rPr>
          <w:noProof/>
        </w:rPr>
        <w:tab/>
        <w:t>Tuyết, Phạm Thị Ánh (2017), "Đặc điểm lâm sàng, cận lâm sàng và hình ảnh chụp cắt lớp vi tính lồng ngực ở bệnh nhân lao phổi mới AFB âm tính</w:t>
      </w:r>
      <w:r w:rsidRPr="009423B2">
        <w:rPr>
          <w:i/>
          <w:noProof/>
        </w:rPr>
        <w:t>"</w:t>
      </w:r>
      <w:r w:rsidRPr="009423B2">
        <w:rPr>
          <w:noProof/>
        </w:rPr>
        <w:t>, tr. 159-161.</w:t>
      </w:r>
    </w:p>
    <w:p w14:paraId="0D332C51" w14:textId="77777777" w:rsidR="009423B2" w:rsidRPr="009423B2" w:rsidRDefault="009423B2" w:rsidP="009423B2">
      <w:pPr>
        <w:pStyle w:val="EndNoteBibliography"/>
        <w:spacing w:after="0"/>
        <w:ind w:left="720" w:hanging="720"/>
        <w:rPr>
          <w:noProof/>
        </w:rPr>
      </w:pPr>
      <w:r w:rsidRPr="009423B2">
        <w:rPr>
          <w:noProof/>
        </w:rPr>
        <w:t>18.</w:t>
      </w:r>
      <w:r w:rsidRPr="009423B2">
        <w:rPr>
          <w:noProof/>
        </w:rPr>
        <w:tab/>
        <w:t>Thạch, Lê Trọng (2016), "Nghiên cứu đặc điểm lâm sàng, cận lâm sàng và kết quả nuôi cấy đờm tìm vi khuẩn lao bằng phương pháp MGIT ở bệnh nhân lao phổi AFB âm tính, tại Bệnh viện 71 Trung Ương năm 2014-2016</w:t>
      </w:r>
      <w:r w:rsidRPr="009423B2">
        <w:rPr>
          <w:i/>
          <w:noProof/>
        </w:rPr>
        <w:t>"</w:t>
      </w:r>
      <w:r w:rsidRPr="009423B2">
        <w:rPr>
          <w:noProof/>
        </w:rPr>
        <w:t>.</w:t>
      </w:r>
    </w:p>
    <w:p w14:paraId="19E0DDD5" w14:textId="77777777" w:rsidR="009423B2" w:rsidRPr="009423B2" w:rsidRDefault="009423B2" w:rsidP="009423B2">
      <w:pPr>
        <w:pStyle w:val="EndNoteBibliography"/>
        <w:spacing w:after="0"/>
        <w:ind w:left="720" w:hanging="720"/>
        <w:rPr>
          <w:noProof/>
        </w:rPr>
      </w:pPr>
      <w:r w:rsidRPr="009423B2">
        <w:rPr>
          <w:noProof/>
        </w:rPr>
        <w:t>19.</w:t>
      </w:r>
      <w:r w:rsidRPr="009423B2">
        <w:rPr>
          <w:noProof/>
        </w:rPr>
        <w:tab/>
        <w:t>Rahimi, B. A. và các cộng sự. (2020), "Treatment outcome of tuberculosis treatment regimens in Kandahar, Afghanistan</w:t>
      </w:r>
      <w:r w:rsidRPr="009423B2">
        <w:rPr>
          <w:i/>
          <w:noProof/>
        </w:rPr>
        <w:t>"</w:t>
      </w:r>
      <w:r w:rsidRPr="009423B2">
        <w:rPr>
          <w:noProof/>
        </w:rPr>
        <w:t xml:space="preserve">, </w:t>
      </w:r>
      <w:r w:rsidRPr="009423B2">
        <w:rPr>
          <w:i/>
          <w:noProof/>
        </w:rPr>
        <w:t>Indian J Tuberc</w:t>
      </w:r>
      <w:r w:rsidRPr="009423B2">
        <w:rPr>
          <w:noProof/>
        </w:rPr>
        <w:t>. 67(1), tr. 87-93.</w:t>
      </w:r>
    </w:p>
    <w:p w14:paraId="14F1F9FD" w14:textId="77777777" w:rsidR="009423B2" w:rsidRPr="009423B2" w:rsidRDefault="009423B2" w:rsidP="009423B2">
      <w:pPr>
        <w:pStyle w:val="EndNoteBibliography"/>
        <w:spacing w:after="0"/>
        <w:ind w:left="720" w:hanging="720"/>
        <w:rPr>
          <w:noProof/>
        </w:rPr>
      </w:pPr>
      <w:r w:rsidRPr="009423B2">
        <w:rPr>
          <w:noProof/>
        </w:rPr>
        <w:t>20.</w:t>
      </w:r>
      <w:r w:rsidRPr="009423B2">
        <w:rPr>
          <w:noProof/>
        </w:rPr>
        <w:tab/>
        <w:t>Kaur, H., Pandhi, N. và Kajal, N. C. (2022), "A prospective study of the clinical profile of hemoptysis and its correlation with radiological and microbiological findings</w:t>
      </w:r>
      <w:r w:rsidRPr="009423B2">
        <w:rPr>
          <w:i/>
          <w:noProof/>
        </w:rPr>
        <w:t>"</w:t>
      </w:r>
      <w:r w:rsidRPr="009423B2">
        <w:rPr>
          <w:noProof/>
        </w:rPr>
        <w:t xml:space="preserve">, </w:t>
      </w:r>
      <w:r w:rsidRPr="009423B2">
        <w:rPr>
          <w:i/>
          <w:noProof/>
        </w:rPr>
        <w:t>Int J Mycobacteriol</w:t>
      </w:r>
      <w:r w:rsidRPr="009423B2">
        <w:rPr>
          <w:noProof/>
        </w:rPr>
        <w:t>. 11(4), tr. 394-399.</w:t>
      </w:r>
    </w:p>
    <w:p w14:paraId="7737AE57" w14:textId="77777777" w:rsidR="009423B2" w:rsidRPr="009423B2" w:rsidRDefault="009423B2" w:rsidP="009423B2">
      <w:pPr>
        <w:pStyle w:val="EndNoteBibliography"/>
        <w:spacing w:after="0"/>
        <w:ind w:left="720" w:hanging="720"/>
        <w:rPr>
          <w:noProof/>
        </w:rPr>
      </w:pPr>
      <w:r w:rsidRPr="009423B2">
        <w:rPr>
          <w:noProof/>
        </w:rPr>
        <w:t>21.</w:t>
      </w:r>
      <w:r w:rsidRPr="009423B2">
        <w:rPr>
          <w:noProof/>
        </w:rPr>
        <w:tab/>
        <w:t>Anh, Vũ Thị Vân (2021), "Đặc điểm lâm sàng, cận lâm sàng và mô bệnh học ở bệnh nhân lao phổi có mảnh sinh thiết nuôi cấy trong môi trường lỏng dương tính với Mycobacterium tuberculosis</w:t>
      </w:r>
      <w:r w:rsidRPr="009423B2">
        <w:rPr>
          <w:i/>
          <w:noProof/>
        </w:rPr>
        <w:t>"</w:t>
      </w:r>
      <w:r w:rsidRPr="009423B2">
        <w:rPr>
          <w:noProof/>
        </w:rPr>
        <w:t>.</w:t>
      </w:r>
    </w:p>
    <w:p w14:paraId="576FCD9A" w14:textId="77777777" w:rsidR="009423B2" w:rsidRPr="009423B2" w:rsidRDefault="009423B2" w:rsidP="009423B2">
      <w:pPr>
        <w:pStyle w:val="EndNoteBibliography"/>
        <w:spacing w:after="0"/>
        <w:ind w:left="720" w:hanging="720"/>
        <w:rPr>
          <w:noProof/>
        </w:rPr>
      </w:pPr>
      <w:r w:rsidRPr="009423B2">
        <w:rPr>
          <w:noProof/>
        </w:rPr>
        <w:t>22.</w:t>
      </w:r>
      <w:r w:rsidRPr="009423B2">
        <w:rPr>
          <w:noProof/>
        </w:rPr>
        <w:tab/>
        <w:t>Phượng, Nguyễn Thị (2017), "Đặc điểm lâm sàng, cận lâm sàng và tính kháng thuốc chống lao hàng 1 của vi khuẩn ở bệnh nhân lao phổi tại Bệnh viện Phổi Trung Ương năm 2016-2017</w:t>
      </w:r>
      <w:r w:rsidRPr="009423B2">
        <w:rPr>
          <w:i/>
          <w:noProof/>
        </w:rPr>
        <w:t>"</w:t>
      </w:r>
      <w:r w:rsidRPr="009423B2">
        <w:rPr>
          <w:noProof/>
        </w:rPr>
        <w:t>.</w:t>
      </w:r>
    </w:p>
    <w:p w14:paraId="5E091FE2" w14:textId="77777777" w:rsidR="009423B2" w:rsidRPr="009423B2" w:rsidRDefault="009423B2" w:rsidP="009423B2">
      <w:pPr>
        <w:pStyle w:val="EndNoteBibliography"/>
        <w:spacing w:after="0"/>
        <w:ind w:left="720" w:hanging="720"/>
        <w:rPr>
          <w:noProof/>
        </w:rPr>
      </w:pPr>
      <w:r w:rsidRPr="009423B2">
        <w:rPr>
          <w:noProof/>
        </w:rPr>
        <w:t>23.</w:t>
      </w:r>
      <w:r w:rsidRPr="009423B2">
        <w:rPr>
          <w:noProof/>
        </w:rPr>
        <w:tab/>
        <w:t>Nga, Nguyễn Thị (2013), "Đặc điểm lâm sàng, cận lâm sàng và tình hình vi khuẩn kháng thuốc ở bệnh nhân lao phổi từ 2010-2013</w:t>
      </w:r>
      <w:r w:rsidRPr="009423B2">
        <w:rPr>
          <w:i/>
          <w:noProof/>
        </w:rPr>
        <w:t>"</w:t>
      </w:r>
      <w:r w:rsidRPr="009423B2">
        <w:rPr>
          <w:noProof/>
        </w:rPr>
        <w:t>.</w:t>
      </w:r>
    </w:p>
    <w:p w14:paraId="1E81E8A7" w14:textId="77777777" w:rsidR="009423B2" w:rsidRPr="009423B2" w:rsidRDefault="009423B2" w:rsidP="009423B2">
      <w:pPr>
        <w:pStyle w:val="EndNoteBibliography"/>
        <w:spacing w:after="0"/>
        <w:ind w:left="720" w:hanging="720"/>
        <w:rPr>
          <w:noProof/>
        </w:rPr>
      </w:pPr>
      <w:r w:rsidRPr="009423B2">
        <w:rPr>
          <w:noProof/>
        </w:rPr>
        <w:t>24.</w:t>
      </w:r>
      <w:r w:rsidRPr="009423B2">
        <w:rPr>
          <w:noProof/>
        </w:rPr>
        <w:tab/>
        <w:t xml:space="preserve">gia, Chương trình Chống lao Quốc (2012), </w:t>
      </w:r>
      <w:r w:rsidRPr="009423B2">
        <w:rPr>
          <w:i/>
          <w:noProof/>
        </w:rPr>
        <w:t>Hướng dẫn thực hành chuẩn xét nghiệm vi khuẩn lao</w:t>
      </w:r>
      <w:r w:rsidRPr="009423B2">
        <w:rPr>
          <w:noProof/>
        </w:rPr>
        <w:t>.</w:t>
      </w:r>
    </w:p>
    <w:p w14:paraId="6AAFFCB5" w14:textId="77777777" w:rsidR="009423B2" w:rsidRPr="009423B2" w:rsidRDefault="009423B2" w:rsidP="009423B2">
      <w:pPr>
        <w:pStyle w:val="EndNoteBibliography"/>
        <w:spacing w:after="0"/>
        <w:ind w:left="720" w:hanging="720"/>
        <w:rPr>
          <w:noProof/>
        </w:rPr>
      </w:pPr>
      <w:r w:rsidRPr="009423B2">
        <w:rPr>
          <w:noProof/>
        </w:rPr>
        <w:t>25.</w:t>
      </w:r>
      <w:r w:rsidRPr="009423B2">
        <w:rPr>
          <w:noProof/>
        </w:rPr>
        <w:tab/>
        <w:t>Nguyễn Thu Hà, Trần Văn Sáng, Đinh Ngọc Sỹ (2011), "Lâm sàng, cận lâm sàng và tính kháng thuốc của vi khuẩn lao ở bệnh nhân lao phổi tái phát</w:t>
      </w:r>
      <w:r w:rsidRPr="009423B2">
        <w:rPr>
          <w:i/>
          <w:noProof/>
        </w:rPr>
        <w:t>"</w:t>
      </w:r>
      <w:r w:rsidRPr="009423B2">
        <w:rPr>
          <w:noProof/>
        </w:rPr>
        <w:t xml:space="preserve">, </w:t>
      </w:r>
      <w:r w:rsidRPr="009423B2">
        <w:rPr>
          <w:i/>
          <w:noProof/>
        </w:rPr>
        <w:t>Tạp chí Hô hấp Pháp-Việt T/ JFVP2(3)</w:t>
      </w:r>
      <w:r w:rsidRPr="009423B2">
        <w:rPr>
          <w:noProof/>
        </w:rPr>
        <w:t>, tr. 64-68.</w:t>
      </w:r>
    </w:p>
    <w:p w14:paraId="6A281A0B" w14:textId="77777777" w:rsidR="009423B2" w:rsidRPr="009423B2" w:rsidRDefault="009423B2" w:rsidP="009423B2">
      <w:pPr>
        <w:pStyle w:val="EndNoteBibliography"/>
        <w:spacing w:after="0"/>
        <w:ind w:left="720" w:hanging="720"/>
        <w:rPr>
          <w:noProof/>
        </w:rPr>
      </w:pPr>
      <w:r w:rsidRPr="009423B2">
        <w:rPr>
          <w:noProof/>
        </w:rPr>
        <w:t>26.</w:t>
      </w:r>
      <w:r w:rsidRPr="009423B2">
        <w:rPr>
          <w:noProof/>
        </w:rPr>
        <w:tab/>
        <w:t>Jin, Y. và các cộng sự. (2019), "Evaluation of GeneXpert MTB/RIF and BACTEC-MGIT 960 for the detection of tuberculosis among pneumoconiosis-associated tuberculosis patients</w:t>
      </w:r>
      <w:r w:rsidRPr="009423B2">
        <w:rPr>
          <w:i/>
          <w:noProof/>
        </w:rPr>
        <w:t>"</w:t>
      </w:r>
      <w:r w:rsidRPr="009423B2">
        <w:rPr>
          <w:noProof/>
        </w:rPr>
        <w:t xml:space="preserve">, </w:t>
      </w:r>
      <w:r w:rsidRPr="009423B2">
        <w:rPr>
          <w:i/>
          <w:noProof/>
        </w:rPr>
        <w:t>Zhonghua Lao Dong Wei Sheng Zhi Ye Bing Za Zhi</w:t>
      </w:r>
      <w:r w:rsidRPr="009423B2">
        <w:rPr>
          <w:noProof/>
        </w:rPr>
        <w:t>. 37(9), tr. 690-693.</w:t>
      </w:r>
    </w:p>
    <w:p w14:paraId="2BBEDA5D" w14:textId="77777777" w:rsidR="009423B2" w:rsidRPr="009423B2" w:rsidRDefault="009423B2" w:rsidP="009423B2">
      <w:pPr>
        <w:pStyle w:val="EndNoteBibliography"/>
        <w:spacing w:after="0"/>
        <w:ind w:left="720" w:hanging="720"/>
        <w:rPr>
          <w:noProof/>
        </w:rPr>
      </w:pPr>
      <w:r w:rsidRPr="009423B2">
        <w:rPr>
          <w:noProof/>
        </w:rPr>
        <w:t>27.</w:t>
      </w:r>
      <w:r w:rsidRPr="009423B2">
        <w:rPr>
          <w:noProof/>
        </w:rPr>
        <w:tab/>
        <w:t>Lưu, Nguyễn Văn (2019), "Nhận xét hiệu quả của phương pháp nuôi cấy BACTEC MGIT 960 trong chẩn đoán Lao phổi tại Hải Dương</w:t>
      </w:r>
      <w:r w:rsidRPr="009423B2">
        <w:rPr>
          <w:i/>
          <w:noProof/>
        </w:rPr>
        <w:t>"</w:t>
      </w:r>
      <w:r w:rsidRPr="009423B2">
        <w:rPr>
          <w:noProof/>
        </w:rPr>
        <w:t>, tr. 501-504.</w:t>
      </w:r>
    </w:p>
    <w:p w14:paraId="52C90313" w14:textId="77777777" w:rsidR="009423B2" w:rsidRPr="009423B2" w:rsidRDefault="009423B2" w:rsidP="009423B2">
      <w:pPr>
        <w:pStyle w:val="EndNoteBibliography"/>
        <w:spacing w:after="0"/>
        <w:ind w:left="720" w:hanging="720"/>
        <w:rPr>
          <w:noProof/>
        </w:rPr>
      </w:pPr>
      <w:r w:rsidRPr="009423B2">
        <w:rPr>
          <w:noProof/>
        </w:rPr>
        <w:t>28.</w:t>
      </w:r>
      <w:r w:rsidRPr="009423B2">
        <w:rPr>
          <w:noProof/>
        </w:rPr>
        <w:tab/>
        <w:t xml:space="preserve">gia, Chương trình Chống lao Quốc (2015), </w:t>
      </w:r>
      <w:r w:rsidRPr="009423B2">
        <w:rPr>
          <w:i/>
          <w:noProof/>
        </w:rPr>
        <w:t>Hướng dẫn quản lý bệnh lao</w:t>
      </w:r>
      <w:r w:rsidRPr="009423B2">
        <w:rPr>
          <w:noProof/>
        </w:rPr>
        <w:t>, Nhà xuất bản Y học.</w:t>
      </w:r>
    </w:p>
    <w:p w14:paraId="678A18BF" w14:textId="77777777" w:rsidR="009423B2" w:rsidRPr="009423B2" w:rsidRDefault="009423B2" w:rsidP="009423B2">
      <w:pPr>
        <w:pStyle w:val="EndNoteBibliography"/>
        <w:spacing w:after="0"/>
        <w:ind w:left="720" w:hanging="720"/>
        <w:rPr>
          <w:noProof/>
        </w:rPr>
      </w:pPr>
      <w:r w:rsidRPr="009423B2">
        <w:rPr>
          <w:noProof/>
        </w:rPr>
        <w:lastRenderedPageBreak/>
        <w:t>29.</w:t>
      </w:r>
      <w:r w:rsidRPr="009423B2">
        <w:rPr>
          <w:noProof/>
        </w:rPr>
        <w:tab/>
        <w:t xml:space="preserve">gia, Chương trình Chống lao Quốc (2012), </w:t>
      </w:r>
      <w:r w:rsidRPr="009423B2">
        <w:rPr>
          <w:i/>
          <w:noProof/>
        </w:rPr>
        <w:t>Tập huấn triển khai thí điểm chẩn đoán bệnh lao bằng kỹ thuật XPERT MTB/RIF</w:t>
      </w:r>
      <w:r w:rsidRPr="009423B2">
        <w:rPr>
          <w:noProof/>
        </w:rPr>
        <w:t>, 45-48.</w:t>
      </w:r>
    </w:p>
    <w:p w14:paraId="0C2090FD" w14:textId="77777777" w:rsidR="009423B2" w:rsidRPr="009423B2" w:rsidRDefault="009423B2" w:rsidP="009423B2">
      <w:pPr>
        <w:pStyle w:val="EndNoteBibliography"/>
        <w:spacing w:after="0"/>
        <w:ind w:left="720" w:hanging="720"/>
        <w:rPr>
          <w:noProof/>
        </w:rPr>
      </w:pPr>
      <w:r w:rsidRPr="009423B2">
        <w:rPr>
          <w:noProof/>
        </w:rPr>
        <w:t>30.</w:t>
      </w:r>
      <w:r w:rsidRPr="009423B2">
        <w:rPr>
          <w:noProof/>
        </w:rPr>
        <w:tab/>
        <w:t>Cegielski, J. P. và McMurray, D. N. (2004), "The relationship between malnutrition and tuberculosis: evidence from studies in humans and experimental animals</w:t>
      </w:r>
      <w:r w:rsidRPr="009423B2">
        <w:rPr>
          <w:i/>
          <w:noProof/>
        </w:rPr>
        <w:t>"</w:t>
      </w:r>
      <w:r w:rsidRPr="009423B2">
        <w:rPr>
          <w:noProof/>
        </w:rPr>
        <w:t xml:space="preserve">, </w:t>
      </w:r>
      <w:r w:rsidRPr="009423B2">
        <w:rPr>
          <w:i/>
          <w:noProof/>
        </w:rPr>
        <w:t>Int J Tuberc Lung Dis</w:t>
      </w:r>
      <w:r w:rsidRPr="009423B2">
        <w:rPr>
          <w:noProof/>
        </w:rPr>
        <w:t>. 8(3), tr. 286-98.</w:t>
      </w:r>
    </w:p>
    <w:p w14:paraId="670C135F" w14:textId="77777777" w:rsidR="009423B2" w:rsidRPr="009423B2" w:rsidRDefault="009423B2" w:rsidP="009423B2">
      <w:pPr>
        <w:pStyle w:val="EndNoteBibliography"/>
        <w:spacing w:after="0"/>
        <w:ind w:left="720" w:hanging="720"/>
        <w:rPr>
          <w:noProof/>
        </w:rPr>
      </w:pPr>
      <w:r w:rsidRPr="009423B2">
        <w:rPr>
          <w:noProof/>
        </w:rPr>
        <w:t>31.</w:t>
      </w:r>
      <w:r w:rsidRPr="009423B2">
        <w:rPr>
          <w:noProof/>
        </w:rPr>
        <w:tab/>
        <w:t xml:space="preserve">gia, Chương trình Chống lao Quốc (2014), </w:t>
      </w:r>
      <w:r w:rsidRPr="009423B2">
        <w:rPr>
          <w:i/>
          <w:noProof/>
        </w:rPr>
        <w:t>Giới thiệu kỹ thuật chẩn đoán bệnh lao bằng Xpert MTB/RIF</w:t>
      </w:r>
      <w:r w:rsidRPr="009423B2">
        <w:rPr>
          <w:noProof/>
        </w:rPr>
        <w:t>, Báo cáo tổng kết Dự án TB care I, Hà Nội tháng 12 năm 2014, 25-35.</w:t>
      </w:r>
    </w:p>
    <w:p w14:paraId="0151D98E" w14:textId="77777777" w:rsidR="009423B2" w:rsidRPr="009423B2" w:rsidRDefault="009423B2" w:rsidP="009423B2">
      <w:pPr>
        <w:pStyle w:val="EndNoteBibliography"/>
        <w:spacing w:after="0"/>
        <w:ind w:left="720" w:hanging="720"/>
        <w:rPr>
          <w:noProof/>
        </w:rPr>
      </w:pPr>
      <w:r w:rsidRPr="009423B2">
        <w:rPr>
          <w:noProof/>
        </w:rPr>
        <w:t>32.</w:t>
      </w:r>
      <w:r w:rsidRPr="009423B2">
        <w:rPr>
          <w:noProof/>
        </w:rPr>
        <w:tab/>
        <w:t>Cương, Nguyễn Kim và Hoàng, Bùi Huy (2021), "Nghiên cứu giá trị của xét nghiệm Xpert MTB/RIF Ultra đờm ở người bệnh nghi lao có hai mẫu xét nghiệm soi đờm trực tiếp AFB (-)</w:t>
      </w:r>
      <w:r w:rsidRPr="009423B2">
        <w:rPr>
          <w:i/>
          <w:noProof/>
        </w:rPr>
        <w:t>"</w:t>
      </w:r>
      <w:r w:rsidRPr="009423B2">
        <w:rPr>
          <w:noProof/>
        </w:rPr>
        <w:t>, tr. 7-14.</w:t>
      </w:r>
    </w:p>
    <w:p w14:paraId="5D27DE3F" w14:textId="77777777" w:rsidR="009423B2" w:rsidRPr="009423B2" w:rsidRDefault="009423B2" w:rsidP="009423B2">
      <w:pPr>
        <w:pStyle w:val="EndNoteBibliography"/>
        <w:spacing w:after="0"/>
        <w:ind w:left="720" w:hanging="720"/>
        <w:rPr>
          <w:noProof/>
        </w:rPr>
      </w:pPr>
      <w:r w:rsidRPr="009423B2">
        <w:rPr>
          <w:noProof/>
        </w:rPr>
        <w:t>33.</w:t>
      </w:r>
      <w:r w:rsidRPr="009423B2">
        <w:rPr>
          <w:noProof/>
        </w:rPr>
        <w:tab/>
        <w:t>Nhung, Nguyễn Viết (2022), "Bệnh lao và tiến trình chấm dứt bệnh lao</w:t>
      </w:r>
      <w:r w:rsidRPr="009423B2">
        <w:rPr>
          <w:i/>
          <w:noProof/>
        </w:rPr>
        <w:t>"</w:t>
      </w:r>
      <w:r w:rsidRPr="009423B2">
        <w:rPr>
          <w:noProof/>
        </w:rPr>
        <w:t>, tr. 71.</w:t>
      </w:r>
    </w:p>
    <w:p w14:paraId="778D7470" w14:textId="77777777" w:rsidR="009423B2" w:rsidRPr="009423B2" w:rsidRDefault="009423B2" w:rsidP="009423B2">
      <w:pPr>
        <w:pStyle w:val="EndNoteBibliography"/>
        <w:spacing w:after="0"/>
        <w:ind w:left="720" w:hanging="720"/>
        <w:rPr>
          <w:noProof/>
        </w:rPr>
      </w:pPr>
      <w:r w:rsidRPr="009423B2">
        <w:rPr>
          <w:noProof/>
        </w:rPr>
        <w:t>34.</w:t>
      </w:r>
      <w:r w:rsidRPr="009423B2">
        <w:rPr>
          <w:noProof/>
        </w:rPr>
        <w:tab/>
        <w:t xml:space="preserve">Hiển, Đỗ Đức (1999), </w:t>
      </w:r>
      <w:r w:rsidRPr="009423B2">
        <w:rPr>
          <w:i/>
          <w:noProof/>
        </w:rPr>
        <w:t>Xquang trong chẩn đoán lao phổi</w:t>
      </w:r>
      <w:r w:rsidRPr="009423B2">
        <w:rPr>
          <w:noProof/>
        </w:rPr>
        <w:t>, Bệnh học lao và bệnh phổi, Nhà xuất bản Y học, 43-46.</w:t>
      </w:r>
    </w:p>
    <w:p w14:paraId="52FBF614" w14:textId="77777777" w:rsidR="009423B2" w:rsidRPr="009423B2" w:rsidRDefault="009423B2" w:rsidP="009423B2">
      <w:pPr>
        <w:pStyle w:val="EndNoteBibliography"/>
        <w:spacing w:after="0"/>
        <w:ind w:left="720" w:hanging="720"/>
        <w:rPr>
          <w:noProof/>
        </w:rPr>
      </w:pPr>
      <w:r w:rsidRPr="009423B2">
        <w:rPr>
          <w:noProof/>
        </w:rPr>
        <w:t>35.</w:t>
      </w:r>
      <w:r w:rsidRPr="009423B2">
        <w:rPr>
          <w:noProof/>
        </w:rPr>
        <w:tab/>
        <w:t xml:space="preserve">Triều, Nguyễn Xuân (2008), </w:t>
      </w:r>
      <w:r w:rsidRPr="009423B2">
        <w:rPr>
          <w:i/>
          <w:noProof/>
        </w:rPr>
        <w:t>Bệnh phổi và lao</w:t>
      </w:r>
      <w:r w:rsidRPr="009423B2">
        <w:rPr>
          <w:noProof/>
        </w:rPr>
        <w:t>, Nhà xuất bản quân đội nhân dân, 156-162.</w:t>
      </w:r>
    </w:p>
    <w:p w14:paraId="0326F9B4" w14:textId="77777777" w:rsidR="009423B2" w:rsidRPr="009423B2" w:rsidRDefault="009423B2" w:rsidP="009423B2">
      <w:pPr>
        <w:pStyle w:val="EndNoteBibliography"/>
        <w:spacing w:after="0"/>
        <w:ind w:left="720" w:hanging="720"/>
        <w:rPr>
          <w:noProof/>
        </w:rPr>
      </w:pPr>
      <w:r w:rsidRPr="009423B2">
        <w:rPr>
          <w:noProof/>
        </w:rPr>
        <w:t>36.</w:t>
      </w:r>
      <w:r w:rsidRPr="009423B2">
        <w:rPr>
          <w:noProof/>
        </w:rPr>
        <w:tab/>
        <w:t xml:space="preserve">Tám, Bùi Xuân (1998), </w:t>
      </w:r>
      <w:r w:rsidRPr="009423B2">
        <w:rPr>
          <w:i/>
          <w:noProof/>
        </w:rPr>
        <w:t>Bệnh học lao hiện nay</w:t>
      </w:r>
      <w:r w:rsidRPr="009423B2">
        <w:rPr>
          <w:noProof/>
        </w:rPr>
        <w:t>, Nhà xuất bản Y học, 17-195.</w:t>
      </w:r>
    </w:p>
    <w:p w14:paraId="0AF1798F" w14:textId="77777777" w:rsidR="009423B2" w:rsidRPr="009423B2" w:rsidRDefault="009423B2" w:rsidP="009423B2">
      <w:pPr>
        <w:pStyle w:val="EndNoteBibliography"/>
        <w:spacing w:after="0"/>
        <w:ind w:left="720" w:hanging="720"/>
        <w:rPr>
          <w:noProof/>
        </w:rPr>
      </w:pPr>
      <w:r w:rsidRPr="009423B2">
        <w:rPr>
          <w:noProof/>
        </w:rPr>
        <w:t>37.</w:t>
      </w:r>
      <w:r w:rsidRPr="009423B2">
        <w:rPr>
          <w:noProof/>
        </w:rPr>
        <w:tab/>
        <w:t>Burrill, J. và các cộng sự. (2007), "Tuberculosis: a radiologic review</w:t>
      </w:r>
      <w:r w:rsidRPr="009423B2">
        <w:rPr>
          <w:i/>
          <w:noProof/>
        </w:rPr>
        <w:t>"</w:t>
      </w:r>
      <w:r w:rsidRPr="009423B2">
        <w:rPr>
          <w:noProof/>
        </w:rPr>
        <w:t xml:space="preserve">, </w:t>
      </w:r>
      <w:r w:rsidRPr="009423B2">
        <w:rPr>
          <w:i/>
          <w:noProof/>
        </w:rPr>
        <w:t>Radiographics</w:t>
      </w:r>
      <w:r w:rsidRPr="009423B2">
        <w:rPr>
          <w:noProof/>
        </w:rPr>
        <w:t>. 27(5), tr. 1255-73.</w:t>
      </w:r>
    </w:p>
    <w:p w14:paraId="2D5319E4" w14:textId="77777777" w:rsidR="009423B2" w:rsidRPr="009423B2" w:rsidRDefault="009423B2" w:rsidP="009423B2">
      <w:pPr>
        <w:pStyle w:val="EndNoteBibliography"/>
        <w:spacing w:after="0"/>
        <w:ind w:left="720" w:hanging="720"/>
        <w:rPr>
          <w:noProof/>
        </w:rPr>
      </w:pPr>
      <w:r w:rsidRPr="009423B2">
        <w:rPr>
          <w:noProof/>
        </w:rPr>
        <w:t>38.</w:t>
      </w:r>
      <w:r w:rsidRPr="009423B2">
        <w:rPr>
          <w:noProof/>
        </w:rPr>
        <w:tab/>
        <w:t>Việt, Trần Văn và Hiền, Nguyễn Xuân (2017), "Nghiên cứu giá trị của phương pháp chụp xquang phổi trong chẩn đoán lao phổi tại Bệnh viện Lao và bệnh phổi Hải Dương</w:t>
      </w:r>
      <w:r w:rsidRPr="009423B2">
        <w:rPr>
          <w:i/>
          <w:noProof/>
        </w:rPr>
        <w:t>"</w:t>
      </w:r>
      <w:r w:rsidRPr="009423B2">
        <w:rPr>
          <w:noProof/>
        </w:rPr>
        <w:t>, tr. 38-42.</w:t>
      </w:r>
    </w:p>
    <w:p w14:paraId="770454F0" w14:textId="77777777" w:rsidR="009423B2" w:rsidRPr="009423B2" w:rsidRDefault="009423B2" w:rsidP="009423B2">
      <w:pPr>
        <w:pStyle w:val="EndNoteBibliography"/>
        <w:spacing w:after="0"/>
        <w:ind w:left="720" w:hanging="720"/>
        <w:rPr>
          <w:noProof/>
        </w:rPr>
      </w:pPr>
      <w:r w:rsidRPr="009423B2">
        <w:rPr>
          <w:noProof/>
        </w:rPr>
        <w:t>39.</w:t>
      </w:r>
      <w:r w:rsidRPr="009423B2">
        <w:rPr>
          <w:noProof/>
        </w:rPr>
        <w:tab/>
        <w:t>Tavaziva, G. và các cộng sự. (2022), "Diagnostic accuracy of a commercially available, deep learning-based chest X-ray interpretation software for detecting culture-confirmed pulmonary tuberculosis</w:t>
      </w:r>
      <w:r w:rsidRPr="009423B2">
        <w:rPr>
          <w:i/>
          <w:noProof/>
        </w:rPr>
        <w:t>"</w:t>
      </w:r>
      <w:r w:rsidRPr="009423B2">
        <w:rPr>
          <w:noProof/>
        </w:rPr>
        <w:t xml:space="preserve">, </w:t>
      </w:r>
      <w:r w:rsidRPr="009423B2">
        <w:rPr>
          <w:i/>
          <w:noProof/>
        </w:rPr>
        <w:t>Int J Infect Dis</w:t>
      </w:r>
      <w:r w:rsidRPr="009423B2">
        <w:rPr>
          <w:noProof/>
        </w:rPr>
        <w:t>. 122, tr. 15-20.</w:t>
      </w:r>
    </w:p>
    <w:p w14:paraId="56B29E78" w14:textId="77777777" w:rsidR="009423B2" w:rsidRPr="009423B2" w:rsidRDefault="009423B2" w:rsidP="009423B2">
      <w:pPr>
        <w:pStyle w:val="EndNoteBibliography"/>
        <w:spacing w:after="0"/>
        <w:ind w:left="720" w:hanging="720"/>
        <w:rPr>
          <w:noProof/>
        </w:rPr>
      </w:pPr>
      <w:r w:rsidRPr="009423B2">
        <w:rPr>
          <w:noProof/>
        </w:rPr>
        <w:t>40.</w:t>
      </w:r>
      <w:r w:rsidRPr="009423B2">
        <w:rPr>
          <w:noProof/>
        </w:rPr>
        <w:tab/>
        <w:t xml:space="preserve">gia, Chương trình Chống lao Quốc (2009), </w:t>
      </w:r>
      <w:r w:rsidRPr="009423B2">
        <w:rPr>
          <w:i/>
          <w:noProof/>
        </w:rPr>
        <w:t>Hướng dẫn quản lý bệnh lao kháng đa thuốc</w:t>
      </w:r>
      <w:r w:rsidRPr="009423B2">
        <w:rPr>
          <w:noProof/>
        </w:rPr>
        <w:t>, Nhà xuất bản Y học.</w:t>
      </w:r>
    </w:p>
    <w:p w14:paraId="5AEA0D78" w14:textId="77777777" w:rsidR="009423B2" w:rsidRPr="009423B2" w:rsidRDefault="009423B2" w:rsidP="009423B2">
      <w:pPr>
        <w:pStyle w:val="EndNoteBibliography"/>
        <w:spacing w:after="0"/>
        <w:ind w:left="720" w:hanging="720"/>
        <w:rPr>
          <w:noProof/>
        </w:rPr>
      </w:pPr>
      <w:r w:rsidRPr="009423B2">
        <w:rPr>
          <w:noProof/>
        </w:rPr>
        <w:t>41.</w:t>
      </w:r>
      <w:r w:rsidRPr="009423B2">
        <w:rPr>
          <w:noProof/>
        </w:rPr>
        <w:tab/>
        <w:t xml:space="preserve">Sáng, Trần Văn (2007), </w:t>
      </w:r>
      <w:r w:rsidRPr="009423B2">
        <w:rPr>
          <w:i/>
          <w:noProof/>
        </w:rPr>
        <w:t>Hỏi đáp về bệnh lao kháng thuốc</w:t>
      </w:r>
      <w:r w:rsidRPr="009423B2">
        <w:rPr>
          <w:noProof/>
        </w:rPr>
        <w:t>, Nhà xuất bản Y học.</w:t>
      </w:r>
    </w:p>
    <w:p w14:paraId="6D42BC57" w14:textId="77777777" w:rsidR="009423B2" w:rsidRPr="009423B2" w:rsidRDefault="009423B2" w:rsidP="009423B2">
      <w:pPr>
        <w:pStyle w:val="EndNoteBibliography"/>
        <w:spacing w:after="0"/>
        <w:ind w:left="720" w:hanging="720"/>
        <w:rPr>
          <w:noProof/>
        </w:rPr>
      </w:pPr>
      <w:r w:rsidRPr="009423B2">
        <w:rPr>
          <w:noProof/>
        </w:rPr>
        <w:t>42.</w:t>
      </w:r>
      <w:r w:rsidRPr="009423B2">
        <w:rPr>
          <w:noProof/>
        </w:rPr>
        <w:tab/>
        <w:t xml:space="preserve">Organization, World Health (2011), </w:t>
      </w:r>
      <w:r w:rsidRPr="009423B2">
        <w:rPr>
          <w:i/>
          <w:noProof/>
        </w:rPr>
        <w:t>Guidelines for the programmatic management of drug-resistant tuberculosis</w:t>
      </w:r>
      <w:r w:rsidRPr="009423B2">
        <w:rPr>
          <w:noProof/>
        </w:rPr>
        <w:t>, World Health Organization.</w:t>
      </w:r>
    </w:p>
    <w:p w14:paraId="238D537F" w14:textId="77777777" w:rsidR="009423B2" w:rsidRPr="009423B2" w:rsidRDefault="009423B2" w:rsidP="009423B2">
      <w:pPr>
        <w:pStyle w:val="EndNoteBibliography"/>
        <w:spacing w:after="0"/>
        <w:ind w:left="720" w:hanging="720"/>
        <w:rPr>
          <w:noProof/>
        </w:rPr>
      </w:pPr>
      <w:r w:rsidRPr="009423B2">
        <w:rPr>
          <w:noProof/>
        </w:rPr>
        <w:t>43.</w:t>
      </w:r>
      <w:r w:rsidRPr="009423B2">
        <w:rPr>
          <w:noProof/>
        </w:rPr>
        <w:tab/>
        <w:t>Elia, M. (2017), "Defining, Recognizing, and Reporting Malnutrition</w:t>
      </w:r>
      <w:r w:rsidRPr="009423B2">
        <w:rPr>
          <w:i/>
          <w:noProof/>
        </w:rPr>
        <w:t>"</w:t>
      </w:r>
      <w:r w:rsidRPr="009423B2">
        <w:rPr>
          <w:noProof/>
        </w:rPr>
        <w:t xml:space="preserve">, </w:t>
      </w:r>
      <w:r w:rsidRPr="009423B2">
        <w:rPr>
          <w:i/>
          <w:noProof/>
        </w:rPr>
        <w:t>Int J Low Extrem Wounds</w:t>
      </w:r>
      <w:r w:rsidRPr="009423B2">
        <w:rPr>
          <w:noProof/>
        </w:rPr>
        <w:t>. 16(4), tr. 230-237.</w:t>
      </w:r>
    </w:p>
    <w:p w14:paraId="2356B817" w14:textId="77777777" w:rsidR="009423B2" w:rsidRPr="009423B2" w:rsidRDefault="009423B2" w:rsidP="009423B2">
      <w:pPr>
        <w:pStyle w:val="EndNoteBibliography"/>
        <w:spacing w:after="0"/>
        <w:ind w:left="720" w:hanging="720"/>
        <w:rPr>
          <w:noProof/>
        </w:rPr>
      </w:pPr>
      <w:r w:rsidRPr="009423B2">
        <w:rPr>
          <w:noProof/>
        </w:rPr>
        <w:lastRenderedPageBreak/>
        <w:t>44.</w:t>
      </w:r>
      <w:r w:rsidRPr="009423B2">
        <w:rPr>
          <w:noProof/>
        </w:rPr>
        <w:tab/>
        <w:t>Poli, Marco và các cộng sự. (2006), "Healthy status and energy balance in pediatrics</w:t>
      </w:r>
      <w:r w:rsidRPr="009423B2">
        <w:rPr>
          <w:i/>
          <w:noProof/>
        </w:rPr>
        <w:t>"</w:t>
      </w:r>
      <w:r w:rsidRPr="009423B2">
        <w:rPr>
          <w:noProof/>
        </w:rPr>
        <w:t xml:space="preserve">, </w:t>
      </w:r>
      <w:r w:rsidRPr="009423B2">
        <w:rPr>
          <w:i/>
          <w:noProof/>
        </w:rPr>
        <w:t>Acta bio-medica : Atenei Parmensis</w:t>
      </w:r>
      <w:r w:rsidRPr="009423B2">
        <w:rPr>
          <w:noProof/>
        </w:rPr>
        <w:t>. 77 Suppl 1, tr. 7-13.</w:t>
      </w:r>
    </w:p>
    <w:p w14:paraId="6747CE91" w14:textId="77777777" w:rsidR="009423B2" w:rsidRPr="009423B2" w:rsidRDefault="009423B2" w:rsidP="009423B2">
      <w:pPr>
        <w:pStyle w:val="EndNoteBibliography"/>
        <w:spacing w:after="0"/>
        <w:ind w:left="720" w:hanging="720"/>
        <w:rPr>
          <w:noProof/>
        </w:rPr>
      </w:pPr>
      <w:r w:rsidRPr="009423B2">
        <w:rPr>
          <w:noProof/>
        </w:rPr>
        <w:t>45.</w:t>
      </w:r>
      <w:r w:rsidRPr="009423B2">
        <w:rPr>
          <w:noProof/>
        </w:rPr>
        <w:tab/>
        <w:t>Thủy, Lê Thị (2019), "Tình trạng dinh dưỡng của người bệnh lao phổi điều trị tại Khoa lao hô hấp Bệnh viên Phổi Trung ương năm 2018 và một số yếu tố liên quan</w:t>
      </w:r>
      <w:r w:rsidRPr="009423B2">
        <w:rPr>
          <w:i/>
          <w:noProof/>
        </w:rPr>
        <w:t>"</w:t>
      </w:r>
      <w:r w:rsidRPr="009423B2">
        <w:rPr>
          <w:noProof/>
        </w:rPr>
        <w:t>.</w:t>
      </w:r>
    </w:p>
    <w:p w14:paraId="66CD25E4" w14:textId="77777777" w:rsidR="009423B2" w:rsidRPr="009423B2" w:rsidRDefault="009423B2" w:rsidP="009423B2">
      <w:pPr>
        <w:pStyle w:val="EndNoteBibliography"/>
        <w:spacing w:after="0"/>
        <w:ind w:left="720" w:hanging="720"/>
        <w:rPr>
          <w:noProof/>
        </w:rPr>
      </w:pPr>
      <w:r w:rsidRPr="009423B2">
        <w:rPr>
          <w:noProof/>
        </w:rPr>
        <w:t>46.</w:t>
      </w:r>
      <w:r w:rsidRPr="009423B2">
        <w:rPr>
          <w:noProof/>
        </w:rPr>
        <w:tab/>
        <w:t>Macallan, D. C. (1999), "Malnutrition in tuberculosis</w:t>
      </w:r>
      <w:r w:rsidRPr="009423B2">
        <w:rPr>
          <w:i/>
          <w:noProof/>
        </w:rPr>
        <w:t>"</w:t>
      </w:r>
      <w:r w:rsidRPr="009423B2">
        <w:rPr>
          <w:noProof/>
        </w:rPr>
        <w:t xml:space="preserve">, </w:t>
      </w:r>
      <w:r w:rsidRPr="009423B2">
        <w:rPr>
          <w:i/>
          <w:noProof/>
        </w:rPr>
        <w:t>Diagn Microbiol Infect Dis</w:t>
      </w:r>
      <w:r w:rsidRPr="009423B2">
        <w:rPr>
          <w:noProof/>
        </w:rPr>
        <w:t>. 34(2), tr. 153-7.</w:t>
      </w:r>
    </w:p>
    <w:p w14:paraId="3D77E44F" w14:textId="77777777" w:rsidR="009423B2" w:rsidRPr="009423B2" w:rsidRDefault="009423B2" w:rsidP="009423B2">
      <w:pPr>
        <w:pStyle w:val="EndNoteBibliography"/>
        <w:spacing w:after="0"/>
        <w:ind w:left="720" w:hanging="720"/>
        <w:rPr>
          <w:noProof/>
        </w:rPr>
      </w:pPr>
      <w:r w:rsidRPr="009423B2">
        <w:rPr>
          <w:noProof/>
        </w:rPr>
        <w:t>47.</w:t>
      </w:r>
      <w:r w:rsidRPr="009423B2">
        <w:rPr>
          <w:noProof/>
        </w:rPr>
        <w:tab/>
        <w:t>Van Lettow, M. và các cộng sự. (2004), "Malnutrition and the severity of lung disease in adults with pulmonary tuberculosis in Malawi</w:t>
      </w:r>
      <w:r w:rsidRPr="009423B2">
        <w:rPr>
          <w:i/>
          <w:noProof/>
        </w:rPr>
        <w:t>"</w:t>
      </w:r>
      <w:r w:rsidRPr="009423B2">
        <w:rPr>
          <w:noProof/>
        </w:rPr>
        <w:t xml:space="preserve">, </w:t>
      </w:r>
      <w:r w:rsidRPr="009423B2">
        <w:rPr>
          <w:i/>
          <w:noProof/>
        </w:rPr>
        <w:t>Int J Tuberc Lung Dis</w:t>
      </w:r>
      <w:r w:rsidRPr="009423B2">
        <w:rPr>
          <w:noProof/>
        </w:rPr>
        <w:t>. 8(2), tr. 211-7.</w:t>
      </w:r>
    </w:p>
    <w:p w14:paraId="0EED65A2" w14:textId="77777777" w:rsidR="009423B2" w:rsidRPr="009423B2" w:rsidRDefault="009423B2" w:rsidP="009423B2">
      <w:pPr>
        <w:pStyle w:val="EndNoteBibliography"/>
        <w:spacing w:after="0"/>
        <w:ind w:left="720" w:hanging="720"/>
        <w:rPr>
          <w:noProof/>
        </w:rPr>
      </w:pPr>
      <w:r w:rsidRPr="009423B2">
        <w:rPr>
          <w:noProof/>
        </w:rPr>
        <w:t>48.</w:t>
      </w:r>
      <w:r w:rsidRPr="009423B2">
        <w:rPr>
          <w:noProof/>
        </w:rPr>
        <w:tab/>
        <w:t>Perronne, C. (1999), "Tuberculosis, HIV infection, and malnutrition: an infernal trio in central Africa</w:t>
      </w:r>
      <w:r w:rsidRPr="009423B2">
        <w:rPr>
          <w:i/>
          <w:noProof/>
        </w:rPr>
        <w:t>"</w:t>
      </w:r>
      <w:r w:rsidRPr="009423B2">
        <w:rPr>
          <w:noProof/>
        </w:rPr>
        <w:t xml:space="preserve">, </w:t>
      </w:r>
      <w:r w:rsidRPr="009423B2">
        <w:rPr>
          <w:i/>
          <w:noProof/>
        </w:rPr>
        <w:t>Nutrition</w:t>
      </w:r>
      <w:r w:rsidRPr="009423B2">
        <w:rPr>
          <w:noProof/>
        </w:rPr>
        <w:t>. 15(4), tr. 321-2.</w:t>
      </w:r>
    </w:p>
    <w:p w14:paraId="301AAAB6" w14:textId="77777777" w:rsidR="009423B2" w:rsidRPr="009423B2" w:rsidRDefault="009423B2" w:rsidP="009423B2">
      <w:pPr>
        <w:pStyle w:val="EndNoteBibliography"/>
        <w:spacing w:after="0"/>
        <w:ind w:left="720" w:hanging="720"/>
        <w:rPr>
          <w:noProof/>
        </w:rPr>
      </w:pPr>
      <w:r w:rsidRPr="009423B2">
        <w:rPr>
          <w:noProof/>
        </w:rPr>
        <w:t>49.</w:t>
      </w:r>
      <w:r w:rsidRPr="009423B2">
        <w:rPr>
          <w:noProof/>
        </w:rPr>
        <w:tab/>
        <w:t>Macallan, D. C. và các cộng sự. (1998), "Whole body protein metabolism in human pulmonary tuberculosis and undernutrition: evidence for anabolic block in tuberculosis</w:t>
      </w:r>
      <w:r w:rsidRPr="009423B2">
        <w:rPr>
          <w:i/>
          <w:noProof/>
        </w:rPr>
        <w:t>"</w:t>
      </w:r>
      <w:r w:rsidRPr="009423B2">
        <w:rPr>
          <w:noProof/>
        </w:rPr>
        <w:t xml:space="preserve">, </w:t>
      </w:r>
      <w:r w:rsidRPr="009423B2">
        <w:rPr>
          <w:i/>
          <w:noProof/>
        </w:rPr>
        <w:t>Clin Sci (Lond)</w:t>
      </w:r>
      <w:r w:rsidRPr="009423B2">
        <w:rPr>
          <w:noProof/>
        </w:rPr>
        <w:t>. 94(3), tr. 321-31.</w:t>
      </w:r>
    </w:p>
    <w:p w14:paraId="387F9DCA" w14:textId="77777777" w:rsidR="009423B2" w:rsidRPr="009423B2" w:rsidRDefault="009423B2" w:rsidP="009423B2">
      <w:pPr>
        <w:pStyle w:val="EndNoteBibliography"/>
        <w:spacing w:after="0"/>
        <w:ind w:left="720" w:hanging="720"/>
        <w:rPr>
          <w:noProof/>
        </w:rPr>
      </w:pPr>
      <w:r w:rsidRPr="009423B2">
        <w:rPr>
          <w:noProof/>
        </w:rPr>
        <w:t>50.</w:t>
      </w:r>
      <w:r w:rsidRPr="009423B2">
        <w:rPr>
          <w:noProof/>
        </w:rPr>
        <w:tab/>
        <w:t>Papathakis, Peggy và Piwoz, Ellen (2008), "Nutrition and Tuberculosis: A Review of the Literature and Considerations for TB Control Programs</w:t>
      </w:r>
      <w:r w:rsidRPr="009423B2">
        <w:rPr>
          <w:i/>
          <w:noProof/>
        </w:rPr>
        <w:t>"</w:t>
      </w:r>
      <w:r w:rsidRPr="009423B2">
        <w:rPr>
          <w:noProof/>
        </w:rPr>
        <w:t xml:space="preserve">, </w:t>
      </w:r>
      <w:r w:rsidRPr="009423B2">
        <w:rPr>
          <w:i/>
          <w:noProof/>
        </w:rPr>
        <w:t>Food Science and Nutrition</w:t>
      </w:r>
      <w:r w:rsidRPr="009423B2">
        <w:rPr>
          <w:noProof/>
        </w:rPr>
        <w:t>.</w:t>
      </w:r>
    </w:p>
    <w:p w14:paraId="1FECAC3A" w14:textId="77777777" w:rsidR="009423B2" w:rsidRPr="009423B2" w:rsidRDefault="009423B2" w:rsidP="009423B2">
      <w:pPr>
        <w:pStyle w:val="EndNoteBibliography"/>
        <w:spacing w:after="0"/>
        <w:ind w:left="720" w:hanging="720"/>
        <w:rPr>
          <w:noProof/>
        </w:rPr>
      </w:pPr>
      <w:r w:rsidRPr="009423B2">
        <w:rPr>
          <w:noProof/>
        </w:rPr>
        <w:t>51.</w:t>
      </w:r>
      <w:r w:rsidRPr="009423B2">
        <w:rPr>
          <w:noProof/>
        </w:rPr>
        <w:tab/>
        <w:t>dưỡng, Viện dinh (2015), "Đánh giá tình trạng dinh dưỡng và theo dõi tăng trưởng</w:t>
      </w:r>
      <w:r w:rsidRPr="009423B2">
        <w:rPr>
          <w:i/>
          <w:noProof/>
        </w:rPr>
        <w:t>"</w:t>
      </w:r>
      <w:r w:rsidRPr="009423B2">
        <w:rPr>
          <w:noProof/>
        </w:rPr>
        <w:t xml:space="preserve">, </w:t>
      </w:r>
      <w:r w:rsidRPr="009423B2">
        <w:rPr>
          <w:i/>
          <w:noProof/>
        </w:rPr>
        <w:t>Tạp chí dinh dưỡng và thực phẩm</w:t>
      </w:r>
      <w:r w:rsidRPr="009423B2">
        <w:rPr>
          <w:noProof/>
        </w:rPr>
        <w:t>.</w:t>
      </w:r>
    </w:p>
    <w:p w14:paraId="4395F298" w14:textId="77777777" w:rsidR="009423B2" w:rsidRPr="009423B2" w:rsidRDefault="009423B2" w:rsidP="009423B2">
      <w:pPr>
        <w:pStyle w:val="EndNoteBibliography"/>
        <w:spacing w:after="0"/>
        <w:ind w:left="720" w:hanging="720"/>
        <w:rPr>
          <w:noProof/>
        </w:rPr>
      </w:pPr>
      <w:r w:rsidRPr="009423B2">
        <w:rPr>
          <w:noProof/>
        </w:rPr>
        <w:t>52.</w:t>
      </w:r>
      <w:r w:rsidRPr="009423B2">
        <w:rPr>
          <w:noProof/>
        </w:rPr>
        <w:tab/>
        <w:t>Thạch, Bộ môn dinh dưỡng Trường đại học y khoa Phạm Ngọc (2011), "Dinh dưỡng học", Nhà xuất bản Y học.</w:t>
      </w:r>
    </w:p>
    <w:p w14:paraId="2DA3DA4E" w14:textId="77777777" w:rsidR="009423B2" w:rsidRPr="009423B2" w:rsidRDefault="009423B2" w:rsidP="009423B2">
      <w:pPr>
        <w:pStyle w:val="EndNoteBibliography"/>
        <w:spacing w:after="0"/>
        <w:ind w:left="720" w:hanging="720"/>
        <w:rPr>
          <w:noProof/>
        </w:rPr>
      </w:pPr>
      <w:r w:rsidRPr="009423B2">
        <w:rPr>
          <w:noProof/>
        </w:rPr>
        <w:t>53.</w:t>
      </w:r>
      <w:r w:rsidRPr="009423B2">
        <w:rPr>
          <w:noProof/>
        </w:rPr>
        <w:tab/>
        <w:t xml:space="preserve">Zierle-Ghosh, A. và Jan, A. (2022), "Physiology, Body Mass Index", </w:t>
      </w:r>
      <w:r w:rsidRPr="009423B2">
        <w:rPr>
          <w:i/>
          <w:noProof/>
        </w:rPr>
        <w:t>StatPearls</w:t>
      </w:r>
      <w:r w:rsidRPr="009423B2">
        <w:rPr>
          <w:noProof/>
        </w:rPr>
        <w:t>, StatPearls Publishing Copyright © 2022, StatPearls Publishing LLC., Treasure Island (FL).</w:t>
      </w:r>
    </w:p>
    <w:p w14:paraId="0B25FB1E" w14:textId="77777777" w:rsidR="009423B2" w:rsidRPr="009423B2" w:rsidRDefault="009423B2" w:rsidP="009423B2">
      <w:pPr>
        <w:pStyle w:val="EndNoteBibliography"/>
        <w:spacing w:after="0"/>
        <w:ind w:left="720" w:hanging="720"/>
        <w:rPr>
          <w:noProof/>
        </w:rPr>
      </w:pPr>
      <w:r w:rsidRPr="009423B2">
        <w:rPr>
          <w:noProof/>
        </w:rPr>
        <w:t>54.</w:t>
      </w:r>
      <w:r w:rsidRPr="009423B2">
        <w:rPr>
          <w:noProof/>
        </w:rPr>
        <w:tab/>
        <w:t>Eknoyan, G. (2008), "Adolphe Quetelet (1796-1874)--the average man and indices of obesity</w:t>
      </w:r>
      <w:r w:rsidRPr="009423B2">
        <w:rPr>
          <w:i/>
          <w:noProof/>
        </w:rPr>
        <w:t>"</w:t>
      </w:r>
      <w:r w:rsidRPr="009423B2">
        <w:rPr>
          <w:noProof/>
        </w:rPr>
        <w:t xml:space="preserve">, </w:t>
      </w:r>
      <w:r w:rsidRPr="009423B2">
        <w:rPr>
          <w:i/>
          <w:noProof/>
        </w:rPr>
        <w:t>Nephrol Dial Transplant</w:t>
      </w:r>
      <w:r w:rsidRPr="009423B2">
        <w:rPr>
          <w:noProof/>
        </w:rPr>
        <w:t>. 23(1), tr. 47-51.</w:t>
      </w:r>
    </w:p>
    <w:p w14:paraId="25B60A4E" w14:textId="77777777" w:rsidR="009423B2" w:rsidRPr="009423B2" w:rsidRDefault="009423B2" w:rsidP="009423B2">
      <w:pPr>
        <w:pStyle w:val="EndNoteBibliography"/>
        <w:spacing w:after="0"/>
        <w:ind w:left="720" w:hanging="720"/>
        <w:rPr>
          <w:noProof/>
        </w:rPr>
      </w:pPr>
      <w:r w:rsidRPr="009423B2">
        <w:rPr>
          <w:noProof/>
        </w:rPr>
        <w:t>55.</w:t>
      </w:r>
      <w:r w:rsidRPr="009423B2">
        <w:rPr>
          <w:noProof/>
        </w:rPr>
        <w:tab/>
        <w:t>Keys, A. và các cộng sự. (2014), "Indices of relative weight and obesity</w:t>
      </w:r>
      <w:r w:rsidRPr="009423B2">
        <w:rPr>
          <w:i/>
          <w:noProof/>
        </w:rPr>
        <w:t>"</w:t>
      </w:r>
      <w:r w:rsidRPr="009423B2">
        <w:rPr>
          <w:noProof/>
        </w:rPr>
        <w:t xml:space="preserve">, </w:t>
      </w:r>
      <w:r w:rsidRPr="009423B2">
        <w:rPr>
          <w:i/>
          <w:noProof/>
        </w:rPr>
        <w:t>Int J Epidemiol</w:t>
      </w:r>
      <w:r w:rsidRPr="009423B2">
        <w:rPr>
          <w:noProof/>
        </w:rPr>
        <w:t>. 43(3), tr. 655-65.</w:t>
      </w:r>
    </w:p>
    <w:p w14:paraId="5D52C7D8" w14:textId="4157A9F7" w:rsidR="009423B2" w:rsidRPr="009423B2" w:rsidRDefault="009423B2" w:rsidP="009423B2">
      <w:pPr>
        <w:pStyle w:val="EndNoteBibliography"/>
        <w:spacing w:after="0"/>
        <w:ind w:left="720" w:hanging="720"/>
        <w:rPr>
          <w:noProof/>
        </w:rPr>
      </w:pPr>
      <w:r w:rsidRPr="009423B2">
        <w:rPr>
          <w:noProof/>
        </w:rPr>
        <w:t>56.</w:t>
      </w:r>
      <w:r w:rsidRPr="009423B2">
        <w:rPr>
          <w:noProof/>
        </w:rPr>
        <w:tab/>
        <w:t xml:space="preserve">Weir CB, Jan A (2022), </w:t>
      </w:r>
      <w:r w:rsidRPr="009423B2">
        <w:rPr>
          <w:i/>
          <w:noProof/>
        </w:rPr>
        <w:t>BMI Classification Percentile And Cut Off Points</w:t>
      </w:r>
      <w:r w:rsidRPr="009423B2">
        <w:rPr>
          <w:noProof/>
        </w:rPr>
        <w:t xml:space="preserve">, truy cập ngày, tại trang web </w:t>
      </w:r>
      <w:hyperlink r:id="rId14" w:history="1">
        <w:r w:rsidRPr="009423B2">
          <w:rPr>
            <w:rStyle w:val="Hyperlink"/>
            <w:noProof/>
          </w:rPr>
          <w:t>https://www.ncbi.nlm.nih.gov/books/NBK541070/</w:t>
        </w:r>
      </w:hyperlink>
      <w:r w:rsidRPr="009423B2">
        <w:rPr>
          <w:noProof/>
        </w:rPr>
        <w:t>.</w:t>
      </w:r>
    </w:p>
    <w:p w14:paraId="0C52044A" w14:textId="77777777" w:rsidR="009423B2" w:rsidRPr="009423B2" w:rsidRDefault="009423B2" w:rsidP="009423B2">
      <w:pPr>
        <w:pStyle w:val="EndNoteBibliography"/>
        <w:spacing w:after="0"/>
        <w:ind w:left="720" w:hanging="720"/>
        <w:rPr>
          <w:noProof/>
        </w:rPr>
      </w:pPr>
      <w:r w:rsidRPr="009423B2">
        <w:rPr>
          <w:noProof/>
        </w:rPr>
        <w:t>57.</w:t>
      </w:r>
      <w:r w:rsidRPr="009423B2">
        <w:rPr>
          <w:noProof/>
        </w:rPr>
        <w:tab/>
        <w:t xml:space="preserve">Lanh, Nguyễn Ngọc (2012), </w:t>
      </w:r>
      <w:r w:rsidRPr="009423B2">
        <w:rPr>
          <w:i/>
          <w:noProof/>
        </w:rPr>
        <w:t>Sinh lý bệnh học</w:t>
      </w:r>
      <w:r w:rsidRPr="009423B2">
        <w:rPr>
          <w:noProof/>
        </w:rPr>
        <w:t>, Nhà xuất bản Y học.</w:t>
      </w:r>
    </w:p>
    <w:p w14:paraId="307B9C70" w14:textId="77777777" w:rsidR="009423B2" w:rsidRPr="009423B2" w:rsidRDefault="009423B2" w:rsidP="009423B2">
      <w:pPr>
        <w:pStyle w:val="EndNoteBibliography"/>
        <w:spacing w:after="0"/>
        <w:ind w:left="720" w:hanging="720"/>
        <w:rPr>
          <w:noProof/>
        </w:rPr>
      </w:pPr>
      <w:r w:rsidRPr="009423B2">
        <w:rPr>
          <w:noProof/>
        </w:rPr>
        <w:t>58.</w:t>
      </w:r>
      <w:r w:rsidRPr="009423B2">
        <w:rPr>
          <w:noProof/>
        </w:rPr>
        <w:tab/>
        <w:t xml:space="preserve">tế, Bộ Y (2022), </w:t>
      </w:r>
      <w:r w:rsidRPr="009423B2">
        <w:rPr>
          <w:i/>
          <w:noProof/>
        </w:rPr>
        <w:t>Quyết định 2892/QĐ-BYT về việc ban hành tài liệu chuyên môn "Hướng dẫn chẩn đoán và điều trị bệnh béo phì"</w:t>
      </w:r>
      <w:r w:rsidRPr="009423B2">
        <w:rPr>
          <w:noProof/>
        </w:rPr>
        <w:t>.</w:t>
      </w:r>
    </w:p>
    <w:p w14:paraId="34278518" w14:textId="77777777" w:rsidR="009423B2" w:rsidRPr="009423B2" w:rsidRDefault="009423B2" w:rsidP="009423B2">
      <w:pPr>
        <w:pStyle w:val="EndNoteBibliography"/>
        <w:spacing w:after="0"/>
        <w:ind w:left="720" w:hanging="720"/>
        <w:rPr>
          <w:noProof/>
        </w:rPr>
      </w:pPr>
      <w:r w:rsidRPr="009423B2">
        <w:rPr>
          <w:noProof/>
        </w:rPr>
        <w:t>59.</w:t>
      </w:r>
      <w:r w:rsidRPr="009423B2">
        <w:rPr>
          <w:noProof/>
        </w:rPr>
        <w:tab/>
        <w:t xml:space="preserve">Thành, Nguyễn Văn (2021), </w:t>
      </w:r>
      <w:r w:rsidRPr="009423B2">
        <w:rPr>
          <w:i/>
          <w:noProof/>
        </w:rPr>
        <w:t>Thực hành xquang ngực</w:t>
      </w:r>
      <w:r w:rsidRPr="009423B2">
        <w:rPr>
          <w:noProof/>
        </w:rPr>
        <w:t>, Nhà xuất bản Y học.</w:t>
      </w:r>
    </w:p>
    <w:p w14:paraId="383DE4CB" w14:textId="77777777" w:rsidR="009423B2" w:rsidRPr="009423B2" w:rsidRDefault="009423B2" w:rsidP="009423B2">
      <w:pPr>
        <w:pStyle w:val="EndNoteBibliography"/>
        <w:spacing w:after="0"/>
        <w:ind w:left="720" w:hanging="720"/>
        <w:rPr>
          <w:noProof/>
        </w:rPr>
      </w:pPr>
      <w:r w:rsidRPr="009423B2">
        <w:rPr>
          <w:noProof/>
        </w:rPr>
        <w:lastRenderedPageBreak/>
        <w:t>60.</w:t>
      </w:r>
      <w:r w:rsidRPr="009423B2">
        <w:rPr>
          <w:noProof/>
        </w:rPr>
        <w:tab/>
        <w:t xml:space="preserve">tế, Bộ Y (2022), </w:t>
      </w:r>
      <w:r w:rsidRPr="009423B2">
        <w:rPr>
          <w:i/>
          <w:noProof/>
        </w:rPr>
        <w:t>Quyết định 1832/QĐ-BYT 2022 "Hướng dẫn chẩn đoán và điều trị một số bệnh lý huyết học"</w:t>
      </w:r>
      <w:r w:rsidRPr="009423B2">
        <w:rPr>
          <w:noProof/>
        </w:rPr>
        <w:t>.</w:t>
      </w:r>
    </w:p>
    <w:p w14:paraId="3C75929B" w14:textId="77777777" w:rsidR="009423B2" w:rsidRPr="009423B2" w:rsidRDefault="009423B2" w:rsidP="009423B2">
      <w:pPr>
        <w:pStyle w:val="EndNoteBibliography"/>
        <w:ind w:left="720" w:hanging="720"/>
        <w:rPr>
          <w:noProof/>
        </w:rPr>
      </w:pPr>
      <w:r w:rsidRPr="009423B2">
        <w:rPr>
          <w:noProof/>
        </w:rPr>
        <w:t>61.</w:t>
      </w:r>
      <w:r w:rsidRPr="009423B2">
        <w:rPr>
          <w:noProof/>
        </w:rPr>
        <w:tab/>
        <w:t xml:space="preserve">Anh, Nguyễn Đạt và Hương, Nguyễn Thị (2013), </w:t>
      </w:r>
      <w:r w:rsidRPr="009423B2">
        <w:rPr>
          <w:i/>
          <w:noProof/>
        </w:rPr>
        <w:t>Các xét nghiệm thường quy ứng dụng trong thực hành lâm sàng</w:t>
      </w:r>
      <w:r w:rsidRPr="009423B2">
        <w:rPr>
          <w:noProof/>
        </w:rPr>
        <w:t>, Nhà xuất bản Y học.</w:t>
      </w:r>
    </w:p>
    <w:p w14:paraId="6FD80654" w14:textId="5839CCE0" w:rsidR="007D3B20" w:rsidRDefault="00021ACD" w:rsidP="00C23165">
      <w:r>
        <w:fldChar w:fldCharType="end"/>
      </w:r>
    </w:p>
    <w:sectPr w:rsidR="007D3B20">
      <w:headerReference w:type="default" r:id="rId15"/>
      <w:pgSz w:w="12240" w:h="15840"/>
      <w:pgMar w:top="1985" w:right="1134" w:bottom="1701" w:left="1985"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Long Nhat Nguyen" w:date="2023-02-03T09:14:00Z" w:initials="LNN">
    <w:p w14:paraId="7D4BFC66" w14:textId="4BCBC43E" w:rsidR="002F5E3C" w:rsidRDefault="002F5E3C">
      <w:pPr>
        <w:pStyle w:val="CommentText"/>
      </w:pPr>
      <w:r>
        <w:rPr>
          <w:rStyle w:val="CommentReference"/>
        </w:rPr>
        <w:annotationRef/>
      </w:r>
      <w:r>
        <w:t>Kiểm tra lại sau</w:t>
      </w:r>
    </w:p>
  </w:comment>
  <w:comment w:id="11" w:author="Long Nhat Nguyen" w:date="2023-02-03T09:15:00Z" w:initials="LNN">
    <w:p w14:paraId="633461F4" w14:textId="656F56A4" w:rsidR="002F5E3C" w:rsidRDefault="002F5E3C">
      <w:pPr>
        <w:pStyle w:val="CommentText"/>
      </w:pPr>
      <w:r>
        <w:rPr>
          <w:rStyle w:val="CommentReference"/>
        </w:rPr>
        <w:annotationRef/>
      </w:r>
      <w:r>
        <w:t>Thêm sau khi hoàn thành</w:t>
      </w:r>
    </w:p>
  </w:comment>
  <w:comment w:id="12" w:author="Long Nhat Nguyen" w:date="2023-02-03T09:15:00Z" w:initials="LNN">
    <w:p w14:paraId="66159DA7" w14:textId="00A252DC" w:rsidR="00EC645C" w:rsidRDefault="00EC645C">
      <w:pPr>
        <w:pStyle w:val="CommentText"/>
      </w:pPr>
      <w:r>
        <w:rPr>
          <w:rStyle w:val="CommentReference"/>
        </w:rPr>
        <w:annotationRef/>
      </w:r>
      <w:r>
        <w:t>Thêm sau khi hoàn thành</w:t>
      </w:r>
    </w:p>
  </w:comment>
  <w:comment w:id="13" w:author="Long Nhat Nguyen" w:date="2023-02-03T09:15:00Z" w:initials="LNN">
    <w:p w14:paraId="6E517805" w14:textId="2CA55895" w:rsidR="00EC645C" w:rsidRDefault="00EC645C" w:rsidP="00EC645C">
      <w:pPr>
        <w:pStyle w:val="CommentText"/>
        <w:ind w:firstLine="0"/>
      </w:pPr>
      <w:r>
        <w:rPr>
          <w:rStyle w:val="CommentReference"/>
        </w:rPr>
        <w:annotationRef/>
      </w:r>
      <w:r>
        <w:t>Sửa lại style</w:t>
      </w:r>
    </w:p>
  </w:comment>
  <w:comment w:id="15" w:author="Long Nhat Nguyen" w:date="2023-02-03T09:01:00Z" w:initials="LNN">
    <w:p w14:paraId="15125070" w14:textId="31E4A1E8" w:rsidR="00E04B18" w:rsidRDefault="00E04B18" w:rsidP="00E04B18">
      <w:pPr>
        <w:pStyle w:val="CommentText"/>
        <w:ind w:firstLine="0"/>
      </w:pPr>
      <w:r>
        <w:rPr>
          <w:rStyle w:val="CommentReference"/>
        </w:rPr>
        <w:annotationRef/>
      </w:r>
      <w:r>
        <w:t>Câu hỏi hay chưa?</w:t>
      </w:r>
    </w:p>
  </w:comment>
  <w:comment w:id="29" w:author="Long Nhat Nguyen" w:date="2023-02-03T10:45:00Z" w:initials="LNN">
    <w:p w14:paraId="4F7AC1D0" w14:textId="72D4D52F" w:rsidR="001373F5" w:rsidRDefault="001373F5">
      <w:pPr>
        <w:pStyle w:val="CommentText"/>
      </w:pPr>
      <w:r>
        <w:rPr>
          <w:rStyle w:val="CommentReference"/>
        </w:rPr>
        <w:annotationRef/>
      </w:r>
      <w:r>
        <w:t>Cập nhật giá trị</w:t>
      </w:r>
    </w:p>
  </w:comment>
  <w:comment w:id="45" w:author="Long Nhat Nguyen" w:date="2023-02-03T15:21:00Z" w:initials="LNN">
    <w:p w14:paraId="6A6EF672" w14:textId="2588CF69" w:rsidR="00270EDD" w:rsidRDefault="00270EDD">
      <w:pPr>
        <w:pStyle w:val="CommentText"/>
      </w:pPr>
      <w:r>
        <w:rPr>
          <w:rStyle w:val="CommentReference"/>
        </w:rPr>
        <w:annotationRef/>
      </w:r>
      <w:r>
        <w:t>Xem tài liệu khác để viết lại</w:t>
      </w:r>
    </w:p>
  </w:comment>
  <w:comment w:id="58" w:author="Long Nhat Nguyen" w:date="2023-02-03T17:11:00Z" w:initials="LNN">
    <w:p w14:paraId="602A3A69" w14:textId="1DDEDB59" w:rsidR="00B65090" w:rsidRDefault="00B65090">
      <w:pPr>
        <w:pStyle w:val="CommentText"/>
      </w:pPr>
      <w:r>
        <w:rPr>
          <w:rStyle w:val="CommentReference"/>
        </w:rPr>
        <w:annotationRef/>
      </w:r>
      <w:r>
        <w:t>So sánh với phần tổng quan để chọn lọc</w:t>
      </w:r>
    </w:p>
  </w:comment>
  <w:comment w:id="61" w:author="Long Nhat Nguyen" w:date="2023-02-03T16:11:00Z" w:initials="LNN">
    <w:p w14:paraId="6C383FB6" w14:textId="246962EF" w:rsidR="00D901F8" w:rsidRDefault="00D901F8">
      <w:pPr>
        <w:pStyle w:val="CommentText"/>
      </w:pPr>
      <w:r>
        <w:rPr>
          <w:rStyle w:val="CommentReference"/>
        </w:rPr>
        <w:annotationRef/>
      </w:r>
      <w:r>
        <w:t>Hỏi thêm?</w:t>
      </w:r>
    </w:p>
  </w:comment>
  <w:comment w:id="62" w:author="Long Nhat Nguyen" w:date="2023-02-03T16:13:00Z" w:initials="LNN">
    <w:p w14:paraId="4443244D" w14:textId="45FBA9CF" w:rsidR="00A22218" w:rsidRDefault="00A22218">
      <w:pPr>
        <w:pStyle w:val="CommentText"/>
      </w:pPr>
      <w:r>
        <w:rPr>
          <w:rStyle w:val="CommentReference"/>
        </w:rPr>
        <w:annotationRef/>
      </w:r>
      <w:r>
        <w:t>Kiểm tra các biến số</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4BFC66" w15:done="0"/>
  <w15:commentEx w15:paraId="633461F4" w15:done="0"/>
  <w15:commentEx w15:paraId="66159DA7" w15:done="0"/>
  <w15:commentEx w15:paraId="6E517805" w15:done="0"/>
  <w15:commentEx w15:paraId="15125070" w15:done="0"/>
  <w15:commentEx w15:paraId="4F7AC1D0" w15:done="0"/>
  <w15:commentEx w15:paraId="6A6EF672" w15:done="0"/>
  <w15:commentEx w15:paraId="602A3A69" w15:done="0"/>
  <w15:commentEx w15:paraId="6C383FB6" w15:done="0"/>
  <w15:commentEx w15:paraId="444324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74EFF" w16cex:dateUtc="2023-02-03T02:14:00Z"/>
  <w16cex:commentExtensible w16cex:durableId="27874F14" w16cex:dateUtc="2023-02-03T02:15:00Z"/>
  <w16cex:commentExtensible w16cex:durableId="27874F20" w16cex:dateUtc="2023-02-03T02:15:00Z"/>
  <w16cex:commentExtensible w16cex:durableId="27874F36" w16cex:dateUtc="2023-02-03T02:15:00Z"/>
  <w16cex:commentExtensible w16cex:durableId="27874BF2" w16cex:dateUtc="2023-02-03T02:01:00Z"/>
  <w16cex:commentExtensible w16cex:durableId="2787645D" w16cex:dateUtc="2023-02-03T03:45:00Z"/>
  <w16cex:commentExtensible w16cex:durableId="2787A506" w16cex:dateUtc="2023-02-03T08:21:00Z"/>
  <w16cex:commentExtensible w16cex:durableId="2787BEA6" w16cex:dateUtc="2023-02-03T10:11:00Z"/>
  <w16cex:commentExtensible w16cex:durableId="2787B0CE" w16cex:dateUtc="2023-02-03T09:11:00Z"/>
  <w16cex:commentExtensible w16cex:durableId="2787B130" w16cex:dateUtc="2023-02-03T09: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4BFC66" w16cid:durableId="27874EFF"/>
  <w16cid:commentId w16cid:paraId="633461F4" w16cid:durableId="27874F14"/>
  <w16cid:commentId w16cid:paraId="66159DA7" w16cid:durableId="27874F20"/>
  <w16cid:commentId w16cid:paraId="6E517805" w16cid:durableId="27874F36"/>
  <w16cid:commentId w16cid:paraId="15125070" w16cid:durableId="27874BF2"/>
  <w16cid:commentId w16cid:paraId="4F7AC1D0" w16cid:durableId="2787645D"/>
  <w16cid:commentId w16cid:paraId="6A6EF672" w16cid:durableId="2787A506"/>
  <w16cid:commentId w16cid:paraId="602A3A69" w16cid:durableId="2787BEA6"/>
  <w16cid:commentId w16cid:paraId="6C383FB6" w16cid:durableId="2787B0CE"/>
  <w16cid:commentId w16cid:paraId="4443244D" w16cid:durableId="2787B1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81D38E" w14:textId="77777777" w:rsidR="004B7C58" w:rsidRDefault="004B7C58" w:rsidP="00C23165">
      <w:r>
        <w:separator/>
      </w:r>
    </w:p>
  </w:endnote>
  <w:endnote w:type="continuationSeparator" w:id="0">
    <w:p w14:paraId="4B833F3C" w14:textId="77777777" w:rsidR="004B7C58" w:rsidRDefault="004B7C58"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C4D695" w14:textId="77777777" w:rsidR="004B7C58" w:rsidRDefault="004B7C58" w:rsidP="00C23165">
      <w:r>
        <w:separator/>
      </w:r>
    </w:p>
  </w:footnote>
  <w:footnote w:type="continuationSeparator" w:id="0">
    <w:p w14:paraId="42A503A2" w14:textId="77777777" w:rsidR="004B7C58" w:rsidRDefault="004B7C58"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31E2A" w14:textId="77777777" w:rsidR="00101135" w:rsidRDefault="00101135" w:rsidP="00C23165"/>
  <w:p w14:paraId="62A8DDC3" w14:textId="77777777" w:rsidR="00101135" w:rsidRDefault="00101135" w:rsidP="00C2316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309898064">
    <w:abstractNumId w:val="2"/>
  </w:num>
  <w:num w:numId="2" w16cid:durableId="474956585">
    <w:abstractNumId w:val="0"/>
  </w:num>
  <w:num w:numId="3" w16cid:durableId="1909995907">
    <w:abstractNumId w:val="5"/>
  </w:num>
  <w:num w:numId="4" w16cid:durableId="1325933012">
    <w:abstractNumId w:val="4"/>
  </w:num>
  <w:num w:numId="5" w16cid:durableId="277224095">
    <w:abstractNumId w:val="3"/>
  </w:num>
  <w:num w:numId="6" w16cid:durableId="120895358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ong Nhat Nguyen">
    <w15:presenceInfo w15:providerId="Windows Live" w15:userId="1bc83f58d39bfce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tyle of HPMU&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record-ids&gt;&lt;/item&gt;&lt;/Libraries&gt;"/>
  </w:docVars>
  <w:rsids>
    <w:rsidRoot w:val="00101135"/>
    <w:rsid w:val="00000BA7"/>
    <w:rsid w:val="00002328"/>
    <w:rsid w:val="00003016"/>
    <w:rsid w:val="00004000"/>
    <w:rsid w:val="000053F8"/>
    <w:rsid w:val="00005D12"/>
    <w:rsid w:val="00007024"/>
    <w:rsid w:val="000105CA"/>
    <w:rsid w:val="0001143E"/>
    <w:rsid w:val="00011B3E"/>
    <w:rsid w:val="00012350"/>
    <w:rsid w:val="00013563"/>
    <w:rsid w:val="000137BA"/>
    <w:rsid w:val="00013952"/>
    <w:rsid w:val="00013E69"/>
    <w:rsid w:val="00014517"/>
    <w:rsid w:val="00015C87"/>
    <w:rsid w:val="00016863"/>
    <w:rsid w:val="000175D5"/>
    <w:rsid w:val="000178F6"/>
    <w:rsid w:val="00021ACD"/>
    <w:rsid w:val="00022858"/>
    <w:rsid w:val="000235A3"/>
    <w:rsid w:val="0002683F"/>
    <w:rsid w:val="000270CE"/>
    <w:rsid w:val="00027B3E"/>
    <w:rsid w:val="000315B0"/>
    <w:rsid w:val="00034376"/>
    <w:rsid w:val="00034E73"/>
    <w:rsid w:val="00034FC3"/>
    <w:rsid w:val="00040454"/>
    <w:rsid w:val="00041352"/>
    <w:rsid w:val="00041823"/>
    <w:rsid w:val="00042888"/>
    <w:rsid w:val="00046F42"/>
    <w:rsid w:val="00050484"/>
    <w:rsid w:val="000507D2"/>
    <w:rsid w:val="000513D4"/>
    <w:rsid w:val="00055717"/>
    <w:rsid w:val="00060344"/>
    <w:rsid w:val="00061660"/>
    <w:rsid w:val="00062560"/>
    <w:rsid w:val="00065CB5"/>
    <w:rsid w:val="00071306"/>
    <w:rsid w:val="0007145D"/>
    <w:rsid w:val="00072B1C"/>
    <w:rsid w:val="00072BE9"/>
    <w:rsid w:val="000743AB"/>
    <w:rsid w:val="000756E0"/>
    <w:rsid w:val="00080504"/>
    <w:rsid w:val="00081664"/>
    <w:rsid w:val="00081BBF"/>
    <w:rsid w:val="00083BE5"/>
    <w:rsid w:val="00085187"/>
    <w:rsid w:val="000858C5"/>
    <w:rsid w:val="00085A04"/>
    <w:rsid w:val="00087451"/>
    <w:rsid w:val="00087AB4"/>
    <w:rsid w:val="00090780"/>
    <w:rsid w:val="00093261"/>
    <w:rsid w:val="000935FA"/>
    <w:rsid w:val="00097AB9"/>
    <w:rsid w:val="00097BB0"/>
    <w:rsid w:val="000A104B"/>
    <w:rsid w:val="000A15E8"/>
    <w:rsid w:val="000A319A"/>
    <w:rsid w:val="000A409E"/>
    <w:rsid w:val="000A4CAF"/>
    <w:rsid w:val="000A7A3A"/>
    <w:rsid w:val="000B1663"/>
    <w:rsid w:val="000B282E"/>
    <w:rsid w:val="000B3A9C"/>
    <w:rsid w:val="000C15F3"/>
    <w:rsid w:val="000C39AB"/>
    <w:rsid w:val="000C590D"/>
    <w:rsid w:val="000C6D6C"/>
    <w:rsid w:val="000D1722"/>
    <w:rsid w:val="000D1E6D"/>
    <w:rsid w:val="000D23B6"/>
    <w:rsid w:val="000D631B"/>
    <w:rsid w:val="000D6327"/>
    <w:rsid w:val="000D6AD0"/>
    <w:rsid w:val="000D736B"/>
    <w:rsid w:val="000E01C5"/>
    <w:rsid w:val="000E278E"/>
    <w:rsid w:val="000E3B29"/>
    <w:rsid w:val="000E3CA8"/>
    <w:rsid w:val="000E45EB"/>
    <w:rsid w:val="000F39E8"/>
    <w:rsid w:val="000F43A3"/>
    <w:rsid w:val="0010054A"/>
    <w:rsid w:val="00100C30"/>
    <w:rsid w:val="00100CF9"/>
    <w:rsid w:val="00101135"/>
    <w:rsid w:val="00103231"/>
    <w:rsid w:val="0010329E"/>
    <w:rsid w:val="0010362A"/>
    <w:rsid w:val="001037FB"/>
    <w:rsid w:val="0010436F"/>
    <w:rsid w:val="00104C96"/>
    <w:rsid w:val="001050A7"/>
    <w:rsid w:val="00105D23"/>
    <w:rsid w:val="00106892"/>
    <w:rsid w:val="00110A70"/>
    <w:rsid w:val="00110E14"/>
    <w:rsid w:val="001120C1"/>
    <w:rsid w:val="00112A6A"/>
    <w:rsid w:val="00114017"/>
    <w:rsid w:val="00116479"/>
    <w:rsid w:val="00116EB6"/>
    <w:rsid w:val="00117A02"/>
    <w:rsid w:val="00121CF6"/>
    <w:rsid w:val="00121F5D"/>
    <w:rsid w:val="00122A11"/>
    <w:rsid w:val="0012523C"/>
    <w:rsid w:val="00125342"/>
    <w:rsid w:val="00127543"/>
    <w:rsid w:val="00127BC0"/>
    <w:rsid w:val="0013084C"/>
    <w:rsid w:val="00130F90"/>
    <w:rsid w:val="00131038"/>
    <w:rsid w:val="00133366"/>
    <w:rsid w:val="00135F98"/>
    <w:rsid w:val="001373F5"/>
    <w:rsid w:val="00137949"/>
    <w:rsid w:val="00142980"/>
    <w:rsid w:val="00144E3B"/>
    <w:rsid w:val="001453BD"/>
    <w:rsid w:val="00145881"/>
    <w:rsid w:val="00145EBA"/>
    <w:rsid w:val="00146247"/>
    <w:rsid w:val="001469A4"/>
    <w:rsid w:val="00153963"/>
    <w:rsid w:val="00153BE2"/>
    <w:rsid w:val="00153EE4"/>
    <w:rsid w:val="00157C3F"/>
    <w:rsid w:val="00161151"/>
    <w:rsid w:val="00161360"/>
    <w:rsid w:val="00162078"/>
    <w:rsid w:val="00164A05"/>
    <w:rsid w:val="00165CC2"/>
    <w:rsid w:val="0016699F"/>
    <w:rsid w:val="00167948"/>
    <w:rsid w:val="00171095"/>
    <w:rsid w:val="001710E2"/>
    <w:rsid w:val="001728BF"/>
    <w:rsid w:val="00173546"/>
    <w:rsid w:val="0017490E"/>
    <w:rsid w:val="001762A9"/>
    <w:rsid w:val="001775F5"/>
    <w:rsid w:val="001811B5"/>
    <w:rsid w:val="001827AC"/>
    <w:rsid w:val="001827C4"/>
    <w:rsid w:val="00182ADB"/>
    <w:rsid w:val="001831D7"/>
    <w:rsid w:val="00186348"/>
    <w:rsid w:val="00195F59"/>
    <w:rsid w:val="001965B8"/>
    <w:rsid w:val="00196B59"/>
    <w:rsid w:val="001A1378"/>
    <w:rsid w:val="001A2DC1"/>
    <w:rsid w:val="001A2F26"/>
    <w:rsid w:val="001A3156"/>
    <w:rsid w:val="001A4CA9"/>
    <w:rsid w:val="001B00D6"/>
    <w:rsid w:val="001B303A"/>
    <w:rsid w:val="001B590F"/>
    <w:rsid w:val="001B6E86"/>
    <w:rsid w:val="001B7A43"/>
    <w:rsid w:val="001B7F0F"/>
    <w:rsid w:val="001B7F98"/>
    <w:rsid w:val="001D08C4"/>
    <w:rsid w:val="001D4D15"/>
    <w:rsid w:val="001D5841"/>
    <w:rsid w:val="001D6255"/>
    <w:rsid w:val="001D6683"/>
    <w:rsid w:val="001E0475"/>
    <w:rsid w:val="001E0885"/>
    <w:rsid w:val="001E1847"/>
    <w:rsid w:val="001E2712"/>
    <w:rsid w:val="001E32B6"/>
    <w:rsid w:val="001E35DD"/>
    <w:rsid w:val="001E7DB0"/>
    <w:rsid w:val="001F034B"/>
    <w:rsid w:val="001F10E0"/>
    <w:rsid w:val="001F1364"/>
    <w:rsid w:val="001F2F92"/>
    <w:rsid w:val="001F3796"/>
    <w:rsid w:val="001F39B2"/>
    <w:rsid w:val="001F3DA0"/>
    <w:rsid w:val="001F4421"/>
    <w:rsid w:val="001F4914"/>
    <w:rsid w:val="001F7FF2"/>
    <w:rsid w:val="002015CD"/>
    <w:rsid w:val="00201C94"/>
    <w:rsid w:val="0020306C"/>
    <w:rsid w:val="00204E58"/>
    <w:rsid w:val="00205E2A"/>
    <w:rsid w:val="00206AEC"/>
    <w:rsid w:val="00206C64"/>
    <w:rsid w:val="0021000B"/>
    <w:rsid w:val="00211B6E"/>
    <w:rsid w:val="00213B52"/>
    <w:rsid w:val="00213B74"/>
    <w:rsid w:val="00213BAA"/>
    <w:rsid w:val="00214456"/>
    <w:rsid w:val="00215F78"/>
    <w:rsid w:val="00217CD1"/>
    <w:rsid w:val="0022069B"/>
    <w:rsid w:val="002208BB"/>
    <w:rsid w:val="002219C8"/>
    <w:rsid w:val="0022202C"/>
    <w:rsid w:val="00223920"/>
    <w:rsid w:val="00225BB5"/>
    <w:rsid w:val="00226BA3"/>
    <w:rsid w:val="00231061"/>
    <w:rsid w:val="002316C0"/>
    <w:rsid w:val="00233AEA"/>
    <w:rsid w:val="002350E3"/>
    <w:rsid w:val="002359A2"/>
    <w:rsid w:val="002401D7"/>
    <w:rsid w:val="00243739"/>
    <w:rsid w:val="00244F1C"/>
    <w:rsid w:val="002452DC"/>
    <w:rsid w:val="0024548C"/>
    <w:rsid w:val="00245A13"/>
    <w:rsid w:val="00246D81"/>
    <w:rsid w:val="00250260"/>
    <w:rsid w:val="002534CE"/>
    <w:rsid w:val="00253BF0"/>
    <w:rsid w:val="002542DA"/>
    <w:rsid w:val="00255E08"/>
    <w:rsid w:val="00255F11"/>
    <w:rsid w:val="002560D2"/>
    <w:rsid w:val="00256BC7"/>
    <w:rsid w:val="00257379"/>
    <w:rsid w:val="00266C97"/>
    <w:rsid w:val="00267890"/>
    <w:rsid w:val="00267D8A"/>
    <w:rsid w:val="00267ED3"/>
    <w:rsid w:val="002703B9"/>
    <w:rsid w:val="00270A1F"/>
    <w:rsid w:val="00270E9D"/>
    <w:rsid w:val="00270EDD"/>
    <w:rsid w:val="002723C6"/>
    <w:rsid w:val="002731DD"/>
    <w:rsid w:val="0027355C"/>
    <w:rsid w:val="002765A1"/>
    <w:rsid w:val="002800E8"/>
    <w:rsid w:val="00281F76"/>
    <w:rsid w:val="002820CA"/>
    <w:rsid w:val="00283856"/>
    <w:rsid w:val="00290D99"/>
    <w:rsid w:val="002938B7"/>
    <w:rsid w:val="00293AAF"/>
    <w:rsid w:val="00294FAC"/>
    <w:rsid w:val="0029624E"/>
    <w:rsid w:val="00296E83"/>
    <w:rsid w:val="0029777A"/>
    <w:rsid w:val="00297CEE"/>
    <w:rsid w:val="002A0BD0"/>
    <w:rsid w:val="002A19E3"/>
    <w:rsid w:val="002A1B48"/>
    <w:rsid w:val="002A22BB"/>
    <w:rsid w:val="002A267D"/>
    <w:rsid w:val="002A2884"/>
    <w:rsid w:val="002A2C8B"/>
    <w:rsid w:val="002A41CE"/>
    <w:rsid w:val="002A4202"/>
    <w:rsid w:val="002A4DCD"/>
    <w:rsid w:val="002A5AFF"/>
    <w:rsid w:val="002A6614"/>
    <w:rsid w:val="002B0E77"/>
    <w:rsid w:val="002B14E8"/>
    <w:rsid w:val="002B3524"/>
    <w:rsid w:val="002B3748"/>
    <w:rsid w:val="002B69FE"/>
    <w:rsid w:val="002C4BBA"/>
    <w:rsid w:val="002C6B41"/>
    <w:rsid w:val="002C6CDF"/>
    <w:rsid w:val="002C7837"/>
    <w:rsid w:val="002D352E"/>
    <w:rsid w:val="002D4E11"/>
    <w:rsid w:val="002D5504"/>
    <w:rsid w:val="002D6562"/>
    <w:rsid w:val="002D659C"/>
    <w:rsid w:val="002D76C2"/>
    <w:rsid w:val="002E26B0"/>
    <w:rsid w:val="002E402C"/>
    <w:rsid w:val="002E4051"/>
    <w:rsid w:val="002E4FC4"/>
    <w:rsid w:val="002E697A"/>
    <w:rsid w:val="002E7606"/>
    <w:rsid w:val="002E77A3"/>
    <w:rsid w:val="002F0029"/>
    <w:rsid w:val="002F266C"/>
    <w:rsid w:val="002F5E3C"/>
    <w:rsid w:val="002F6458"/>
    <w:rsid w:val="002F663E"/>
    <w:rsid w:val="00300506"/>
    <w:rsid w:val="00304836"/>
    <w:rsid w:val="00305E52"/>
    <w:rsid w:val="003060E8"/>
    <w:rsid w:val="00306162"/>
    <w:rsid w:val="003076FA"/>
    <w:rsid w:val="00307E1F"/>
    <w:rsid w:val="0031195F"/>
    <w:rsid w:val="00313618"/>
    <w:rsid w:val="00314518"/>
    <w:rsid w:val="0031457C"/>
    <w:rsid w:val="00314651"/>
    <w:rsid w:val="00321B5E"/>
    <w:rsid w:val="00321DC7"/>
    <w:rsid w:val="00322D8A"/>
    <w:rsid w:val="00323453"/>
    <w:rsid w:val="003242F4"/>
    <w:rsid w:val="00324ACB"/>
    <w:rsid w:val="00332515"/>
    <w:rsid w:val="003338AB"/>
    <w:rsid w:val="00334899"/>
    <w:rsid w:val="00335B12"/>
    <w:rsid w:val="00335F6F"/>
    <w:rsid w:val="00337C8E"/>
    <w:rsid w:val="003450BF"/>
    <w:rsid w:val="0034734D"/>
    <w:rsid w:val="003506E8"/>
    <w:rsid w:val="0035271C"/>
    <w:rsid w:val="003550A0"/>
    <w:rsid w:val="00360A58"/>
    <w:rsid w:val="003626DF"/>
    <w:rsid w:val="00362BBC"/>
    <w:rsid w:val="00365440"/>
    <w:rsid w:val="00365B9D"/>
    <w:rsid w:val="00365F6E"/>
    <w:rsid w:val="003669BB"/>
    <w:rsid w:val="00370550"/>
    <w:rsid w:val="003707BB"/>
    <w:rsid w:val="003719D6"/>
    <w:rsid w:val="00372374"/>
    <w:rsid w:val="00372F41"/>
    <w:rsid w:val="00373313"/>
    <w:rsid w:val="003734BC"/>
    <w:rsid w:val="00373F75"/>
    <w:rsid w:val="00375EE3"/>
    <w:rsid w:val="00376CAB"/>
    <w:rsid w:val="003775AB"/>
    <w:rsid w:val="00384AEF"/>
    <w:rsid w:val="00384C36"/>
    <w:rsid w:val="003851AF"/>
    <w:rsid w:val="00385A07"/>
    <w:rsid w:val="00390341"/>
    <w:rsid w:val="003915CC"/>
    <w:rsid w:val="00393F96"/>
    <w:rsid w:val="0039468C"/>
    <w:rsid w:val="003A17B4"/>
    <w:rsid w:val="003A18E3"/>
    <w:rsid w:val="003A2093"/>
    <w:rsid w:val="003A2892"/>
    <w:rsid w:val="003A311D"/>
    <w:rsid w:val="003A32A0"/>
    <w:rsid w:val="003B166C"/>
    <w:rsid w:val="003B2B87"/>
    <w:rsid w:val="003B41BD"/>
    <w:rsid w:val="003B4831"/>
    <w:rsid w:val="003B5597"/>
    <w:rsid w:val="003B7974"/>
    <w:rsid w:val="003C0C29"/>
    <w:rsid w:val="003C232F"/>
    <w:rsid w:val="003C2417"/>
    <w:rsid w:val="003C33B7"/>
    <w:rsid w:val="003C34BC"/>
    <w:rsid w:val="003C4A3D"/>
    <w:rsid w:val="003C632F"/>
    <w:rsid w:val="003C662A"/>
    <w:rsid w:val="003D10D0"/>
    <w:rsid w:val="003D2A62"/>
    <w:rsid w:val="003D3D5D"/>
    <w:rsid w:val="003D3DCE"/>
    <w:rsid w:val="003D40C2"/>
    <w:rsid w:val="003D5605"/>
    <w:rsid w:val="003D5E9C"/>
    <w:rsid w:val="003D688C"/>
    <w:rsid w:val="003E0B4E"/>
    <w:rsid w:val="003E1039"/>
    <w:rsid w:val="003E2943"/>
    <w:rsid w:val="003F14F4"/>
    <w:rsid w:val="003F1D03"/>
    <w:rsid w:val="003F35FB"/>
    <w:rsid w:val="003F38FE"/>
    <w:rsid w:val="003F40A4"/>
    <w:rsid w:val="003F4590"/>
    <w:rsid w:val="003F4A3F"/>
    <w:rsid w:val="003F5E54"/>
    <w:rsid w:val="00401138"/>
    <w:rsid w:val="00401A40"/>
    <w:rsid w:val="00401EFB"/>
    <w:rsid w:val="00402E4C"/>
    <w:rsid w:val="00402E5E"/>
    <w:rsid w:val="00405256"/>
    <w:rsid w:val="00405932"/>
    <w:rsid w:val="004106D1"/>
    <w:rsid w:val="00411A09"/>
    <w:rsid w:val="004121A1"/>
    <w:rsid w:val="00413016"/>
    <w:rsid w:val="00415B20"/>
    <w:rsid w:val="004164B3"/>
    <w:rsid w:val="00417E13"/>
    <w:rsid w:val="00420D10"/>
    <w:rsid w:val="00421C0F"/>
    <w:rsid w:val="00423268"/>
    <w:rsid w:val="00423E88"/>
    <w:rsid w:val="004313E0"/>
    <w:rsid w:val="00432B92"/>
    <w:rsid w:val="00434398"/>
    <w:rsid w:val="004346BA"/>
    <w:rsid w:val="004352A1"/>
    <w:rsid w:val="00435311"/>
    <w:rsid w:val="00435514"/>
    <w:rsid w:val="00436EF9"/>
    <w:rsid w:val="00440031"/>
    <w:rsid w:val="004431EC"/>
    <w:rsid w:val="00445249"/>
    <w:rsid w:val="0044621B"/>
    <w:rsid w:val="004506C0"/>
    <w:rsid w:val="0045077F"/>
    <w:rsid w:val="00453094"/>
    <w:rsid w:val="00454B35"/>
    <w:rsid w:val="0045580B"/>
    <w:rsid w:val="0045687B"/>
    <w:rsid w:val="00456A14"/>
    <w:rsid w:val="00457BC7"/>
    <w:rsid w:val="00460D69"/>
    <w:rsid w:val="00462864"/>
    <w:rsid w:val="00464A81"/>
    <w:rsid w:val="00464AA1"/>
    <w:rsid w:val="00464CD9"/>
    <w:rsid w:val="00464F55"/>
    <w:rsid w:val="00464FDA"/>
    <w:rsid w:val="00465154"/>
    <w:rsid w:val="0046723C"/>
    <w:rsid w:val="004677CC"/>
    <w:rsid w:val="0047012D"/>
    <w:rsid w:val="00471273"/>
    <w:rsid w:val="004712B7"/>
    <w:rsid w:val="00471481"/>
    <w:rsid w:val="00471626"/>
    <w:rsid w:val="00472575"/>
    <w:rsid w:val="004728F3"/>
    <w:rsid w:val="004741C0"/>
    <w:rsid w:val="00476880"/>
    <w:rsid w:val="004848F5"/>
    <w:rsid w:val="00485A48"/>
    <w:rsid w:val="004875F4"/>
    <w:rsid w:val="0049110F"/>
    <w:rsid w:val="0049153A"/>
    <w:rsid w:val="00491C0A"/>
    <w:rsid w:val="004929C8"/>
    <w:rsid w:val="00492D41"/>
    <w:rsid w:val="004944FF"/>
    <w:rsid w:val="00496EC3"/>
    <w:rsid w:val="00497282"/>
    <w:rsid w:val="004973A0"/>
    <w:rsid w:val="00497B0D"/>
    <w:rsid w:val="004A0127"/>
    <w:rsid w:val="004A12CC"/>
    <w:rsid w:val="004A141B"/>
    <w:rsid w:val="004A3916"/>
    <w:rsid w:val="004A4EA6"/>
    <w:rsid w:val="004A53A2"/>
    <w:rsid w:val="004A569F"/>
    <w:rsid w:val="004B0C7D"/>
    <w:rsid w:val="004B0C91"/>
    <w:rsid w:val="004B0DBE"/>
    <w:rsid w:val="004B2FC9"/>
    <w:rsid w:val="004B420F"/>
    <w:rsid w:val="004B4BF9"/>
    <w:rsid w:val="004B62A5"/>
    <w:rsid w:val="004B7795"/>
    <w:rsid w:val="004B7B4D"/>
    <w:rsid w:val="004B7C58"/>
    <w:rsid w:val="004C18E6"/>
    <w:rsid w:val="004C2B1E"/>
    <w:rsid w:val="004C3654"/>
    <w:rsid w:val="004C375E"/>
    <w:rsid w:val="004C3C72"/>
    <w:rsid w:val="004C4E65"/>
    <w:rsid w:val="004C553B"/>
    <w:rsid w:val="004C5C6F"/>
    <w:rsid w:val="004C7C9C"/>
    <w:rsid w:val="004D135C"/>
    <w:rsid w:val="004D31A8"/>
    <w:rsid w:val="004D37A9"/>
    <w:rsid w:val="004D4431"/>
    <w:rsid w:val="004D5B63"/>
    <w:rsid w:val="004D6D4A"/>
    <w:rsid w:val="004D6FED"/>
    <w:rsid w:val="004E0990"/>
    <w:rsid w:val="004E3B39"/>
    <w:rsid w:val="004E3D3F"/>
    <w:rsid w:val="004F06A1"/>
    <w:rsid w:val="004F0A31"/>
    <w:rsid w:val="004F4FC9"/>
    <w:rsid w:val="004F5497"/>
    <w:rsid w:val="004F5A1C"/>
    <w:rsid w:val="004F6E2C"/>
    <w:rsid w:val="004F717B"/>
    <w:rsid w:val="004F73C5"/>
    <w:rsid w:val="00500086"/>
    <w:rsid w:val="00501FB6"/>
    <w:rsid w:val="00502861"/>
    <w:rsid w:val="00503795"/>
    <w:rsid w:val="0050429E"/>
    <w:rsid w:val="00505B60"/>
    <w:rsid w:val="0050623F"/>
    <w:rsid w:val="00506C99"/>
    <w:rsid w:val="00510AA5"/>
    <w:rsid w:val="00512EED"/>
    <w:rsid w:val="005136BF"/>
    <w:rsid w:val="005145C7"/>
    <w:rsid w:val="005150FA"/>
    <w:rsid w:val="005158C5"/>
    <w:rsid w:val="005164E0"/>
    <w:rsid w:val="00516E3B"/>
    <w:rsid w:val="00521754"/>
    <w:rsid w:val="00521914"/>
    <w:rsid w:val="00521BD1"/>
    <w:rsid w:val="00524F60"/>
    <w:rsid w:val="00525EFF"/>
    <w:rsid w:val="005267D8"/>
    <w:rsid w:val="00530B68"/>
    <w:rsid w:val="0053166E"/>
    <w:rsid w:val="00532787"/>
    <w:rsid w:val="0053666D"/>
    <w:rsid w:val="00536675"/>
    <w:rsid w:val="005369A1"/>
    <w:rsid w:val="00537BB6"/>
    <w:rsid w:val="005400EB"/>
    <w:rsid w:val="005408E9"/>
    <w:rsid w:val="00540D7C"/>
    <w:rsid w:val="0054235D"/>
    <w:rsid w:val="00543231"/>
    <w:rsid w:val="00543C84"/>
    <w:rsid w:val="00552A44"/>
    <w:rsid w:val="00552EF3"/>
    <w:rsid w:val="00553AD5"/>
    <w:rsid w:val="005553AD"/>
    <w:rsid w:val="0055567B"/>
    <w:rsid w:val="00555C79"/>
    <w:rsid w:val="00556146"/>
    <w:rsid w:val="005562A0"/>
    <w:rsid w:val="00561E31"/>
    <w:rsid w:val="0056365E"/>
    <w:rsid w:val="0056425A"/>
    <w:rsid w:val="005642F8"/>
    <w:rsid w:val="00566650"/>
    <w:rsid w:val="00566A3F"/>
    <w:rsid w:val="00567305"/>
    <w:rsid w:val="00570CA8"/>
    <w:rsid w:val="00571979"/>
    <w:rsid w:val="00572E37"/>
    <w:rsid w:val="00572EF4"/>
    <w:rsid w:val="00573EA7"/>
    <w:rsid w:val="005809FE"/>
    <w:rsid w:val="005857B7"/>
    <w:rsid w:val="005874A1"/>
    <w:rsid w:val="00592522"/>
    <w:rsid w:val="00593E40"/>
    <w:rsid w:val="00596A67"/>
    <w:rsid w:val="00597442"/>
    <w:rsid w:val="005A33D7"/>
    <w:rsid w:val="005A7C79"/>
    <w:rsid w:val="005B259B"/>
    <w:rsid w:val="005B3DA6"/>
    <w:rsid w:val="005B4DC9"/>
    <w:rsid w:val="005B5258"/>
    <w:rsid w:val="005B5CB5"/>
    <w:rsid w:val="005B6175"/>
    <w:rsid w:val="005B70C8"/>
    <w:rsid w:val="005B7495"/>
    <w:rsid w:val="005B7B09"/>
    <w:rsid w:val="005C2340"/>
    <w:rsid w:val="005C2ECD"/>
    <w:rsid w:val="005C33F2"/>
    <w:rsid w:val="005C579F"/>
    <w:rsid w:val="005C6651"/>
    <w:rsid w:val="005C7307"/>
    <w:rsid w:val="005C7EEE"/>
    <w:rsid w:val="005D5050"/>
    <w:rsid w:val="005D5314"/>
    <w:rsid w:val="005D70BA"/>
    <w:rsid w:val="005E14E4"/>
    <w:rsid w:val="005E3027"/>
    <w:rsid w:val="005E5EEA"/>
    <w:rsid w:val="005E6039"/>
    <w:rsid w:val="005E621F"/>
    <w:rsid w:val="005E7C4F"/>
    <w:rsid w:val="005E7F18"/>
    <w:rsid w:val="005F0EB7"/>
    <w:rsid w:val="005F2377"/>
    <w:rsid w:val="005F3002"/>
    <w:rsid w:val="005F3E3D"/>
    <w:rsid w:val="005F53F2"/>
    <w:rsid w:val="005F6825"/>
    <w:rsid w:val="005F68FE"/>
    <w:rsid w:val="005F6F7C"/>
    <w:rsid w:val="005F7636"/>
    <w:rsid w:val="00600B42"/>
    <w:rsid w:val="006011D0"/>
    <w:rsid w:val="0060390C"/>
    <w:rsid w:val="006110B3"/>
    <w:rsid w:val="00611B51"/>
    <w:rsid w:val="006153D8"/>
    <w:rsid w:val="006162C7"/>
    <w:rsid w:val="00616F87"/>
    <w:rsid w:val="006171B0"/>
    <w:rsid w:val="0061747D"/>
    <w:rsid w:val="00617673"/>
    <w:rsid w:val="00617715"/>
    <w:rsid w:val="0062137C"/>
    <w:rsid w:val="00621D3A"/>
    <w:rsid w:val="00622E3F"/>
    <w:rsid w:val="00623F3C"/>
    <w:rsid w:val="00624424"/>
    <w:rsid w:val="00625E38"/>
    <w:rsid w:val="00626970"/>
    <w:rsid w:val="00626E08"/>
    <w:rsid w:val="006327ED"/>
    <w:rsid w:val="006338D8"/>
    <w:rsid w:val="00633B0B"/>
    <w:rsid w:val="00635932"/>
    <w:rsid w:val="006361D2"/>
    <w:rsid w:val="00636A89"/>
    <w:rsid w:val="00640CAC"/>
    <w:rsid w:val="0064206B"/>
    <w:rsid w:val="006426E5"/>
    <w:rsid w:val="00644474"/>
    <w:rsid w:val="006466A4"/>
    <w:rsid w:val="006479D7"/>
    <w:rsid w:val="00647CD8"/>
    <w:rsid w:val="00651D52"/>
    <w:rsid w:val="0065462A"/>
    <w:rsid w:val="0065505F"/>
    <w:rsid w:val="00656EF1"/>
    <w:rsid w:val="00660448"/>
    <w:rsid w:val="006605E2"/>
    <w:rsid w:val="00660B8F"/>
    <w:rsid w:val="006630CE"/>
    <w:rsid w:val="00663D2B"/>
    <w:rsid w:val="0066403D"/>
    <w:rsid w:val="006650AC"/>
    <w:rsid w:val="006669F7"/>
    <w:rsid w:val="0066715C"/>
    <w:rsid w:val="006715EC"/>
    <w:rsid w:val="00671F84"/>
    <w:rsid w:val="006724B7"/>
    <w:rsid w:val="0067397B"/>
    <w:rsid w:val="006754EB"/>
    <w:rsid w:val="006827F2"/>
    <w:rsid w:val="00682A4D"/>
    <w:rsid w:val="00683551"/>
    <w:rsid w:val="00683BDA"/>
    <w:rsid w:val="006848E0"/>
    <w:rsid w:val="00687318"/>
    <w:rsid w:val="00690162"/>
    <w:rsid w:val="006907BD"/>
    <w:rsid w:val="00691EBB"/>
    <w:rsid w:val="0069207B"/>
    <w:rsid w:val="00692904"/>
    <w:rsid w:val="00692E67"/>
    <w:rsid w:val="00694120"/>
    <w:rsid w:val="00697205"/>
    <w:rsid w:val="006A3693"/>
    <w:rsid w:val="006B1DD4"/>
    <w:rsid w:val="006B2B78"/>
    <w:rsid w:val="006B4DF5"/>
    <w:rsid w:val="006B6D8F"/>
    <w:rsid w:val="006B6FD8"/>
    <w:rsid w:val="006C1D72"/>
    <w:rsid w:val="006C3C7A"/>
    <w:rsid w:val="006C4507"/>
    <w:rsid w:val="006C504E"/>
    <w:rsid w:val="006C5797"/>
    <w:rsid w:val="006C651A"/>
    <w:rsid w:val="006C7EE7"/>
    <w:rsid w:val="006D01D6"/>
    <w:rsid w:val="006D030F"/>
    <w:rsid w:val="006D1483"/>
    <w:rsid w:val="006D18AF"/>
    <w:rsid w:val="006D239F"/>
    <w:rsid w:val="006D3460"/>
    <w:rsid w:val="006D3811"/>
    <w:rsid w:val="006D3C85"/>
    <w:rsid w:val="006D3E98"/>
    <w:rsid w:val="006D4B7C"/>
    <w:rsid w:val="006D51AA"/>
    <w:rsid w:val="006D622B"/>
    <w:rsid w:val="006D6567"/>
    <w:rsid w:val="006E0238"/>
    <w:rsid w:val="006E0FEC"/>
    <w:rsid w:val="006E1CFA"/>
    <w:rsid w:val="006E6AFC"/>
    <w:rsid w:val="006E7D08"/>
    <w:rsid w:val="006F0014"/>
    <w:rsid w:val="006F0D05"/>
    <w:rsid w:val="006F121A"/>
    <w:rsid w:val="006F2646"/>
    <w:rsid w:val="006F414C"/>
    <w:rsid w:val="006F6075"/>
    <w:rsid w:val="006F69D0"/>
    <w:rsid w:val="00700C4E"/>
    <w:rsid w:val="00704E1D"/>
    <w:rsid w:val="00704E26"/>
    <w:rsid w:val="00705309"/>
    <w:rsid w:val="00705626"/>
    <w:rsid w:val="00705B8C"/>
    <w:rsid w:val="00707D8C"/>
    <w:rsid w:val="00710146"/>
    <w:rsid w:val="007109C9"/>
    <w:rsid w:val="007127BD"/>
    <w:rsid w:val="0071403C"/>
    <w:rsid w:val="00714F0C"/>
    <w:rsid w:val="00714F0E"/>
    <w:rsid w:val="007155F7"/>
    <w:rsid w:val="00715B10"/>
    <w:rsid w:val="00720836"/>
    <w:rsid w:val="00720C82"/>
    <w:rsid w:val="00725A64"/>
    <w:rsid w:val="00726CB4"/>
    <w:rsid w:val="00730A25"/>
    <w:rsid w:val="007320B3"/>
    <w:rsid w:val="00733296"/>
    <w:rsid w:val="0073342C"/>
    <w:rsid w:val="00733CD6"/>
    <w:rsid w:val="0073740F"/>
    <w:rsid w:val="007403A3"/>
    <w:rsid w:val="00741298"/>
    <w:rsid w:val="00741A88"/>
    <w:rsid w:val="00741D52"/>
    <w:rsid w:val="00742ADA"/>
    <w:rsid w:val="0074502C"/>
    <w:rsid w:val="007455DD"/>
    <w:rsid w:val="00745C8C"/>
    <w:rsid w:val="00745D8E"/>
    <w:rsid w:val="00746BC2"/>
    <w:rsid w:val="00747091"/>
    <w:rsid w:val="00751236"/>
    <w:rsid w:val="00751727"/>
    <w:rsid w:val="0075420F"/>
    <w:rsid w:val="00754FF2"/>
    <w:rsid w:val="00756DE3"/>
    <w:rsid w:val="00760B4F"/>
    <w:rsid w:val="00760C54"/>
    <w:rsid w:val="00760DC1"/>
    <w:rsid w:val="00762A9E"/>
    <w:rsid w:val="00762C00"/>
    <w:rsid w:val="007650A7"/>
    <w:rsid w:val="0076526A"/>
    <w:rsid w:val="00765380"/>
    <w:rsid w:val="007659E4"/>
    <w:rsid w:val="0077064D"/>
    <w:rsid w:val="007709E9"/>
    <w:rsid w:val="00771283"/>
    <w:rsid w:val="007737E1"/>
    <w:rsid w:val="00773ABA"/>
    <w:rsid w:val="00774284"/>
    <w:rsid w:val="00776B94"/>
    <w:rsid w:val="00777ADA"/>
    <w:rsid w:val="0078001E"/>
    <w:rsid w:val="00787605"/>
    <w:rsid w:val="00791303"/>
    <w:rsid w:val="007941E6"/>
    <w:rsid w:val="0079425A"/>
    <w:rsid w:val="007948FA"/>
    <w:rsid w:val="00795BCF"/>
    <w:rsid w:val="00797923"/>
    <w:rsid w:val="007A08C5"/>
    <w:rsid w:val="007A24E5"/>
    <w:rsid w:val="007A4330"/>
    <w:rsid w:val="007B115B"/>
    <w:rsid w:val="007B162E"/>
    <w:rsid w:val="007B4DF2"/>
    <w:rsid w:val="007B4EF1"/>
    <w:rsid w:val="007B5F33"/>
    <w:rsid w:val="007C02CE"/>
    <w:rsid w:val="007C1510"/>
    <w:rsid w:val="007C1867"/>
    <w:rsid w:val="007C4AE3"/>
    <w:rsid w:val="007C7003"/>
    <w:rsid w:val="007D0825"/>
    <w:rsid w:val="007D28D5"/>
    <w:rsid w:val="007D32EF"/>
    <w:rsid w:val="007D3B20"/>
    <w:rsid w:val="007D68CC"/>
    <w:rsid w:val="007E0D48"/>
    <w:rsid w:val="007E1330"/>
    <w:rsid w:val="007E1AA0"/>
    <w:rsid w:val="007E1FA4"/>
    <w:rsid w:val="007F1EF9"/>
    <w:rsid w:val="007F2F1C"/>
    <w:rsid w:val="007F2F77"/>
    <w:rsid w:val="007F479A"/>
    <w:rsid w:val="007F4D67"/>
    <w:rsid w:val="007F55A3"/>
    <w:rsid w:val="007F56D4"/>
    <w:rsid w:val="007F674B"/>
    <w:rsid w:val="007F6BD9"/>
    <w:rsid w:val="008032F7"/>
    <w:rsid w:val="008039E8"/>
    <w:rsid w:val="00804259"/>
    <w:rsid w:val="00806A0F"/>
    <w:rsid w:val="008075D5"/>
    <w:rsid w:val="00813017"/>
    <w:rsid w:val="00813069"/>
    <w:rsid w:val="008136D9"/>
    <w:rsid w:val="008138FA"/>
    <w:rsid w:val="0081498A"/>
    <w:rsid w:val="00814E93"/>
    <w:rsid w:val="008179AA"/>
    <w:rsid w:val="0082112C"/>
    <w:rsid w:val="0082151E"/>
    <w:rsid w:val="008225FB"/>
    <w:rsid w:val="008229F6"/>
    <w:rsid w:val="00822B7E"/>
    <w:rsid w:val="00822CFF"/>
    <w:rsid w:val="008230D5"/>
    <w:rsid w:val="008233A5"/>
    <w:rsid w:val="008240EA"/>
    <w:rsid w:val="00824F2E"/>
    <w:rsid w:val="008265B7"/>
    <w:rsid w:val="0082688B"/>
    <w:rsid w:val="00826B4C"/>
    <w:rsid w:val="00830145"/>
    <w:rsid w:val="00830A35"/>
    <w:rsid w:val="00831A78"/>
    <w:rsid w:val="008321CB"/>
    <w:rsid w:val="008339E8"/>
    <w:rsid w:val="00835CAC"/>
    <w:rsid w:val="00837592"/>
    <w:rsid w:val="008433E2"/>
    <w:rsid w:val="00843919"/>
    <w:rsid w:val="008459BA"/>
    <w:rsid w:val="00847131"/>
    <w:rsid w:val="00847426"/>
    <w:rsid w:val="00850A8E"/>
    <w:rsid w:val="00852709"/>
    <w:rsid w:val="00852C5F"/>
    <w:rsid w:val="00857A6E"/>
    <w:rsid w:val="008602A1"/>
    <w:rsid w:val="008613A7"/>
    <w:rsid w:val="00866642"/>
    <w:rsid w:val="00866BC3"/>
    <w:rsid w:val="008671F4"/>
    <w:rsid w:val="00867CF8"/>
    <w:rsid w:val="008701DA"/>
    <w:rsid w:val="00870D3C"/>
    <w:rsid w:val="00871475"/>
    <w:rsid w:val="00872326"/>
    <w:rsid w:val="00876B92"/>
    <w:rsid w:val="00877B05"/>
    <w:rsid w:val="0088101E"/>
    <w:rsid w:val="00881B6F"/>
    <w:rsid w:val="0088507D"/>
    <w:rsid w:val="00886152"/>
    <w:rsid w:val="00886183"/>
    <w:rsid w:val="00890697"/>
    <w:rsid w:val="008918BA"/>
    <w:rsid w:val="00892389"/>
    <w:rsid w:val="00895134"/>
    <w:rsid w:val="00895FC8"/>
    <w:rsid w:val="0089674C"/>
    <w:rsid w:val="00897461"/>
    <w:rsid w:val="008A0457"/>
    <w:rsid w:val="008A1329"/>
    <w:rsid w:val="008A13B5"/>
    <w:rsid w:val="008A1FDA"/>
    <w:rsid w:val="008A2CCE"/>
    <w:rsid w:val="008A4744"/>
    <w:rsid w:val="008A54CA"/>
    <w:rsid w:val="008A56B4"/>
    <w:rsid w:val="008A5F1A"/>
    <w:rsid w:val="008A7F86"/>
    <w:rsid w:val="008B067D"/>
    <w:rsid w:val="008B2C5D"/>
    <w:rsid w:val="008B2DB1"/>
    <w:rsid w:val="008B4629"/>
    <w:rsid w:val="008B47F5"/>
    <w:rsid w:val="008B48C3"/>
    <w:rsid w:val="008B4C32"/>
    <w:rsid w:val="008B73FC"/>
    <w:rsid w:val="008C007C"/>
    <w:rsid w:val="008C0E05"/>
    <w:rsid w:val="008C1C1E"/>
    <w:rsid w:val="008C2655"/>
    <w:rsid w:val="008C5E9E"/>
    <w:rsid w:val="008D1B66"/>
    <w:rsid w:val="008D1E18"/>
    <w:rsid w:val="008D380E"/>
    <w:rsid w:val="008D3B99"/>
    <w:rsid w:val="008D4252"/>
    <w:rsid w:val="008D4B61"/>
    <w:rsid w:val="008D527F"/>
    <w:rsid w:val="008D6426"/>
    <w:rsid w:val="008D71C0"/>
    <w:rsid w:val="008E0E68"/>
    <w:rsid w:val="008E131F"/>
    <w:rsid w:val="008E25DA"/>
    <w:rsid w:val="008E378E"/>
    <w:rsid w:val="008E5569"/>
    <w:rsid w:val="008E6E94"/>
    <w:rsid w:val="008E780D"/>
    <w:rsid w:val="008F01D4"/>
    <w:rsid w:val="008F05B5"/>
    <w:rsid w:val="008F0992"/>
    <w:rsid w:val="008F10BE"/>
    <w:rsid w:val="008F1D98"/>
    <w:rsid w:val="008F2459"/>
    <w:rsid w:val="008F258A"/>
    <w:rsid w:val="008F2E2C"/>
    <w:rsid w:val="008F7144"/>
    <w:rsid w:val="008F7258"/>
    <w:rsid w:val="008F7A18"/>
    <w:rsid w:val="00900E8F"/>
    <w:rsid w:val="0090107F"/>
    <w:rsid w:val="0090148A"/>
    <w:rsid w:val="009026D1"/>
    <w:rsid w:val="0090358C"/>
    <w:rsid w:val="00903803"/>
    <w:rsid w:val="009048C3"/>
    <w:rsid w:val="00905082"/>
    <w:rsid w:val="00906A3B"/>
    <w:rsid w:val="00912EC0"/>
    <w:rsid w:val="00914769"/>
    <w:rsid w:val="00915973"/>
    <w:rsid w:val="00920A41"/>
    <w:rsid w:val="009212D1"/>
    <w:rsid w:val="009213B2"/>
    <w:rsid w:val="0092147A"/>
    <w:rsid w:val="0092169C"/>
    <w:rsid w:val="00921D22"/>
    <w:rsid w:val="00922D1F"/>
    <w:rsid w:val="00924342"/>
    <w:rsid w:val="00924DDD"/>
    <w:rsid w:val="009268CC"/>
    <w:rsid w:val="00927E12"/>
    <w:rsid w:val="0093085B"/>
    <w:rsid w:val="009371D5"/>
    <w:rsid w:val="00937CE3"/>
    <w:rsid w:val="00941982"/>
    <w:rsid w:val="00941E67"/>
    <w:rsid w:val="009423B2"/>
    <w:rsid w:val="00943A23"/>
    <w:rsid w:val="00946484"/>
    <w:rsid w:val="00950DC1"/>
    <w:rsid w:val="00951039"/>
    <w:rsid w:val="0095160E"/>
    <w:rsid w:val="00952097"/>
    <w:rsid w:val="0095228A"/>
    <w:rsid w:val="00952971"/>
    <w:rsid w:val="009564F5"/>
    <w:rsid w:val="009575C6"/>
    <w:rsid w:val="0096126B"/>
    <w:rsid w:val="00962FB3"/>
    <w:rsid w:val="00963793"/>
    <w:rsid w:val="00965415"/>
    <w:rsid w:val="009673D3"/>
    <w:rsid w:val="00967775"/>
    <w:rsid w:val="0097081D"/>
    <w:rsid w:val="00970BBD"/>
    <w:rsid w:val="00972068"/>
    <w:rsid w:val="00972917"/>
    <w:rsid w:val="009762ED"/>
    <w:rsid w:val="0097689C"/>
    <w:rsid w:val="0098021D"/>
    <w:rsid w:val="00981479"/>
    <w:rsid w:val="00981D5C"/>
    <w:rsid w:val="00982D3E"/>
    <w:rsid w:val="00983955"/>
    <w:rsid w:val="00983988"/>
    <w:rsid w:val="00985A91"/>
    <w:rsid w:val="00987EB4"/>
    <w:rsid w:val="009907CC"/>
    <w:rsid w:val="00990DB1"/>
    <w:rsid w:val="00991BB6"/>
    <w:rsid w:val="0099225C"/>
    <w:rsid w:val="00993362"/>
    <w:rsid w:val="0099349B"/>
    <w:rsid w:val="00993EDB"/>
    <w:rsid w:val="009A217C"/>
    <w:rsid w:val="009A439D"/>
    <w:rsid w:val="009A61CA"/>
    <w:rsid w:val="009A6798"/>
    <w:rsid w:val="009B27FC"/>
    <w:rsid w:val="009B2E3F"/>
    <w:rsid w:val="009B2E6F"/>
    <w:rsid w:val="009B3F28"/>
    <w:rsid w:val="009B4397"/>
    <w:rsid w:val="009B471D"/>
    <w:rsid w:val="009B4731"/>
    <w:rsid w:val="009B5BD8"/>
    <w:rsid w:val="009B6B43"/>
    <w:rsid w:val="009C0187"/>
    <w:rsid w:val="009C20FF"/>
    <w:rsid w:val="009C2DD1"/>
    <w:rsid w:val="009C3EEC"/>
    <w:rsid w:val="009C45B9"/>
    <w:rsid w:val="009C7094"/>
    <w:rsid w:val="009D025B"/>
    <w:rsid w:val="009D2276"/>
    <w:rsid w:val="009D2426"/>
    <w:rsid w:val="009D493E"/>
    <w:rsid w:val="009D6472"/>
    <w:rsid w:val="009D664B"/>
    <w:rsid w:val="009D7346"/>
    <w:rsid w:val="009E01F0"/>
    <w:rsid w:val="009E135E"/>
    <w:rsid w:val="009E225B"/>
    <w:rsid w:val="009E3A51"/>
    <w:rsid w:val="009E43EF"/>
    <w:rsid w:val="009E591E"/>
    <w:rsid w:val="009E5F4D"/>
    <w:rsid w:val="009E6524"/>
    <w:rsid w:val="009E7A22"/>
    <w:rsid w:val="009F08CC"/>
    <w:rsid w:val="009F180C"/>
    <w:rsid w:val="009F19AE"/>
    <w:rsid w:val="009F4999"/>
    <w:rsid w:val="009F64C3"/>
    <w:rsid w:val="009F6F26"/>
    <w:rsid w:val="00A001EF"/>
    <w:rsid w:val="00A008F2"/>
    <w:rsid w:val="00A0439D"/>
    <w:rsid w:val="00A04469"/>
    <w:rsid w:val="00A051F6"/>
    <w:rsid w:val="00A052D8"/>
    <w:rsid w:val="00A052E7"/>
    <w:rsid w:val="00A05E86"/>
    <w:rsid w:val="00A0638D"/>
    <w:rsid w:val="00A064F9"/>
    <w:rsid w:val="00A07001"/>
    <w:rsid w:val="00A10809"/>
    <w:rsid w:val="00A11602"/>
    <w:rsid w:val="00A14059"/>
    <w:rsid w:val="00A1416F"/>
    <w:rsid w:val="00A153A1"/>
    <w:rsid w:val="00A178C3"/>
    <w:rsid w:val="00A20260"/>
    <w:rsid w:val="00A20426"/>
    <w:rsid w:val="00A205BE"/>
    <w:rsid w:val="00A2075F"/>
    <w:rsid w:val="00A22163"/>
    <w:rsid w:val="00A22218"/>
    <w:rsid w:val="00A222B9"/>
    <w:rsid w:val="00A22B8F"/>
    <w:rsid w:val="00A22E23"/>
    <w:rsid w:val="00A237C7"/>
    <w:rsid w:val="00A25469"/>
    <w:rsid w:val="00A262D9"/>
    <w:rsid w:val="00A30BF0"/>
    <w:rsid w:val="00A31289"/>
    <w:rsid w:val="00A341E6"/>
    <w:rsid w:val="00A3501F"/>
    <w:rsid w:val="00A37370"/>
    <w:rsid w:val="00A40126"/>
    <w:rsid w:val="00A43DB3"/>
    <w:rsid w:val="00A45777"/>
    <w:rsid w:val="00A45D21"/>
    <w:rsid w:val="00A4744E"/>
    <w:rsid w:val="00A47B84"/>
    <w:rsid w:val="00A5249B"/>
    <w:rsid w:val="00A55AF3"/>
    <w:rsid w:val="00A57497"/>
    <w:rsid w:val="00A61CED"/>
    <w:rsid w:val="00A635BE"/>
    <w:rsid w:val="00A63631"/>
    <w:rsid w:val="00A64F83"/>
    <w:rsid w:val="00A671CD"/>
    <w:rsid w:val="00A67C9F"/>
    <w:rsid w:val="00A7059C"/>
    <w:rsid w:val="00A713C1"/>
    <w:rsid w:val="00A73146"/>
    <w:rsid w:val="00A742A2"/>
    <w:rsid w:val="00A749E8"/>
    <w:rsid w:val="00A74BC3"/>
    <w:rsid w:val="00A75668"/>
    <w:rsid w:val="00A7781B"/>
    <w:rsid w:val="00A80914"/>
    <w:rsid w:val="00A85F55"/>
    <w:rsid w:val="00A909C4"/>
    <w:rsid w:val="00A91667"/>
    <w:rsid w:val="00A91EAD"/>
    <w:rsid w:val="00A9284B"/>
    <w:rsid w:val="00A92FC1"/>
    <w:rsid w:val="00A93919"/>
    <w:rsid w:val="00A94110"/>
    <w:rsid w:val="00A959D7"/>
    <w:rsid w:val="00AA02E2"/>
    <w:rsid w:val="00AA0D54"/>
    <w:rsid w:val="00AA6919"/>
    <w:rsid w:val="00AB0989"/>
    <w:rsid w:val="00AB6EDC"/>
    <w:rsid w:val="00AB7132"/>
    <w:rsid w:val="00AB7E1B"/>
    <w:rsid w:val="00AC21FD"/>
    <w:rsid w:val="00AC2D6D"/>
    <w:rsid w:val="00AC3CD5"/>
    <w:rsid w:val="00AC64F0"/>
    <w:rsid w:val="00AC7C15"/>
    <w:rsid w:val="00AD5CD5"/>
    <w:rsid w:val="00AE18D2"/>
    <w:rsid w:val="00AE2304"/>
    <w:rsid w:val="00AE3C08"/>
    <w:rsid w:val="00AE3C09"/>
    <w:rsid w:val="00AE4AA1"/>
    <w:rsid w:val="00AE58E0"/>
    <w:rsid w:val="00AE6237"/>
    <w:rsid w:val="00AE683A"/>
    <w:rsid w:val="00AE68D4"/>
    <w:rsid w:val="00AF09C3"/>
    <w:rsid w:val="00AF56FF"/>
    <w:rsid w:val="00AF5849"/>
    <w:rsid w:val="00AF62A6"/>
    <w:rsid w:val="00AF7C61"/>
    <w:rsid w:val="00B009BF"/>
    <w:rsid w:val="00B009ED"/>
    <w:rsid w:val="00B01C32"/>
    <w:rsid w:val="00B0339E"/>
    <w:rsid w:val="00B052B9"/>
    <w:rsid w:val="00B07114"/>
    <w:rsid w:val="00B07A80"/>
    <w:rsid w:val="00B105A6"/>
    <w:rsid w:val="00B118B7"/>
    <w:rsid w:val="00B12585"/>
    <w:rsid w:val="00B12FB4"/>
    <w:rsid w:val="00B13323"/>
    <w:rsid w:val="00B152AB"/>
    <w:rsid w:val="00B159AB"/>
    <w:rsid w:val="00B1756E"/>
    <w:rsid w:val="00B21720"/>
    <w:rsid w:val="00B2198E"/>
    <w:rsid w:val="00B22A5D"/>
    <w:rsid w:val="00B239F7"/>
    <w:rsid w:val="00B24129"/>
    <w:rsid w:val="00B24901"/>
    <w:rsid w:val="00B24FA4"/>
    <w:rsid w:val="00B27633"/>
    <w:rsid w:val="00B35210"/>
    <w:rsid w:val="00B40432"/>
    <w:rsid w:val="00B41744"/>
    <w:rsid w:val="00B42597"/>
    <w:rsid w:val="00B4396B"/>
    <w:rsid w:val="00B471C4"/>
    <w:rsid w:val="00B47745"/>
    <w:rsid w:val="00B50974"/>
    <w:rsid w:val="00B50C4C"/>
    <w:rsid w:val="00B51B8B"/>
    <w:rsid w:val="00B51F57"/>
    <w:rsid w:val="00B550D7"/>
    <w:rsid w:val="00B554AD"/>
    <w:rsid w:val="00B55567"/>
    <w:rsid w:val="00B55862"/>
    <w:rsid w:val="00B57463"/>
    <w:rsid w:val="00B6015B"/>
    <w:rsid w:val="00B611C2"/>
    <w:rsid w:val="00B6153D"/>
    <w:rsid w:val="00B6266B"/>
    <w:rsid w:val="00B635C1"/>
    <w:rsid w:val="00B640E5"/>
    <w:rsid w:val="00B65090"/>
    <w:rsid w:val="00B6590C"/>
    <w:rsid w:val="00B65C82"/>
    <w:rsid w:val="00B67E3C"/>
    <w:rsid w:val="00B70EF4"/>
    <w:rsid w:val="00B72ECB"/>
    <w:rsid w:val="00B73AF2"/>
    <w:rsid w:val="00B75088"/>
    <w:rsid w:val="00B75D85"/>
    <w:rsid w:val="00B7611A"/>
    <w:rsid w:val="00B769AA"/>
    <w:rsid w:val="00B77A30"/>
    <w:rsid w:val="00B8054D"/>
    <w:rsid w:val="00B81DCB"/>
    <w:rsid w:val="00B81E3E"/>
    <w:rsid w:val="00B83D83"/>
    <w:rsid w:val="00B875F2"/>
    <w:rsid w:val="00B911CA"/>
    <w:rsid w:val="00B92DA0"/>
    <w:rsid w:val="00B9405E"/>
    <w:rsid w:val="00B94A5A"/>
    <w:rsid w:val="00B956E5"/>
    <w:rsid w:val="00B95E40"/>
    <w:rsid w:val="00B9622A"/>
    <w:rsid w:val="00BA0559"/>
    <w:rsid w:val="00BA0BF5"/>
    <w:rsid w:val="00BA2150"/>
    <w:rsid w:val="00BA3F99"/>
    <w:rsid w:val="00BA4A0C"/>
    <w:rsid w:val="00BB0927"/>
    <w:rsid w:val="00BB1BA0"/>
    <w:rsid w:val="00BB215B"/>
    <w:rsid w:val="00BB5647"/>
    <w:rsid w:val="00BB5FC8"/>
    <w:rsid w:val="00BB63A8"/>
    <w:rsid w:val="00BB665F"/>
    <w:rsid w:val="00BC11A3"/>
    <w:rsid w:val="00BC1252"/>
    <w:rsid w:val="00BC2D37"/>
    <w:rsid w:val="00BC339D"/>
    <w:rsid w:val="00BC43A3"/>
    <w:rsid w:val="00BC5480"/>
    <w:rsid w:val="00BC630A"/>
    <w:rsid w:val="00BC6A72"/>
    <w:rsid w:val="00BC7B9A"/>
    <w:rsid w:val="00BD0B15"/>
    <w:rsid w:val="00BD24A6"/>
    <w:rsid w:val="00BD508D"/>
    <w:rsid w:val="00BD696E"/>
    <w:rsid w:val="00BD73D3"/>
    <w:rsid w:val="00BE2037"/>
    <w:rsid w:val="00BE384C"/>
    <w:rsid w:val="00BE4933"/>
    <w:rsid w:val="00BE5F87"/>
    <w:rsid w:val="00BE7242"/>
    <w:rsid w:val="00BE74D1"/>
    <w:rsid w:val="00BF127E"/>
    <w:rsid w:val="00BF152A"/>
    <w:rsid w:val="00BF35FF"/>
    <w:rsid w:val="00BF4BF3"/>
    <w:rsid w:val="00BF74E2"/>
    <w:rsid w:val="00C01D87"/>
    <w:rsid w:val="00C03885"/>
    <w:rsid w:val="00C03FB9"/>
    <w:rsid w:val="00C057DD"/>
    <w:rsid w:val="00C06AD9"/>
    <w:rsid w:val="00C07736"/>
    <w:rsid w:val="00C07D16"/>
    <w:rsid w:val="00C11236"/>
    <w:rsid w:val="00C13693"/>
    <w:rsid w:val="00C13C90"/>
    <w:rsid w:val="00C16CD3"/>
    <w:rsid w:val="00C16E06"/>
    <w:rsid w:val="00C178A1"/>
    <w:rsid w:val="00C21857"/>
    <w:rsid w:val="00C2215B"/>
    <w:rsid w:val="00C23165"/>
    <w:rsid w:val="00C23B1C"/>
    <w:rsid w:val="00C2409D"/>
    <w:rsid w:val="00C260C9"/>
    <w:rsid w:val="00C26AB7"/>
    <w:rsid w:val="00C33197"/>
    <w:rsid w:val="00C339C4"/>
    <w:rsid w:val="00C3458A"/>
    <w:rsid w:val="00C34B59"/>
    <w:rsid w:val="00C35F08"/>
    <w:rsid w:val="00C3745F"/>
    <w:rsid w:val="00C42B29"/>
    <w:rsid w:val="00C439CB"/>
    <w:rsid w:val="00C45657"/>
    <w:rsid w:val="00C45B8C"/>
    <w:rsid w:val="00C46996"/>
    <w:rsid w:val="00C47D71"/>
    <w:rsid w:val="00C504F4"/>
    <w:rsid w:val="00C52058"/>
    <w:rsid w:val="00C5480E"/>
    <w:rsid w:val="00C560AC"/>
    <w:rsid w:val="00C561A0"/>
    <w:rsid w:val="00C57387"/>
    <w:rsid w:val="00C57ACE"/>
    <w:rsid w:val="00C57DFE"/>
    <w:rsid w:val="00C64540"/>
    <w:rsid w:val="00C70940"/>
    <w:rsid w:val="00C73AF5"/>
    <w:rsid w:val="00C73DBF"/>
    <w:rsid w:val="00C741B9"/>
    <w:rsid w:val="00C75D07"/>
    <w:rsid w:val="00C76811"/>
    <w:rsid w:val="00C76A8D"/>
    <w:rsid w:val="00C80029"/>
    <w:rsid w:val="00C80C00"/>
    <w:rsid w:val="00C826C0"/>
    <w:rsid w:val="00C8532D"/>
    <w:rsid w:val="00C864FE"/>
    <w:rsid w:val="00C86966"/>
    <w:rsid w:val="00C874D5"/>
    <w:rsid w:val="00C9496C"/>
    <w:rsid w:val="00C9513F"/>
    <w:rsid w:val="00C9789B"/>
    <w:rsid w:val="00CA2CA9"/>
    <w:rsid w:val="00CA4B98"/>
    <w:rsid w:val="00CB16E6"/>
    <w:rsid w:val="00CB1E37"/>
    <w:rsid w:val="00CB21EE"/>
    <w:rsid w:val="00CB2F45"/>
    <w:rsid w:val="00CB3241"/>
    <w:rsid w:val="00CB49EC"/>
    <w:rsid w:val="00CB769D"/>
    <w:rsid w:val="00CC1E5A"/>
    <w:rsid w:val="00CC3F5C"/>
    <w:rsid w:val="00CC5D3A"/>
    <w:rsid w:val="00CC67D1"/>
    <w:rsid w:val="00CD0932"/>
    <w:rsid w:val="00CD26F9"/>
    <w:rsid w:val="00CD368A"/>
    <w:rsid w:val="00CD430D"/>
    <w:rsid w:val="00CD43A1"/>
    <w:rsid w:val="00CD7BA5"/>
    <w:rsid w:val="00CE0604"/>
    <w:rsid w:val="00CE276D"/>
    <w:rsid w:val="00CE320F"/>
    <w:rsid w:val="00CE3763"/>
    <w:rsid w:val="00CE5786"/>
    <w:rsid w:val="00CE7AA8"/>
    <w:rsid w:val="00CF275C"/>
    <w:rsid w:val="00CF5200"/>
    <w:rsid w:val="00CF536B"/>
    <w:rsid w:val="00CF7382"/>
    <w:rsid w:val="00D00C5D"/>
    <w:rsid w:val="00D023E8"/>
    <w:rsid w:val="00D03441"/>
    <w:rsid w:val="00D03833"/>
    <w:rsid w:val="00D03D39"/>
    <w:rsid w:val="00D04918"/>
    <w:rsid w:val="00D06EB1"/>
    <w:rsid w:val="00D07459"/>
    <w:rsid w:val="00D07B9E"/>
    <w:rsid w:val="00D10779"/>
    <w:rsid w:val="00D137AD"/>
    <w:rsid w:val="00D14DBB"/>
    <w:rsid w:val="00D15425"/>
    <w:rsid w:val="00D1612A"/>
    <w:rsid w:val="00D17D29"/>
    <w:rsid w:val="00D17D4A"/>
    <w:rsid w:val="00D17FF4"/>
    <w:rsid w:val="00D202D6"/>
    <w:rsid w:val="00D207E9"/>
    <w:rsid w:val="00D22FB3"/>
    <w:rsid w:val="00D248D9"/>
    <w:rsid w:val="00D2570F"/>
    <w:rsid w:val="00D26CE6"/>
    <w:rsid w:val="00D27685"/>
    <w:rsid w:val="00D30357"/>
    <w:rsid w:val="00D30398"/>
    <w:rsid w:val="00D3068E"/>
    <w:rsid w:val="00D30E72"/>
    <w:rsid w:val="00D3407A"/>
    <w:rsid w:val="00D3707E"/>
    <w:rsid w:val="00D3729F"/>
    <w:rsid w:val="00D372DA"/>
    <w:rsid w:val="00D3766E"/>
    <w:rsid w:val="00D3775A"/>
    <w:rsid w:val="00D37BA2"/>
    <w:rsid w:val="00D403EC"/>
    <w:rsid w:val="00D406DA"/>
    <w:rsid w:val="00D4242F"/>
    <w:rsid w:val="00D45422"/>
    <w:rsid w:val="00D45615"/>
    <w:rsid w:val="00D47323"/>
    <w:rsid w:val="00D5093D"/>
    <w:rsid w:val="00D50FC4"/>
    <w:rsid w:val="00D51D13"/>
    <w:rsid w:val="00D52A7B"/>
    <w:rsid w:val="00D53B60"/>
    <w:rsid w:val="00D53FC8"/>
    <w:rsid w:val="00D55918"/>
    <w:rsid w:val="00D56659"/>
    <w:rsid w:val="00D62517"/>
    <w:rsid w:val="00D664E6"/>
    <w:rsid w:val="00D72A18"/>
    <w:rsid w:val="00D75694"/>
    <w:rsid w:val="00D75E11"/>
    <w:rsid w:val="00D75F64"/>
    <w:rsid w:val="00D760A5"/>
    <w:rsid w:val="00D76CC0"/>
    <w:rsid w:val="00D77ED6"/>
    <w:rsid w:val="00D80B9E"/>
    <w:rsid w:val="00D819F8"/>
    <w:rsid w:val="00D8417B"/>
    <w:rsid w:val="00D86D69"/>
    <w:rsid w:val="00D86E49"/>
    <w:rsid w:val="00D86F69"/>
    <w:rsid w:val="00D901F8"/>
    <w:rsid w:val="00D9023A"/>
    <w:rsid w:val="00D91973"/>
    <w:rsid w:val="00D92D69"/>
    <w:rsid w:val="00D93B42"/>
    <w:rsid w:val="00D94507"/>
    <w:rsid w:val="00D947B5"/>
    <w:rsid w:val="00D948E3"/>
    <w:rsid w:val="00D96B62"/>
    <w:rsid w:val="00DA06FE"/>
    <w:rsid w:val="00DA07F1"/>
    <w:rsid w:val="00DA1EAE"/>
    <w:rsid w:val="00DA2F0C"/>
    <w:rsid w:val="00DA4C77"/>
    <w:rsid w:val="00DA4C9B"/>
    <w:rsid w:val="00DA73E8"/>
    <w:rsid w:val="00DA793F"/>
    <w:rsid w:val="00DA7DCB"/>
    <w:rsid w:val="00DB0857"/>
    <w:rsid w:val="00DB1C28"/>
    <w:rsid w:val="00DB2354"/>
    <w:rsid w:val="00DB2D27"/>
    <w:rsid w:val="00DB32E2"/>
    <w:rsid w:val="00DB4CAA"/>
    <w:rsid w:val="00DB5E47"/>
    <w:rsid w:val="00DB6B88"/>
    <w:rsid w:val="00DB7B4A"/>
    <w:rsid w:val="00DC04AC"/>
    <w:rsid w:val="00DC07E6"/>
    <w:rsid w:val="00DC1A16"/>
    <w:rsid w:val="00DC516F"/>
    <w:rsid w:val="00DC7458"/>
    <w:rsid w:val="00DD1B41"/>
    <w:rsid w:val="00DD474C"/>
    <w:rsid w:val="00DD4756"/>
    <w:rsid w:val="00DD5815"/>
    <w:rsid w:val="00DD6931"/>
    <w:rsid w:val="00DD7AB1"/>
    <w:rsid w:val="00DE02FA"/>
    <w:rsid w:val="00DE0A3C"/>
    <w:rsid w:val="00DE1C0D"/>
    <w:rsid w:val="00DE4AE4"/>
    <w:rsid w:val="00DE55F0"/>
    <w:rsid w:val="00DE5617"/>
    <w:rsid w:val="00DE5D31"/>
    <w:rsid w:val="00DE67F1"/>
    <w:rsid w:val="00DE7620"/>
    <w:rsid w:val="00DF0AFA"/>
    <w:rsid w:val="00DF48E1"/>
    <w:rsid w:val="00DF5BD6"/>
    <w:rsid w:val="00E00583"/>
    <w:rsid w:val="00E015C4"/>
    <w:rsid w:val="00E01645"/>
    <w:rsid w:val="00E01B8D"/>
    <w:rsid w:val="00E0312B"/>
    <w:rsid w:val="00E04480"/>
    <w:rsid w:val="00E04958"/>
    <w:rsid w:val="00E04B18"/>
    <w:rsid w:val="00E0622D"/>
    <w:rsid w:val="00E10D12"/>
    <w:rsid w:val="00E124E3"/>
    <w:rsid w:val="00E136B9"/>
    <w:rsid w:val="00E16532"/>
    <w:rsid w:val="00E178A3"/>
    <w:rsid w:val="00E202AF"/>
    <w:rsid w:val="00E20361"/>
    <w:rsid w:val="00E229B1"/>
    <w:rsid w:val="00E22A55"/>
    <w:rsid w:val="00E23B60"/>
    <w:rsid w:val="00E23C83"/>
    <w:rsid w:val="00E25089"/>
    <w:rsid w:val="00E26125"/>
    <w:rsid w:val="00E3091F"/>
    <w:rsid w:val="00E3167B"/>
    <w:rsid w:val="00E33D13"/>
    <w:rsid w:val="00E3667C"/>
    <w:rsid w:val="00E42839"/>
    <w:rsid w:val="00E43CB0"/>
    <w:rsid w:val="00E446BA"/>
    <w:rsid w:val="00E451B9"/>
    <w:rsid w:val="00E4598C"/>
    <w:rsid w:val="00E45AA6"/>
    <w:rsid w:val="00E46CE1"/>
    <w:rsid w:val="00E47348"/>
    <w:rsid w:val="00E474E7"/>
    <w:rsid w:val="00E47958"/>
    <w:rsid w:val="00E47C0B"/>
    <w:rsid w:val="00E5088D"/>
    <w:rsid w:val="00E50A55"/>
    <w:rsid w:val="00E55192"/>
    <w:rsid w:val="00E554F0"/>
    <w:rsid w:val="00E568BB"/>
    <w:rsid w:val="00E63AF4"/>
    <w:rsid w:val="00E6459D"/>
    <w:rsid w:val="00E66068"/>
    <w:rsid w:val="00E66DE6"/>
    <w:rsid w:val="00E67ACA"/>
    <w:rsid w:val="00E7049D"/>
    <w:rsid w:val="00E728F4"/>
    <w:rsid w:val="00E73BFD"/>
    <w:rsid w:val="00E75884"/>
    <w:rsid w:val="00E76386"/>
    <w:rsid w:val="00E7640B"/>
    <w:rsid w:val="00E76D47"/>
    <w:rsid w:val="00E80A7C"/>
    <w:rsid w:val="00E81B92"/>
    <w:rsid w:val="00E82455"/>
    <w:rsid w:val="00E836CE"/>
    <w:rsid w:val="00E84C3E"/>
    <w:rsid w:val="00E85354"/>
    <w:rsid w:val="00E8565A"/>
    <w:rsid w:val="00E865EB"/>
    <w:rsid w:val="00E90043"/>
    <w:rsid w:val="00E90A4D"/>
    <w:rsid w:val="00E92470"/>
    <w:rsid w:val="00E92508"/>
    <w:rsid w:val="00E93164"/>
    <w:rsid w:val="00E95170"/>
    <w:rsid w:val="00E95552"/>
    <w:rsid w:val="00E95696"/>
    <w:rsid w:val="00E959ED"/>
    <w:rsid w:val="00E9761B"/>
    <w:rsid w:val="00EA1F43"/>
    <w:rsid w:val="00EA21EF"/>
    <w:rsid w:val="00EA360F"/>
    <w:rsid w:val="00EA426E"/>
    <w:rsid w:val="00EA49A2"/>
    <w:rsid w:val="00EA4E90"/>
    <w:rsid w:val="00EA4F26"/>
    <w:rsid w:val="00EA5680"/>
    <w:rsid w:val="00EA6AB5"/>
    <w:rsid w:val="00EB1161"/>
    <w:rsid w:val="00EB2E18"/>
    <w:rsid w:val="00EB4224"/>
    <w:rsid w:val="00EB47F1"/>
    <w:rsid w:val="00EB4C3A"/>
    <w:rsid w:val="00EB4FD9"/>
    <w:rsid w:val="00EB6355"/>
    <w:rsid w:val="00EB6AC4"/>
    <w:rsid w:val="00EB716F"/>
    <w:rsid w:val="00EB7672"/>
    <w:rsid w:val="00EC29D6"/>
    <w:rsid w:val="00EC3C2E"/>
    <w:rsid w:val="00EC3FB6"/>
    <w:rsid w:val="00EC645C"/>
    <w:rsid w:val="00EC6CA6"/>
    <w:rsid w:val="00EC6E03"/>
    <w:rsid w:val="00EC7F9D"/>
    <w:rsid w:val="00ED1263"/>
    <w:rsid w:val="00ED126E"/>
    <w:rsid w:val="00ED2F8F"/>
    <w:rsid w:val="00ED33BE"/>
    <w:rsid w:val="00ED4260"/>
    <w:rsid w:val="00ED67AA"/>
    <w:rsid w:val="00EE13F8"/>
    <w:rsid w:val="00EE14CC"/>
    <w:rsid w:val="00EE15D1"/>
    <w:rsid w:val="00EE373E"/>
    <w:rsid w:val="00EE39C8"/>
    <w:rsid w:val="00EE4BFB"/>
    <w:rsid w:val="00EE4EF8"/>
    <w:rsid w:val="00EE6070"/>
    <w:rsid w:val="00EF0727"/>
    <w:rsid w:val="00EF093C"/>
    <w:rsid w:val="00EF0F29"/>
    <w:rsid w:val="00EF6726"/>
    <w:rsid w:val="00EF6DB2"/>
    <w:rsid w:val="00F01486"/>
    <w:rsid w:val="00F01631"/>
    <w:rsid w:val="00F01923"/>
    <w:rsid w:val="00F05812"/>
    <w:rsid w:val="00F07002"/>
    <w:rsid w:val="00F07D9F"/>
    <w:rsid w:val="00F10F74"/>
    <w:rsid w:val="00F1128B"/>
    <w:rsid w:val="00F159D6"/>
    <w:rsid w:val="00F15CCF"/>
    <w:rsid w:val="00F15F2D"/>
    <w:rsid w:val="00F17EA2"/>
    <w:rsid w:val="00F20F4C"/>
    <w:rsid w:val="00F23718"/>
    <w:rsid w:val="00F241C1"/>
    <w:rsid w:val="00F262C6"/>
    <w:rsid w:val="00F349AF"/>
    <w:rsid w:val="00F3662E"/>
    <w:rsid w:val="00F369EB"/>
    <w:rsid w:val="00F36FA0"/>
    <w:rsid w:val="00F3702F"/>
    <w:rsid w:val="00F3790D"/>
    <w:rsid w:val="00F40991"/>
    <w:rsid w:val="00F40E4A"/>
    <w:rsid w:val="00F4156B"/>
    <w:rsid w:val="00F4251A"/>
    <w:rsid w:val="00F42AD1"/>
    <w:rsid w:val="00F42BCC"/>
    <w:rsid w:val="00F43443"/>
    <w:rsid w:val="00F478E4"/>
    <w:rsid w:val="00F52B1B"/>
    <w:rsid w:val="00F5332B"/>
    <w:rsid w:val="00F533E1"/>
    <w:rsid w:val="00F53D70"/>
    <w:rsid w:val="00F55399"/>
    <w:rsid w:val="00F553FC"/>
    <w:rsid w:val="00F56F6B"/>
    <w:rsid w:val="00F57206"/>
    <w:rsid w:val="00F61114"/>
    <w:rsid w:val="00F617A1"/>
    <w:rsid w:val="00F62224"/>
    <w:rsid w:val="00F62B12"/>
    <w:rsid w:val="00F655A3"/>
    <w:rsid w:val="00F66052"/>
    <w:rsid w:val="00F67D02"/>
    <w:rsid w:val="00F71428"/>
    <w:rsid w:val="00F72905"/>
    <w:rsid w:val="00F733BC"/>
    <w:rsid w:val="00F73620"/>
    <w:rsid w:val="00F76C81"/>
    <w:rsid w:val="00F779F9"/>
    <w:rsid w:val="00F77CB9"/>
    <w:rsid w:val="00F81DD6"/>
    <w:rsid w:val="00F83E28"/>
    <w:rsid w:val="00F847CE"/>
    <w:rsid w:val="00F84B16"/>
    <w:rsid w:val="00F85E18"/>
    <w:rsid w:val="00F9016D"/>
    <w:rsid w:val="00F926F4"/>
    <w:rsid w:val="00F9376C"/>
    <w:rsid w:val="00F940AB"/>
    <w:rsid w:val="00F95C56"/>
    <w:rsid w:val="00F96ADB"/>
    <w:rsid w:val="00F97576"/>
    <w:rsid w:val="00FA03C3"/>
    <w:rsid w:val="00FA0B90"/>
    <w:rsid w:val="00FA0B9F"/>
    <w:rsid w:val="00FA1EF9"/>
    <w:rsid w:val="00FA2093"/>
    <w:rsid w:val="00FA2FFA"/>
    <w:rsid w:val="00FA61E4"/>
    <w:rsid w:val="00FA688E"/>
    <w:rsid w:val="00FB02EF"/>
    <w:rsid w:val="00FB12DF"/>
    <w:rsid w:val="00FB15E9"/>
    <w:rsid w:val="00FB17D6"/>
    <w:rsid w:val="00FB4F3A"/>
    <w:rsid w:val="00FB53DF"/>
    <w:rsid w:val="00FB712B"/>
    <w:rsid w:val="00FC14AD"/>
    <w:rsid w:val="00FC2CAE"/>
    <w:rsid w:val="00FC32EF"/>
    <w:rsid w:val="00FC4062"/>
    <w:rsid w:val="00FD0533"/>
    <w:rsid w:val="00FD5C5F"/>
    <w:rsid w:val="00FD7A74"/>
    <w:rsid w:val="00FE0205"/>
    <w:rsid w:val="00FE0344"/>
    <w:rsid w:val="00FE0D05"/>
    <w:rsid w:val="00FE0E91"/>
    <w:rsid w:val="00FE2DAB"/>
    <w:rsid w:val="00FE32E6"/>
    <w:rsid w:val="00FE530A"/>
    <w:rsid w:val="00FF42C3"/>
    <w:rsid w:val="00FF4910"/>
    <w:rsid w:val="00FF52EB"/>
    <w:rsid w:val="00FF5436"/>
    <w:rsid w:val="00FF5C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color w:val="000000"/>
    </w:rPr>
  </w:style>
  <w:style w:type="paragraph" w:styleId="Heading1">
    <w:name w:val="heading 1"/>
    <w:basedOn w:val="Normal"/>
    <w:next w:val="Normal"/>
    <w:link w:val="Heading1Char"/>
    <w:uiPriority w:val="9"/>
    <w:qFormat/>
    <w:rsid w:val="00596DC9"/>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spacing w:before="40" w:after="0"/>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spacing w:before="40" w:after="0"/>
      <w:ind w:firstLine="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spacing w:before="40" w:after="0"/>
      <w:ind w:firstLine="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59"/>
    <w:rsid w:val="003D54C1"/>
    <w:pPr>
      <w:spacing w:after="0" w:line="240" w:lineRule="auto"/>
      <w:jc w:val="left"/>
    </w:pPr>
    <w:rPr>
      <w:sz w:val="24"/>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6A12BD"/>
    <w:pPr>
      <w:spacing w:after="100"/>
    </w:pPr>
  </w:style>
  <w:style w:type="paragraph" w:styleId="TOC2">
    <w:name w:val="toc 2"/>
    <w:basedOn w:val="Normal"/>
    <w:next w:val="Normal"/>
    <w:autoRedefine/>
    <w:uiPriority w:val="39"/>
    <w:unhideWhenUsed/>
    <w:rsid w:val="006A12BD"/>
    <w:pPr>
      <w:spacing w:after="100"/>
      <w:ind w:left="28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2F0029"/>
    <w:pPr>
      <w:spacing w:after="0"/>
    </w:pPr>
  </w:style>
  <w:style w:type="character" w:styleId="UnresolvedMention">
    <w:name w:val="Unresolved Mention"/>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comments" Target="comments.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ncbi.nlm.nih.gov/books/NBK54107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Props1.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998</TotalTime>
  <Pages>1</Pages>
  <Words>21702</Words>
  <Characters>123704</Characters>
  <Application>Microsoft Office Word</Application>
  <DocSecurity>0</DocSecurity>
  <Lines>1030</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1596</cp:revision>
  <dcterms:created xsi:type="dcterms:W3CDTF">2022-11-14T16:14:00Z</dcterms:created>
  <dcterms:modified xsi:type="dcterms:W3CDTF">2023-03-01T16:01:00Z</dcterms:modified>
</cp:coreProperties>
</file>